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DC114" w14:textId="77777777" w:rsidR="00F61EA9" w:rsidRPr="00F61EA9" w:rsidRDefault="0017067B" w:rsidP="0017067B">
      <w:pPr>
        <w:ind w:firstLine="0"/>
        <w:jc w:val="center"/>
        <w:rPr>
          <w:sz w:val="28"/>
          <w:szCs w:val="28"/>
        </w:rPr>
      </w:pPr>
      <w:r w:rsidRPr="00F61EA9">
        <w:rPr>
          <w:sz w:val="28"/>
          <w:szCs w:val="28"/>
        </w:rPr>
        <w:t>UNIVERSIDADE FEDERAL DE SANTA MARIA</w:t>
      </w:r>
    </w:p>
    <w:p w14:paraId="7824FFFE" w14:textId="77777777" w:rsidR="00F61EA9" w:rsidRPr="00F61EA9" w:rsidRDefault="0017067B" w:rsidP="0017067B">
      <w:pPr>
        <w:ind w:firstLine="0"/>
        <w:jc w:val="center"/>
        <w:rPr>
          <w:sz w:val="28"/>
          <w:szCs w:val="28"/>
        </w:rPr>
      </w:pPr>
      <w:r w:rsidRPr="00F61EA9">
        <w:rPr>
          <w:sz w:val="28"/>
          <w:szCs w:val="28"/>
        </w:rPr>
        <w:t>CENTRO DE TECNOLOGIA</w:t>
      </w:r>
    </w:p>
    <w:p w14:paraId="3E7DAA69" w14:textId="77777777" w:rsidR="0017067B" w:rsidRPr="00F61EA9" w:rsidRDefault="00F61EA9" w:rsidP="0017067B">
      <w:pPr>
        <w:ind w:firstLine="0"/>
        <w:jc w:val="center"/>
        <w:rPr>
          <w:sz w:val="28"/>
          <w:szCs w:val="28"/>
        </w:rPr>
      </w:pPr>
      <w:r w:rsidRPr="00F61EA9">
        <w:rPr>
          <w:sz w:val="28"/>
          <w:szCs w:val="28"/>
        </w:rPr>
        <w:t xml:space="preserve">CURSO DE </w:t>
      </w:r>
      <w:r w:rsidR="0017067B" w:rsidRPr="00F61EA9">
        <w:rPr>
          <w:sz w:val="28"/>
          <w:szCs w:val="28"/>
        </w:rPr>
        <w:t>ENGENHARIA DE CONTROLE E AUTOMAÇÃO</w:t>
      </w:r>
    </w:p>
    <w:p w14:paraId="75FF50CA" w14:textId="77777777" w:rsidR="00F61EA9" w:rsidRDefault="00F61EA9" w:rsidP="0017067B">
      <w:pPr>
        <w:ind w:firstLine="0"/>
        <w:jc w:val="center"/>
      </w:pPr>
    </w:p>
    <w:p w14:paraId="5ECB3CA2" w14:textId="77777777" w:rsidR="00F61EA9" w:rsidRDefault="00F61EA9" w:rsidP="0017067B">
      <w:pPr>
        <w:ind w:firstLine="0"/>
        <w:jc w:val="center"/>
      </w:pPr>
    </w:p>
    <w:p w14:paraId="35E1F861" w14:textId="77777777" w:rsidR="00F61EA9" w:rsidRDefault="00F61EA9" w:rsidP="0017067B">
      <w:pPr>
        <w:ind w:firstLine="0"/>
        <w:jc w:val="center"/>
      </w:pPr>
    </w:p>
    <w:p w14:paraId="39027FCC" w14:textId="77777777" w:rsidR="00F61EA9" w:rsidRDefault="00F61EA9" w:rsidP="0017067B">
      <w:pPr>
        <w:ind w:firstLine="0"/>
        <w:jc w:val="center"/>
      </w:pPr>
    </w:p>
    <w:p w14:paraId="2FED97CB" w14:textId="77777777" w:rsidR="00F61EA9" w:rsidRDefault="00F61EA9" w:rsidP="0017067B">
      <w:pPr>
        <w:ind w:firstLine="0"/>
        <w:jc w:val="center"/>
      </w:pPr>
    </w:p>
    <w:p w14:paraId="48E502B0" w14:textId="77777777" w:rsidR="00F61EA9" w:rsidRDefault="00F61EA9" w:rsidP="0017067B">
      <w:pPr>
        <w:ind w:firstLine="0"/>
        <w:jc w:val="center"/>
      </w:pPr>
    </w:p>
    <w:p w14:paraId="14A4FFC5" w14:textId="77777777" w:rsidR="00F61EA9" w:rsidRDefault="00F61EA9" w:rsidP="0017067B">
      <w:pPr>
        <w:ind w:firstLine="0"/>
        <w:jc w:val="center"/>
      </w:pPr>
    </w:p>
    <w:p w14:paraId="18F4D646" w14:textId="77777777" w:rsidR="00F61EA9" w:rsidRPr="00F61EA9" w:rsidRDefault="00F61EA9" w:rsidP="0017067B">
      <w:pPr>
        <w:ind w:firstLine="0"/>
        <w:jc w:val="center"/>
        <w:rPr>
          <w:sz w:val="32"/>
          <w:szCs w:val="32"/>
        </w:rPr>
      </w:pPr>
      <w:r w:rsidRPr="00F61EA9">
        <w:rPr>
          <w:sz w:val="32"/>
          <w:szCs w:val="32"/>
        </w:rPr>
        <w:t>Vitor Fernandes Bastos Pasqualino</w:t>
      </w:r>
    </w:p>
    <w:p w14:paraId="03CD0DA1" w14:textId="77777777" w:rsidR="00F61EA9" w:rsidRDefault="00F61EA9" w:rsidP="0017067B">
      <w:pPr>
        <w:ind w:firstLine="0"/>
        <w:jc w:val="center"/>
      </w:pPr>
    </w:p>
    <w:p w14:paraId="6C9096ED" w14:textId="77777777" w:rsidR="00F61EA9" w:rsidRDefault="00F61EA9" w:rsidP="0017067B">
      <w:pPr>
        <w:ind w:firstLine="0"/>
        <w:jc w:val="center"/>
      </w:pPr>
    </w:p>
    <w:p w14:paraId="01FB0035" w14:textId="77777777" w:rsidR="00F61EA9" w:rsidRDefault="00F61EA9" w:rsidP="0017067B">
      <w:pPr>
        <w:ind w:firstLine="0"/>
        <w:jc w:val="center"/>
      </w:pPr>
    </w:p>
    <w:p w14:paraId="15439958" w14:textId="77777777" w:rsidR="00F61EA9" w:rsidRDefault="00F61EA9" w:rsidP="0017067B">
      <w:pPr>
        <w:ind w:firstLine="0"/>
        <w:jc w:val="center"/>
      </w:pPr>
    </w:p>
    <w:p w14:paraId="5D5E7F44" w14:textId="77777777" w:rsidR="00F61EA9" w:rsidRDefault="00F61EA9" w:rsidP="0017067B">
      <w:pPr>
        <w:ind w:firstLine="0"/>
        <w:jc w:val="center"/>
      </w:pPr>
    </w:p>
    <w:p w14:paraId="0D452A53" w14:textId="77777777" w:rsidR="00F61EA9" w:rsidRDefault="00F61EA9" w:rsidP="0017067B">
      <w:pPr>
        <w:ind w:firstLine="0"/>
        <w:jc w:val="center"/>
      </w:pPr>
    </w:p>
    <w:p w14:paraId="317564BB" w14:textId="77777777" w:rsidR="00F61EA9" w:rsidRDefault="00F61EA9" w:rsidP="0017067B">
      <w:pPr>
        <w:ind w:firstLine="0"/>
        <w:jc w:val="center"/>
      </w:pPr>
    </w:p>
    <w:p w14:paraId="7FA624B5" w14:textId="77777777" w:rsidR="00F61EA9" w:rsidRDefault="00F61EA9" w:rsidP="00F61EA9">
      <w:pPr>
        <w:spacing w:line="240" w:lineRule="auto"/>
        <w:ind w:firstLine="0"/>
        <w:jc w:val="center"/>
        <w:rPr>
          <w:b/>
          <w:bCs/>
          <w:sz w:val="28"/>
          <w:szCs w:val="28"/>
        </w:rPr>
      </w:pPr>
      <w:r w:rsidRPr="00F61EA9">
        <w:rPr>
          <w:b/>
          <w:bCs/>
          <w:sz w:val="28"/>
          <w:szCs w:val="28"/>
        </w:rPr>
        <w:t>BATUTA ELETRÔNICA PARA INCLUSÃO DE MÚSICOS COM DEFICIÊNCIA VISUAL EM ORQUESTRAS SINFÔNICAS</w:t>
      </w:r>
    </w:p>
    <w:p w14:paraId="23DB3E99" w14:textId="77777777" w:rsidR="00F61EA9" w:rsidRDefault="00F61EA9" w:rsidP="00F61EA9">
      <w:pPr>
        <w:spacing w:line="240" w:lineRule="auto"/>
        <w:ind w:firstLine="0"/>
        <w:jc w:val="center"/>
        <w:rPr>
          <w:b/>
          <w:bCs/>
          <w:sz w:val="28"/>
          <w:szCs w:val="28"/>
        </w:rPr>
      </w:pPr>
    </w:p>
    <w:p w14:paraId="2CFD3D63" w14:textId="77777777" w:rsidR="00F61EA9" w:rsidRDefault="00F61EA9" w:rsidP="00F61EA9">
      <w:pPr>
        <w:spacing w:line="240" w:lineRule="auto"/>
        <w:ind w:firstLine="0"/>
        <w:jc w:val="center"/>
        <w:rPr>
          <w:b/>
          <w:bCs/>
          <w:sz w:val="28"/>
          <w:szCs w:val="28"/>
        </w:rPr>
      </w:pPr>
    </w:p>
    <w:p w14:paraId="0A28D596" w14:textId="77777777" w:rsidR="00F61EA9" w:rsidRDefault="00F61EA9" w:rsidP="00F61EA9">
      <w:pPr>
        <w:spacing w:line="240" w:lineRule="auto"/>
        <w:ind w:firstLine="0"/>
        <w:jc w:val="center"/>
        <w:rPr>
          <w:b/>
          <w:bCs/>
          <w:sz w:val="28"/>
          <w:szCs w:val="28"/>
        </w:rPr>
      </w:pPr>
    </w:p>
    <w:p w14:paraId="5B968E11" w14:textId="77777777" w:rsidR="00F61EA9" w:rsidRDefault="00F61EA9" w:rsidP="00F61EA9">
      <w:pPr>
        <w:spacing w:line="240" w:lineRule="auto"/>
        <w:ind w:firstLine="0"/>
        <w:jc w:val="center"/>
        <w:rPr>
          <w:b/>
          <w:bCs/>
          <w:sz w:val="28"/>
          <w:szCs w:val="28"/>
        </w:rPr>
      </w:pPr>
    </w:p>
    <w:p w14:paraId="39D51351" w14:textId="77777777" w:rsidR="00F61EA9" w:rsidRDefault="00F61EA9" w:rsidP="00F61EA9">
      <w:pPr>
        <w:spacing w:line="240" w:lineRule="auto"/>
        <w:ind w:firstLine="0"/>
        <w:jc w:val="center"/>
        <w:rPr>
          <w:b/>
          <w:bCs/>
          <w:sz w:val="28"/>
          <w:szCs w:val="28"/>
        </w:rPr>
      </w:pPr>
    </w:p>
    <w:p w14:paraId="3E52EEE8" w14:textId="77777777" w:rsidR="00F61EA9" w:rsidRDefault="00F61EA9" w:rsidP="00F61EA9">
      <w:pPr>
        <w:spacing w:line="240" w:lineRule="auto"/>
        <w:ind w:firstLine="0"/>
        <w:jc w:val="center"/>
        <w:rPr>
          <w:b/>
          <w:bCs/>
          <w:sz w:val="28"/>
          <w:szCs w:val="28"/>
        </w:rPr>
      </w:pPr>
    </w:p>
    <w:p w14:paraId="0EA40404" w14:textId="77777777" w:rsidR="00F61EA9" w:rsidRDefault="00F61EA9" w:rsidP="00F61EA9">
      <w:pPr>
        <w:spacing w:line="240" w:lineRule="auto"/>
        <w:ind w:firstLine="0"/>
        <w:jc w:val="center"/>
        <w:rPr>
          <w:b/>
          <w:bCs/>
          <w:sz w:val="28"/>
          <w:szCs w:val="28"/>
        </w:rPr>
      </w:pPr>
    </w:p>
    <w:p w14:paraId="453AB6BD" w14:textId="77777777" w:rsidR="00F61EA9" w:rsidRDefault="00F61EA9" w:rsidP="00F61EA9">
      <w:pPr>
        <w:spacing w:line="240" w:lineRule="auto"/>
        <w:ind w:firstLine="0"/>
        <w:jc w:val="center"/>
        <w:rPr>
          <w:b/>
          <w:bCs/>
          <w:sz w:val="28"/>
          <w:szCs w:val="28"/>
        </w:rPr>
      </w:pPr>
    </w:p>
    <w:p w14:paraId="78814DB8" w14:textId="77777777" w:rsidR="00F61EA9" w:rsidRDefault="00F61EA9" w:rsidP="00F61EA9">
      <w:pPr>
        <w:spacing w:line="240" w:lineRule="auto"/>
        <w:ind w:firstLine="0"/>
        <w:jc w:val="center"/>
        <w:rPr>
          <w:b/>
          <w:bCs/>
          <w:sz w:val="28"/>
          <w:szCs w:val="28"/>
        </w:rPr>
      </w:pPr>
    </w:p>
    <w:p w14:paraId="138F7C9D" w14:textId="77777777" w:rsidR="00F61EA9" w:rsidRDefault="00F61EA9" w:rsidP="00F61EA9">
      <w:pPr>
        <w:spacing w:line="240" w:lineRule="auto"/>
        <w:ind w:firstLine="0"/>
        <w:jc w:val="center"/>
        <w:rPr>
          <w:b/>
          <w:bCs/>
          <w:sz w:val="28"/>
          <w:szCs w:val="28"/>
        </w:rPr>
      </w:pPr>
    </w:p>
    <w:p w14:paraId="02AC54C0" w14:textId="77777777" w:rsidR="00F61EA9" w:rsidRDefault="00F61EA9" w:rsidP="00F61EA9">
      <w:pPr>
        <w:spacing w:line="240" w:lineRule="auto"/>
        <w:ind w:firstLine="0"/>
        <w:jc w:val="center"/>
        <w:rPr>
          <w:b/>
          <w:bCs/>
          <w:sz w:val="28"/>
          <w:szCs w:val="28"/>
        </w:rPr>
      </w:pPr>
    </w:p>
    <w:p w14:paraId="283C08B1" w14:textId="77777777" w:rsidR="00F61EA9" w:rsidRDefault="00F61EA9" w:rsidP="00F61EA9">
      <w:pPr>
        <w:spacing w:line="240" w:lineRule="auto"/>
        <w:ind w:firstLine="0"/>
        <w:jc w:val="center"/>
        <w:rPr>
          <w:b/>
          <w:bCs/>
          <w:sz w:val="28"/>
          <w:szCs w:val="28"/>
        </w:rPr>
      </w:pPr>
    </w:p>
    <w:p w14:paraId="222637F6" w14:textId="77777777" w:rsidR="00F61EA9" w:rsidRDefault="00F61EA9" w:rsidP="00F61EA9">
      <w:pPr>
        <w:spacing w:line="240" w:lineRule="auto"/>
        <w:ind w:firstLine="0"/>
        <w:jc w:val="center"/>
        <w:rPr>
          <w:b/>
          <w:bCs/>
          <w:sz w:val="28"/>
          <w:szCs w:val="28"/>
        </w:rPr>
      </w:pPr>
    </w:p>
    <w:p w14:paraId="2F3D91B0" w14:textId="77777777" w:rsidR="00F61EA9" w:rsidRDefault="00F61EA9" w:rsidP="00F61EA9">
      <w:pPr>
        <w:spacing w:line="240" w:lineRule="auto"/>
        <w:ind w:firstLine="0"/>
        <w:jc w:val="center"/>
        <w:rPr>
          <w:b/>
          <w:bCs/>
          <w:sz w:val="28"/>
          <w:szCs w:val="28"/>
        </w:rPr>
      </w:pPr>
    </w:p>
    <w:p w14:paraId="680AE50D" w14:textId="77777777" w:rsidR="00F61EA9" w:rsidRDefault="00F61EA9" w:rsidP="00F61EA9">
      <w:pPr>
        <w:spacing w:line="240" w:lineRule="auto"/>
        <w:ind w:firstLine="0"/>
        <w:jc w:val="center"/>
        <w:rPr>
          <w:b/>
          <w:bCs/>
          <w:sz w:val="28"/>
          <w:szCs w:val="28"/>
        </w:rPr>
      </w:pPr>
    </w:p>
    <w:p w14:paraId="050214F1" w14:textId="77777777" w:rsidR="00F61EA9" w:rsidRPr="00F61EA9" w:rsidRDefault="00F61EA9" w:rsidP="00F61EA9">
      <w:pPr>
        <w:spacing w:line="240" w:lineRule="auto"/>
        <w:ind w:firstLine="0"/>
        <w:jc w:val="center"/>
        <w:rPr>
          <w:sz w:val="28"/>
          <w:szCs w:val="28"/>
        </w:rPr>
      </w:pPr>
      <w:r w:rsidRPr="00F61EA9">
        <w:rPr>
          <w:sz w:val="28"/>
          <w:szCs w:val="28"/>
        </w:rPr>
        <w:t>Santa Maria, RS</w:t>
      </w:r>
    </w:p>
    <w:p w14:paraId="3BEA26A3" w14:textId="77777777" w:rsidR="0017067B" w:rsidRDefault="00F61EA9" w:rsidP="00F61EA9">
      <w:pPr>
        <w:spacing w:line="240" w:lineRule="auto"/>
        <w:ind w:firstLine="0"/>
        <w:jc w:val="center"/>
        <w:rPr>
          <w:sz w:val="28"/>
          <w:szCs w:val="28"/>
        </w:rPr>
      </w:pPr>
      <w:r w:rsidRPr="00F61EA9">
        <w:rPr>
          <w:sz w:val="28"/>
          <w:szCs w:val="28"/>
        </w:rPr>
        <w:t>202</w:t>
      </w:r>
      <w:r w:rsidR="003B123B">
        <w:rPr>
          <w:sz w:val="28"/>
          <w:szCs w:val="28"/>
        </w:rPr>
        <w:t>2</w:t>
      </w:r>
    </w:p>
    <w:p w14:paraId="20D900D3" w14:textId="77777777" w:rsidR="00F61EA9" w:rsidRDefault="00F61EA9" w:rsidP="00F61EA9">
      <w:pPr>
        <w:spacing w:line="240" w:lineRule="auto"/>
        <w:ind w:firstLine="0"/>
        <w:jc w:val="center"/>
        <w:rPr>
          <w:b/>
          <w:bCs/>
        </w:rPr>
      </w:pPr>
      <w:r w:rsidRPr="00F61EA9">
        <w:rPr>
          <w:b/>
          <w:bCs/>
        </w:rPr>
        <w:lastRenderedPageBreak/>
        <w:t>Vitor Fernandes Bastos Pasqualino</w:t>
      </w:r>
    </w:p>
    <w:p w14:paraId="40016EAD" w14:textId="77777777" w:rsidR="00F61EA9" w:rsidRDefault="00F61EA9" w:rsidP="00F61EA9">
      <w:pPr>
        <w:spacing w:line="240" w:lineRule="auto"/>
        <w:ind w:firstLine="0"/>
        <w:jc w:val="center"/>
        <w:rPr>
          <w:b/>
          <w:bCs/>
        </w:rPr>
      </w:pPr>
    </w:p>
    <w:p w14:paraId="11FFBC64" w14:textId="77777777" w:rsidR="00F61EA9" w:rsidRDefault="00F61EA9" w:rsidP="00F61EA9">
      <w:pPr>
        <w:spacing w:line="240" w:lineRule="auto"/>
        <w:ind w:firstLine="0"/>
        <w:jc w:val="center"/>
        <w:rPr>
          <w:b/>
          <w:bCs/>
        </w:rPr>
      </w:pPr>
    </w:p>
    <w:p w14:paraId="1AEAFE21" w14:textId="77777777" w:rsidR="00F61EA9" w:rsidRDefault="00F61EA9" w:rsidP="00F61EA9">
      <w:pPr>
        <w:spacing w:line="240" w:lineRule="auto"/>
        <w:ind w:firstLine="0"/>
        <w:jc w:val="center"/>
        <w:rPr>
          <w:b/>
          <w:bCs/>
        </w:rPr>
      </w:pPr>
    </w:p>
    <w:p w14:paraId="4423FB80" w14:textId="77777777" w:rsidR="00F61EA9" w:rsidRDefault="00F61EA9" w:rsidP="00F61EA9">
      <w:pPr>
        <w:spacing w:line="240" w:lineRule="auto"/>
        <w:ind w:firstLine="0"/>
        <w:jc w:val="center"/>
        <w:rPr>
          <w:b/>
          <w:bCs/>
        </w:rPr>
      </w:pPr>
    </w:p>
    <w:p w14:paraId="33742A3A" w14:textId="77777777" w:rsidR="00F61EA9" w:rsidRDefault="00F61EA9" w:rsidP="00F61EA9">
      <w:pPr>
        <w:spacing w:line="240" w:lineRule="auto"/>
        <w:ind w:firstLine="0"/>
        <w:jc w:val="center"/>
        <w:rPr>
          <w:b/>
          <w:bCs/>
        </w:rPr>
      </w:pPr>
    </w:p>
    <w:p w14:paraId="0A84CCEA" w14:textId="77777777" w:rsidR="00F61EA9" w:rsidRDefault="00F61EA9" w:rsidP="00F61EA9">
      <w:pPr>
        <w:spacing w:line="240" w:lineRule="auto"/>
        <w:ind w:firstLine="0"/>
        <w:jc w:val="center"/>
        <w:rPr>
          <w:b/>
          <w:bCs/>
        </w:rPr>
      </w:pPr>
    </w:p>
    <w:p w14:paraId="23B5D852" w14:textId="77777777" w:rsidR="00BA32EA" w:rsidRDefault="00BA32EA" w:rsidP="00F61EA9">
      <w:pPr>
        <w:spacing w:line="240" w:lineRule="auto"/>
        <w:ind w:firstLine="0"/>
        <w:jc w:val="center"/>
        <w:rPr>
          <w:b/>
          <w:bCs/>
        </w:rPr>
      </w:pPr>
    </w:p>
    <w:p w14:paraId="123874D1" w14:textId="77777777" w:rsidR="00F61EA9" w:rsidRDefault="00F61EA9" w:rsidP="00F61EA9">
      <w:pPr>
        <w:ind w:firstLine="0"/>
        <w:jc w:val="center"/>
        <w:rPr>
          <w:b/>
          <w:bCs/>
        </w:rPr>
      </w:pPr>
      <w:r w:rsidRPr="00F61EA9">
        <w:rPr>
          <w:b/>
          <w:bCs/>
        </w:rPr>
        <w:t>BATUTA ELETRÔNICA PARA INCLUSÃO DE MÚSICOS COM DEFICIÊNCIA VISUAL EM ORQUESTRAS SINFÔNICAS</w:t>
      </w:r>
    </w:p>
    <w:p w14:paraId="1AE64427" w14:textId="77777777" w:rsidR="00F61EA9" w:rsidRDefault="00F61EA9" w:rsidP="00F61EA9">
      <w:pPr>
        <w:ind w:firstLine="0"/>
        <w:jc w:val="center"/>
        <w:rPr>
          <w:b/>
          <w:bCs/>
        </w:rPr>
      </w:pPr>
    </w:p>
    <w:p w14:paraId="0ED157EC" w14:textId="77777777" w:rsidR="00F61EA9" w:rsidRDefault="00F61EA9" w:rsidP="00F61EA9">
      <w:pPr>
        <w:ind w:firstLine="0"/>
        <w:jc w:val="center"/>
        <w:rPr>
          <w:b/>
          <w:bCs/>
        </w:rPr>
      </w:pPr>
    </w:p>
    <w:p w14:paraId="1026C4B7" w14:textId="77777777" w:rsidR="00F61EA9" w:rsidRDefault="00F61EA9" w:rsidP="00F61EA9">
      <w:pPr>
        <w:ind w:firstLine="0"/>
        <w:jc w:val="center"/>
        <w:rPr>
          <w:b/>
          <w:bCs/>
        </w:rPr>
      </w:pPr>
    </w:p>
    <w:p w14:paraId="3A555B00" w14:textId="77777777" w:rsidR="00F61EA9" w:rsidRDefault="00F61EA9" w:rsidP="00F61EA9">
      <w:pPr>
        <w:ind w:firstLine="0"/>
        <w:jc w:val="center"/>
        <w:rPr>
          <w:b/>
          <w:bCs/>
        </w:rPr>
      </w:pPr>
    </w:p>
    <w:p w14:paraId="7790E384" w14:textId="77777777" w:rsidR="00F61EA9" w:rsidRDefault="00F61EA9" w:rsidP="00F61EA9">
      <w:pPr>
        <w:ind w:firstLine="0"/>
        <w:jc w:val="center"/>
        <w:rPr>
          <w:b/>
          <w:bCs/>
        </w:rPr>
      </w:pPr>
    </w:p>
    <w:p w14:paraId="0C753AF7" w14:textId="77777777" w:rsidR="00F61EA9" w:rsidRDefault="00F61EA9" w:rsidP="00F61EA9">
      <w:pPr>
        <w:ind w:firstLine="0"/>
        <w:jc w:val="center"/>
        <w:rPr>
          <w:b/>
          <w:bCs/>
        </w:rPr>
      </w:pPr>
    </w:p>
    <w:p w14:paraId="0863BA86" w14:textId="77777777" w:rsidR="00BA32EA" w:rsidRDefault="00BA32EA" w:rsidP="003504BD">
      <w:pPr>
        <w:pStyle w:val="recuo8"/>
      </w:pPr>
    </w:p>
    <w:p w14:paraId="74F76145" w14:textId="77777777" w:rsidR="00F61EA9" w:rsidRPr="00F61EA9" w:rsidRDefault="000102D4" w:rsidP="003504BD">
      <w:pPr>
        <w:pStyle w:val="recuo8"/>
      </w:pPr>
      <w:r>
        <w:t>Projeto Integrador</w:t>
      </w:r>
      <w:r w:rsidRPr="00F61EA9">
        <w:t xml:space="preserve"> </w:t>
      </w:r>
      <w:r w:rsidR="00F61EA9" w:rsidRPr="00F61EA9">
        <w:t>apresentad</w:t>
      </w:r>
      <w:r>
        <w:t>o</w:t>
      </w:r>
      <w:r w:rsidR="00F61EA9" w:rsidRPr="00F61EA9">
        <w:t xml:space="preserve"> ao Curso de </w:t>
      </w:r>
      <w:r w:rsidR="003504BD">
        <w:t xml:space="preserve">Graduação em </w:t>
      </w:r>
      <w:r w:rsidR="00F61EA9" w:rsidRPr="00F61EA9">
        <w:t>Engenharia de Controle e Automação</w:t>
      </w:r>
      <w:r w:rsidR="003504BD">
        <w:t xml:space="preserve"> </w:t>
      </w:r>
      <w:r w:rsidR="00F61EA9" w:rsidRPr="00F61EA9">
        <w:t>da</w:t>
      </w:r>
      <w:r w:rsidR="003504BD">
        <w:t xml:space="preserve"> </w:t>
      </w:r>
      <w:r w:rsidR="00F61EA9" w:rsidRPr="00F61EA9">
        <w:t>Universidade</w:t>
      </w:r>
      <w:r w:rsidR="003504BD">
        <w:t xml:space="preserve"> </w:t>
      </w:r>
      <w:r w:rsidR="00F61EA9" w:rsidRPr="00F61EA9">
        <w:t xml:space="preserve">Federal de Santa Maria (UFSM, RS), como requisito parcial para obtenção do grau de </w:t>
      </w:r>
      <w:r w:rsidR="003504BD">
        <w:rPr>
          <w:b/>
          <w:bCs/>
        </w:rPr>
        <w:t>E</w:t>
      </w:r>
      <w:r w:rsidR="00F61EA9" w:rsidRPr="00F61EA9">
        <w:rPr>
          <w:b/>
          <w:bCs/>
        </w:rPr>
        <w:t>ngenheiro de Controle e Automação.</w:t>
      </w:r>
    </w:p>
    <w:p w14:paraId="515B95EB" w14:textId="77777777" w:rsidR="00F61EA9" w:rsidRDefault="00F61EA9" w:rsidP="00F61EA9">
      <w:pPr>
        <w:spacing w:line="240" w:lineRule="auto"/>
        <w:ind w:firstLine="0"/>
        <w:jc w:val="center"/>
        <w:rPr>
          <w:b/>
          <w:bCs/>
        </w:rPr>
      </w:pPr>
    </w:p>
    <w:p w14:paraId="419329F8" w14:textId="77777777" w:rsidR="003504BD" w:rsidRDefault="003504BD" w:rsidP="00F61EA9">
      <w:pPr>
        <w:spacing w:line="240" w:lineRule="auto"/>
        <w:ind w:firstLine="0"/>
        <w:jc w:val="center"/>
        <w:rPr>
          <w:b/>
          <w:bCs/>
        </w:rPr>
      </w:pPr>
    </w:p>
    <w:p w14:paraId="45BDE184" w14:textId="77777777" w:rsidR="003504BD" w:rsidRDefault="003504BD" w:rsidP="00F61EA9">
      <w:pPr>
        <w:spacing w:line="240" w:lineRule="auto"/>
        <w:ind w:firstLine="0"/>
        <w:jc w:val="center"/>
        <w:rPr>
          <w:b/>
          <w:bCs/>
        </w:rPr>
      </w:pPr>
    </w:p>
    <w:p w14:paraId="2081574D" w14:textId="77777777" w:rsidR="003504BD" w:rsidRDefault="003504BD" w:rsidP="00F61EA9">
      <w:pPr>
        <w:spacing w:line="240" w:lineRule="auto"/>
        <w:ind w:firstLine="0"/>
        <w:jc w:val="center"/>
        <w:rPr>
          <w:b/>
          <w:bCs/>
        </w:rPr>
      </w:pPr>
    </w:p>
    <w:p w14:paraId="1CFEF05A" w14:textId="77777777" w:rsidR="003504BD" w:rsidRDefault="003504BD" w:rsidP="00F61EA9">
      <w:pPr>
        <w:spacing w:line="240" w:lineRule="auto"/>
        <w:ind w:firstLine="0"/>
        <w:jc w:val="center"/>
        <w:rPr>
          <w:b/>
          <w:bCs/>
        </w:rPr>
      </w:pPr>
    </w:p>
    <w:p w14:paraId="7B577C31" w14:textId="77777777" w:rsidR="003504BD" w:rsidRDefault="003504BD" w:rsidP="00F61EA9">
      <w:pPr>
        <w:spacing w:line="240" w:lineRule="auto"/>
        <w:ind w:firstLine="0"/>
        <w:jc w:val="center"/>
        <w:rPr>
          <w:b/>
          <w:bCs/>
        </w:rPr>
      </w:pPr>
    </w:p>
    <w:p w14:paraId="66445949" w14:textId="77777777" w:rsidR="003504BD" w:rsidRDefault="003504BD" w:rsidP="00F61EA9">
      <w:pPr>
        <w:spacing w:line="240" w:lineRule="auto"/>
        <w:ind w:firstLine="0"/>
        <w:jc w:val="center"/>
        <w:rPr>
          <w:b/>
          <w:bCs/>
        </w:rPr>
      </w:pPr>
    </w:p>
    <w:p w14:paraId="67223E87" w14:textId="77777777" w:rsidR="003504BD" w:rsidRDefault="003504BD" w:rsidP="00F61EA9">
      <w:pPr>
        <w:spacing w:line="240" w:lineRule="auto"/>
        <w:ind w:firstLine="0"/>
        <w:jc w:val="center"/>
        <w:rPr>
          <w:b/>
          <w:bCs/>
        </w:rPr>
      </w:pPr>
    </w:p>
    <w:p w14:paraId="27C5A84C" w14:textId="77777777" w:rsidR="003504BD" w:rsidRDefault="003504BD" w:rsidP="00F61EA9">
      <w:pPr>
        <w:spacing w:line="240" w:lineRule="auto"/>
        <w:ind w:firstLine="0"/>
        <w:jc w:val="center"/>
        <w:rPr>
          <w:b/>
          <w:bCs/>
        </w:rPr>
      </w:pPr>
    </w:p>
    <w:p w14:paraId="64D62A9F" w14:textId="77777777" w:rsidR="00BA32EA" w:rsidRDefault="00BA32EA" w:rsidP="00F61EA9">
      <w:pPr>
        <w:spacing w:line="240" w:lineRule="auto"/>
        <w:ind w:firstLine="0"/>
        <w:jc w:val="center"/>
        <w:rPr>
          <w:b/>
          <w:bCs/>
        </w:rPr>
      </w:pPr>
    </w:p>
    <w:p w14:paraId="072E0CC0" w14:textId="77777777" w:rsidR="003504BD" w:rsidRDefault="003504BD" w:rsidP="00F61EA9">
      <w:pPr>
        <w:spacing w:line="240" w:lineRule="auto"/>
        <w:ind w:firstLine="0"/>
        <w:jc w:val="center"/>
      </w:pPr>
      <w:r w:rsidRPr="003504BD">
        <w:t>Orientador: Prof.</w:t>
      </w:r>
      <w:r>
        <w:t xml:space="preserve"> Dr.</w:t>
      </w:r>
      <w:r w:rsidRPr="003504BD">
        <w:t xml:space="preserve"> Rafael Concatto Beltrame</w:t>
      </w:r>
    </w:p>
    <w:p w14:paraId="0CABE650" w14:textId="77777777" w:rsidR="003504BD" w:rsidRDefault="003504BD" w:rsidP="00F61EA9">
      <w:pPr>
        <w:spacing w:line="240" w:lineRule="auto"/>
        <w:ind w:firstLine="0"/>
        <w:jc w:val="center"/>
      </w:pPr>
    </w:p>
    <w:p w14:paraId="39AF4642" w14:textId="77777777" w:rsidR="003504BD" w:rsidRDefault="003504BD" w:rsidP="00F61EA9">
      <w:pPr>
        <w:spacing w:line="240" w:lineRule="auto"/>
        <w:ind w:firstLine="0"/>
        <w:jc w:val="center"/>
      </w:pPr>
    </w:p>
    <w:p w14:paraId="1427187D" w14:textId="77777777" w:rsidR="003504BD" w:rsidRDefault="003504BD" w:rsidP="00F61EA9">
      <w:pPr>
        <w:spacing w:line="240" w:lineRule="auto"/>
        <w:ind w:firstLine="0"/>
        <w:jc w:val="center"/>
      </w:pPr>
    </w:p>
    <w:p w14:paraId="3AE323F7" w14:textId="77777777" w:rsidR="003504BD" w:rsidRDefault="003504BD" w:rsidP="00F61EA9">
      <w:pPr>
        <w:spacing w:line="240" w:lineRule="auto"/>
        <w:ind w:firstLine="0"/>
        <w:jc w:val="center"/>
      </w:pPr>
    </w:p>
    <w:p w14:paraId="36E7892E" w14:textId="77777777" w:rsidR="003504BD" w:rsidRDefault="003504BD" w:rsidP="00F61EA9">
      <w:pPr>
        <w:spacing w:line="240" w:lineRule="auto"/>
        <w:ind w:firstLine="0"/>
        <w:jc w:val="center"/>
      </w:pPr>
    </w:p>
    <w:p w14:paraId="6B868A5E" w14:textId="77777777" w:rsidR="003504BD" w:rsidRDefault="003504BD" w:rsidP="00F61EA9">
      <w:pPr>
        <w:spacing w:line="240" w:lineRule="auto"/>
        <w:ind w:firstLine="0"/>
        <w:jc w:val="center"/>
      </w:pPr>
    </w:p>
    <w:p w14:paraId="23771E21" w14:textId="77777777" w:rsidR="003504BD" w:rsidRDefault="003504BD" w:rsidP="00F61EA9">
      <w:pPr>
        <w:spacing w:line="240" w:lineRule="auto"/>
        <w:ind w:firstLine="0"/>
        <w:jc w:val="center"/>
      </w:pPr>
    </w:p>
    <w:p w14:paraId="2BCB93B5" w14:textId="77777777" w:rsidR="003504BD" w:rsidRDefault="003504BD" w:rsidP="00F61EA9">
      <w:pPr>
        <w:spacing w:line="240" w:lineRule="auto"/>
        <w:ind w:firstLine="0"/>
        <w:jc w:val="center"/>
      </w:pPr>
    </w:p>
    <w:p w14:paraId="3BEE57AD" w14:textId="77777777" w:rsidR="003504BD" w:rsidRDefault="003504BD" w:rsidP="00F61EA9">
      <w:pPr>
        <w:spacing w:line="240" w:lineRule="auto"/>
        <w:ind w:firstLine="0"/>
        <w:jc w:val="center"/>
      </w:pPr>
    </w:p>
    <w:p w14:paraId="41A66848" w14:textId="77777777" w:rsidR="003504BD" w:rsidRDefault="003504BD" w:rsidP="00F61EA9">
      <w:pPr>
        <w:spacing w:line="240" w:lineRule="auto"/>
        <w:ind w:firstLine="0"/>
        <w:jc w:val="center"/>
      </w:pPr>
    </w:p>
    <w:p w14:paraId="27FB633B" w14:textId="77777777" w:rsidR="003504BD" w:rsidRDefault="003504BD" w:rsidP="00F61EA9">
      <w:pPr>
        <w:spacing w:line="240" w:lineRule="auto"/>
        <w:ind w:firstLine="0"/>
        <w:jc w:val="center"/>
      </w:pPr>
      <w:r>
        <w:t>Santa Maria, RS</w:t>
      </w:r>
    </w:p>
    <w:p w14:paraId="721A9670" w14:textId="77777777" w:rsidR="00BA32EA" w:rsidRDefault="003504BD" w:rsidP="00BA32EA">
      <w:pPr>
        <w:spacing w:line="240" w:lineRule="auto"/>
        <w:ind w:firstLine="0"/>
        <w:jc w:val="center"/>
      </w:pPr>
      <w:r>
        <w:t>202</w:t>
      </w:r>
      <w:r w:rsidR="003B123B">
        <w:t>2</w:t>
      </w:r>
    </w:p>
    <w:p w14:paraId="010A35E3" w14:textId="77777777" w:rsidR="00BA32EA" w:rsidRDefault="00BA32EA" w:rsidP="00BA32EA">
      <w:pPr>
        <w:spacing w:line="240" w:lineRule="auto"/>
        <w:ind w:firstLine="0"/>
        <w:jc w:val="center"/>
        <w:rPr>
          <w:b/>
          <w:bCs/>
        </w:rPr>
      </w:pPr>
      <w:r w:rsidRPr="00F61EA9">
        <w:rPr>
          <w:b/>
          <w:bCs/>
        </w:rPr>
        <w:lastRenderedPageBreak/>
        <w:t>Vitor Fernandes Bastos Pasqualino</w:t>
      </w:r>
    </w:p>
    <w:p w14:paraId="7FC1E7DA" w14:textId="77777777" w:rsidR="00BA32EA" w:rsidRDefault="00BA32EA" w:rsidP="00BA32EA">
      <w:pPr>
        <w:spacing w:line="240" w:lineRule="auto"/>
        <w:ind w:firstLine="0"/>
        <w:jc w:val="center"/>
        <w:rPr>
          <w:b/>
          <w:bCs/>
        </w:rPr>
      </w:pPr>
    </w:p>
    <w:p w14:paraId="4CE8A4B6" w14:textId="77777777" w:rsidR="00BA32EA" w:rsidRDefault="00BA32EA" w:rsidP="00BA32EA">
      <w:pPr>
        <w:spacing w:line="240" w:lineRule="auto"/>
        <w:ind w:firstLine="0"/>
        <w:jc w:val="center"/>
        <w:rPr>
          <w:b/>
          <w:bCs/>
        </w:rPr>
      </w:pPr>
    </w:p>
    <w:p w14:paraId="1403AB91" w14:textId="77777777" w:rsidR="00BA32EA" w:rsidRDefault="00BA32EA" w:rsidP="00BA32EA">
      <w:pPr>
        <w:spacing w:line="240" w:lineRule="auto"/>
        <w:ind w:firstLine="0"/>
        <w:jc w:val="center"/>
        <w:rPr>
          <w:b/>
          <w:bCs/>
        </w:rPr>
      </w:pPr>
    </w:p>
    <w:p w14:paraId="6BD99E28" w14:textId="77777777" w:rsidR="00BA32EA" w:rsidRDefault="00BA32EA" w:rsidP="00BA32EA">
      <w:pPr>
        <w:spacing w:line="240" w:lineRule="auto"/>
        <w:ind w:firstLine="0"/>
        <w:jc w:val="center"/>
        <w:rPr>
          <w:b/>
          <w:bCs/>
        </w:rPr>
      </w:pPr>
    </w:p>
    <w:p w14:paraId="1695657C" w14:textId="77777777" w:rsidR="00BA32EA" w:rsidRDefault="00BA32EA" w:rsidP="00BA32EA">
      <w:pPr>
        <w:spacing w:line="240" w:lineRule="auto"/>
        <w:ind w:firstLine="0"/>
        <w:jc w:val="center"/>
        <w:rPr>
          <w:b/>
          <w:bCs/>
        </w:rPr>
      </w:pPr>
    </w:p>
    <w:p w14:paraId="7C6310BF" w14:textId="77777777" w:rsidR="00BA32EA" w:rsidRDefault="00BA32EA" w:rsidP="00BA32EA">
      <w:pPr>
        <w:spacing w:line="240" w:lineRule="auto"/>
        <w:ind w:firstLine="0"/>
        <w:jc w:val="center"/>
        <w:rPr>
          <w:b/>
          <w:bCs/>
        </w:rPr>
      </w:pPr>
    </w:p>
    <w:p w14:paraId="7F867342" w14:textId="77777777" w:rsidR="00BA32EA" w:rsidRDefault="00BA32EA" w:rsidP="00BA32EA">
      <w:pPr>
        <w:spacing w:line="240" w:lineRule="auto"/>
        <w:ind w:firstLine="0"/>
        <w:jc w:val="center"/>
        <w:rPr>
          <w:b/>
          <w:bCs/>
        </w:rPr>
      </w:pPr>
    </w:p>
    <w:p w14:paraId="64009F30" w14:textId="77777777" w:rsidR="00BA32EA" w:rsidRDefault="00BA32EA" w:rsidP="00BA32EA">
      <w:pPr>
        <w:ind w:firstLine="0"/>
        <w:jc w:val="center"/>
        <w:rPr>
          <w:b/>
          <w:bCs/>
        </w:rPr>
      </w:pPr>
      <w:r w:rsidRPr="00F61EA9">
        <w:rPr>
          <w:b/>
          <w:bCs/>
        </w:rPr>
        <w:t xml:space="preserve">BATUTA ELETRÔNICA PARA INCLUSÃO DE MÚSICOS COM DEFICIÊNCIA VISUAL EM ORQUESTRAS SINFÔNICAS  </w:t>
      </w:r>
    </w:p>
    <w:p w14:paraId="06E7EA27" w14:textId="77777777" w:rsidR="00BA32EA" w:rsidRDefault="00BA32EA" w:rsidP="00BA32EA">
      <w:pPr>
        <w:ind w:firstLine="0"/>
        <w:jc w:val="center"/>
        <w:rPr>
          <w:b/>
          <w:bCs/>
        </w:rPr>
      </w:pPr>
    </w:p>
    <w:p w14:paraId="0A0E9B5C" w14:textId="77777777" w:rsidR="00BA32EA" w:rsidRDefault="00BA32EA" w:rsidP="00BA32EA">
      <w:pPr>
        <w:ind w:firstLine="0"/>
        <w:jc w:val="center"/>
        <w:rPr>
          <w:b/>
          <w:bCs/>
        </w:rPr>
      </w:pPr>
    </w:p>
    <w:p w14:paraId="6D6ACCF2" w14:textId="77777777" w:rsidR="00BA32EA" w:rsidRDefault="00BA32EA" w:rsidP="00BA32EA">
      <w:pPr>
        <w:ind w:firstLine="0"/>
        <w:jc w:val="center"/>
        <w:rPr>
          <w:b/>
          <w:bCs/>
        </w:rPr>
      </w:pPr>
    </w:p>
    <w:p w14:paraId="3545466B" w14:textId="77777777" w:rsidR="00BA32EA" w:rsidRDefault="00BA32EA" w:rsidP="00BA32EA">
      <w:pPr>
        <w:ind w:firstLine="0"/>
        <w:jc w:val="center"/>
        <w:rPr>
          <w:b/>
          <w:bCs/>
        </w:rPr>
      </w:pPr>
    </w:p>
    <w:p w14:paraId="3DAB3CEE" w14:textId="77777777" w:rsidR="00BA32EA" w:rsidRDefault="00BA32EA" w:rsidP="00BA32EA">
      <w:pPr>
        <w:ind w:firstLine="0"/>
        <w:jc w:val="center"/>
        <w:rPr>
          <w:b/>
          <w:bCs/>
        </w:rPr>
      </w:pPr>
    </w:p>
    <w:p w14:paraId="6D4D49EE" w14:textId="77777777" w:rsidR="00BA32EA" w:rsidRDefault="00BA32EA" w:rsidP="00BA32EA">
      <w:pPr>
        <w:ind w:firstLine="0"/>
        <w:jc w:val="center"/>
        <w:rPr>
          <w:b/>
          <w:bCs/>
        </w:rPr>
      </w:pPr>
    </w:p>
    <w:p w14:paraId="491A16A3" w14:textId="77777777" w:rsidR="00BA32EA" w:rsidRDefault="00BA32EA" w:rsidP="00BA32EA">
      <w:pPr>
        <w:ind w:firstLine="0"/>
        <w:jc w:val="center"/>
        <w:rPr>
          <w:b/>
          <w:bCs/>
        </w:rPr>
      </w:pPr>
    </w:p>
    <w:p w14:paraId="08E349B4" w14:textId="77777777" w:rsidR="00BA32EA" w:rsidRPr="00F61EA9" w:rsidRDefault="000102D4" w:rsidP="00BA32EA">
      <w:pPr>
        <w:pStyle w:val="recuo8"/>
      </w:pPr>
      <w:r>
        <w:t>Projeto Integrador</w:t>
      </w:r>
      <w:r w:rsidRPr="00F61EA9">
        <w:t xml:space="preserve"> </w:t>
      </w:r>
      <w:r w:rsidR="00BA32EA" w:rsidRPr="00F61EA9">
        <w:t>apresentad</w:t>
      </w:r>
      <w:r>
        <w:t>o</w:t>
      </w:r>
      <w:r w:rsidR="00BA32EA" w:rsidRPr="00F61EA9">
        <w:t xml:space="preserve"> ao Curso de </w:t>
      </w:r>
      <w:r w:rsidR="00BA32EA">
        <w:t xml:space="preserve">Graduação em </w:t>
      </w:r>
      <w:r w:rsidR="00BA32EA" w:rsidRPr="00F61EA9">
        <w:t>Engenharia de Controle e Automação</w:t>
      </w:r>
      <w:r w:rsidR="00BA32EA">
        <w:t xml:space="preserve"> </w:t>
      </w:r>
      <w:r w:rsidR="00BA32EA" w:rsidRPr="00F61EA9">
        <w:t>da</w:t>
      </w:r>
      <w:r w:rsidR="00BA32EA">
        <w:t xml:space="preserve"> </w:t>
      </w:r>
      <w:r w:rsidR="00BA32EA" w:rsidRPr="00F61EA9">
        <w:t>Universidade</w:t>
      </w:r>
      <w:r w:rsidR="00BA32EA">
        <w:t xml:space="preserve"> </w:t>
      </w:r>
      <w:r w:rsidR="00BA32EA" w:rsidRPr="00F61EA9">
        <w:t xml:space="preserve">Federal de Santa Maria (UFSM, RS), como requisito parcial para obtenção do grau de </w:t>
      </w:r>
      <w:r w:rsidR="00BA32EA">
        <w:rPr>
          <w:b/>
          <w:bCs/>
        </w:rPr>
        <w:t>E</w:t>
      </w:r>
      <w:r w:rsidR="00BA32EA" w:rsidRPr="00F61EA9">
        <w:rPr>
          <w:b/>
          <w:bCs/>
        </w:rPr>
        <w:t>ngenheiro de Controle e Automação.</w:t>
      </w:r>
    </w:p>
    <w:p w14:paraId="128F33BE" w14:textId="77777777" w:rsidR="00BA32EA" w:rsidRDefault="00BA32EA" w:rsidP="00BA32EA">
      <w:pPr>
        <w:spacing w:line="240" w:lineRule="auto"/>
        <w:ind w:firstLine="0"/>
        <w:jc w:val="center"/>
        <w:rPr>
          <w:b/>
          <w:bCs/>
        </w:rPr>
      </w:pPr>
    </w:p>
    <w:p w14:paraId="1AC0C017" w14:textId="77777777" w:rsidR="00BA32EA" w:rsidRDefault="00BA32EA" w:rsidP="00BA32EA">
      <w:pPr>
        <w:spacing w:line="240" w:lineRule="auto"/>
        <w:ind w:firstLine="0"/>
        <w:jc w:val="center"/>
        <w:rPr>
          <w:b/>
          <w:bCs/>
        </w:rPr>
      </w:pPr>
    </w:p>
    <w:p w14:paraId="6F95F171" w14:textId="77777777" w:rsidR="00BA32EA" w:rsidRDefault="00BA32EA" w:rsidP="00BA32EA">
      <w:pPr>
        <w:spacing w:line="240" w:lineRule="auto"/>
        <w:ind w:firstLine="0"/>
        <w:jc w:val="center"/>
        <w:rPr>
          <w:b/>
          <w:bCs/>
        </w:rPr>
      </w:pPr>
    </w:p>
    <w:p w14:paraId="665C7A01" w14:textId="77777777" w:rsidR="00BA32EA" w:rsidRDefault="00BA32EA" w:rsidP="00BA32EA">
      <w:pPr>
        <w:spacing w:line="240" w:lineRule="auto"/>
        <w:ind w:firstLine="0"/>
        <w:jc w:val="center"/>
        <w:rPr>
          <w:b/>
          <w:bCs/>
        </w:rPr>
      </w:pPr>
      <w:r>
        <w:rPr>
          <w:b/>
          <w:bCs/>
        </w:rPr>
        <w:t>Aprovado em XX de XXXXXXX de XXXX</w:t>
      </w:r>
    </w:p>
    <w:p w14:paraId="04C15F3E" w14:textId="77777777" w:rsidR="00BA32EA" w:rsidRDefault="00BA32EA" w:rsidP="00BA32EA">
      <w:pPr>
        <w:spacing w:line="240" w:lineRule="auto"/>
        <w:ind w:firstLine="0"/>
        <w:jc w:val="center"/>
        <w:rPr>
          <w:b/>
          <w:bCs/>
        </w:rPr>
      </w:pPr>
    </w:p>
    <w:p w14:paraId="096F9010" w14:textId="77777777" w:rsidR="00BA32EA" w:rsidRDefault="00BA32EA" w:rsidP="00BA32EA">
      <w:pPr>
        <w:spacing w:line="240" w:lineRule="auto"/>
        <w:ind w:firstLine="0"/>
        <w:jc w:val="center"/>
        <w:rPr>
          <w:b/>
          <w:bCs/>
        </w:rPr>
      </w:pPr>
    </w:p>
    <w:p w14:paraId="17F674AE" w14:textId="77777777" w:rsidR="00BA32EA" w:rsidRDefault="00BA32EA" w:rsidP="00BA32EA">
      <w:pPr>
        <w:spacing w:line="240" w:lineRule="auto"/>
        <w:ind w:firstLine="0"/>
        <w:jc w:val="center"/>
        <w:rPr>
          <w:b/>
          <w:bCs/>
        </w:rPr>
      </w:pPr>
    </w:p>
    <w:p w14:paraId="64E6F9E5" w14:textId="77777777" w:rsidR="00F55F01" w:rsidRDefault="00F55F01" w:rsidP="00BA32EA">
      <w:pPr>
        <w:spacing w:line="240" w:lineRule="auto"/>
        <w:ind w:firstLine="0"/>
        <w:jc w:val="center"/>
        <w:rPr>
          <w:b/>
          <w:bCs/>
        </w:rPr>
      </w:pPr>
      <w:r>
        <w:rPr>
          <w:b/>
          <w:bCs/>
        </w:rPr>
        <w:t>__________________________________________</w:t>
      </w:r>
    </w:p>
    <w:p w14:paraId="0C0DB95C" w14:textId="77777777" w:rsidR="00BA32EA" w:rsidRDefault="00BA32EA" w:rsidP="00BA32EA">
      <w:pPr>
        <w:spacing w:line="240" w:lineRule="auto"/>
        <w:ind w:firstLine="0"/>
        <w:jc w:val="center"/>
        <w:rPr>
          <w:b/>
          <w:bCs/>
        </w:rPr>
      </w:pPr>
      <w:r w:rsidRPr="00F55F01">
        <w:rPr>
          <w:b/>
          <w:bCs/>
        </w:rPr>
        <w:t>Rafael Concatto Beltrame</w:t>
      </w:r>
      <w:r w:rsidR="000102D4">
        <w:rPr>
          <w:b/>
          <w:bCs/>
        </w:rPr>
        <w:t>,</w:t>
      </w:r>
      <w:r w:rsidR="00F55F01" w:rsidRPr="00F55F01">
        <w:rPr>
          <w:b/>
          <w:bCs/>
        </w:rPr>
        <w:t xml:space="preserve"> Dr</w:t>
      </w:r>
      <w:r w:rsidR="000102D4">
        <w:rPr>
          <w:b/>
          <w:bCs/>
        </w:rPr>
        <w:t>. (</w:t>
      </w:r>
      <w:r w:rsidR="00F55F01">
        <w:rPr>
          <w:b/>
          <w:bCs/>
        </w:rPr>
        <w:t>UFSM</w:t>
      </w:r>
      <w:r w:rsidR="000102D4">
        <w:rPr>
          <w:b/>
          <w:bCs/>
        </w:rPr>
        <w:t>)</w:t>
      </w:r>
    </w:p>
    <w:p w14:paraId="058CB8DF" w14:textId="77777777" w:rsidR="00F55F01" w:rsidRDefault="00F55F01" w:rsidP="00BA32EA">
      <w:pPr>
        <w:spacing w:line="240" w:lineRule="auto"/>
        <w:ind w:firstLine="0"/>
        <w:jc w:val="center"/>
      </w:pPr>
      <w:r w:rsidRPr="00F55F01">
        <w:t>(Presidente/Orientador)</w:t>
      </w:r>
    </w:p>
    <w:p w14:paraId="029CEA34" w14:textId="77777777" w:rsidR="00F55F01" w:rsidRDefault="00F55F01" w:rsidP="00BA32EA">
      <w:pPr>
        <w:spacing w:line="240" w:lineRule="auto"/>
        <w:ind w:firstLine="0"/>
        <w:jc w:val="center"/>
      </w:pPr>
    </w:p>
    <w:p w14:paraId="58D1804A" w14:textId="77777777" w:rsidR="000102D4" w:rsidRDefault="000102D4" w:rsidP="00BA32EA">
      <w:pPr>
        <w:spacing w:line="240" w:lineRule="auto"/>
        <w:ind w:firstLine="0"/>
        <w:jc w:val="center"/>
      </w:pPr>
    </w:p>
    <w:p w14:paraId="783387F3" w14:textId="77777777" w:rsidR="000102D4" w:rsidRPr="00BD64E6" w:rsidRDefault="000102D4" w:rsidP="000102D4">
      <w:pPr>
        <w:spacing w:line="240" w:lineRule="auto"/>
        <w:ind w:firstLine="0"/>
        <w:jc w:val="center"/>
        <w:rPr>
          <w:b/>
          <w:bCs/>
        </w:rPr>
      </w:pPr>
      <w:r w:rsidRPr="00BD64E6">
        <w:rPr>
          <w:b/>
          <w:bCs/>
        </w:rPr>
        <w:t>__________________________________________</w:t>
      </w:r>
    </w:p>
    <w:p w14:paraId="6BF369CA" w14:textId="77777777" w:rsidR="000102D4" w:rsidRDefault="005E03A2" w:rsidP="000102D4">
      <w:pPr>
        <w:spacing w:line="240" w:lineRule="auto"/>
        <w:ind w:firstLine="0"/>
        <w:jc w:val="center"/>
        <w:rPr>
          <w:b/>
          <w:bCs/>
        </w:rPr>
      </w:pPr>
      <w:r w:rsidRPr="005E03A2">
        <w:rPr>
          <w:b/>
          <w:bCs/>
        </w:rPr>
        <w:t>Leonardo Ramos Emmendorfer</w:t>
      </w:r>
      <w:r>
        <w:rPr>
          <w:b/>
          <w:bCs/>
        </w:rPr>
        <w:t>, Dr. (UFSM)</w:t>
      </w:r>
    </w:p>
    <w:p w14:paraId="742E559A" w14:textId="77777777" w:rsidR="005E03A2" w:rsidRDefault="005E03A2" w:rsidP="000102D4">
      <w:pPr>
        <w:spacing w:line="240" w:lineRule="auto"/>
        <w:ind w:firstLine="0"/>
        <w:jc w:val="center"/>
        <w:rPr>
          <w:b/>
          <w:bCs/>
        </w:rPr>
      </w:pPr>
    </w:p>
    <w:p w14:paraId="3096F274" w14:textId="77777777" w:rsidR="005E03A2" w:rsidRDefault="005E03A2" w:rsidP="000102D4">
      <w:pPr>
        <w:spacing w:line="240" w:lineRule="auto"/>
        <w:ind w:firstLine="0"/>
        <w:jc w:val="center"/>
        <w:rPr>
          <w:b/>
          <w:bCs/>
        </w:rPr>
      </w:pPr>
    </w:p>
    <w:p w14:paraId="29E00935" w14:textId="77777777" w:rsidR="005E03A2" w:rsidRPr="00BD64E6" w:rsidRDefault="005E03A2" w:rsidP="005E03A2">
      <w:pPr>
        <w:spacing w:line="240" w:lineRule="auto"/>
        <w:ind w:firstLine="0"/>
        <w:jc w:val="center"/>
        <w:rPr>
          <w:b/>
          <w:bCs/>
        </w:rPr>
      </w:pPr>
      <w:r w:rsidRPr="00BD64E6">
        <w:rPr>
          <w:b/>
          <w:bCs/>
        </w:rPr>
        <w:t>__________________________________________</w:t>
      </w:r>
    </w:p>
    <w:p w14:paraId="12CE1185" w14:textId="77777777" w:rsidR="005E03A2" w:rsidRPr="007A2BA4" w:rsidRDefault="005E03A2" w:rsidP="005E03A2">
      <w:pPr>
        <w:spacing w:line="240" w:lineRule="auto"/>
        <w:ind w:firstLine="0"/>
        <w:jc w:val="center"/>
        <w:rPr>
          <w:b/>
          <w:bCs/>
        </w:rPr>
      </w:pPr>
      <w:r w:rsidRPr="005E03A2">
        <w:rPr>
          <w:b/>
          <w:bCs/>
        </w:rPr>
        <w:t>Daniel Fernando Tello Gamarra</w:t>
      </w:r>
      <w:r>
        <w:rPr>
          <w:b/>
          <w:bCs/>
        </w:rPr>
        <w:t>, Dr. (UFSM)</w:t>
      </w:r>
    </w:p>
    <w:p w14:paraId="0682D7F0" w14:textId="77777777" w:rsidR="005E03A2" w:rsidRPr="007A2BA4" w:rsidRDefault="005E03A2" w:rsidP="000102D4">
      <w:pPr>
        <w:spacing w:line="240" w:lineRule="auto"/>
        <w:ind w:firstLine="0"/>
        <w:jc w:val="center"/>
        <w:rPr>
          <w:b/>
          <w:bCs/>
        </w:rPr>
      </w:pPr>
    </w:p>
    <w:p w14:paraId="64A2C3A3" w14:textId="77777777" w:rsidR="005E2278" w:rsidRPr="007A2BA4" w:rsidRDefault="005E2278" w:rsidP="005E2278">
      <w:pPr>
        <w:spacing w:line="240" w:lineRule="auto"/>
        <w:ind w:firstLine="0"/>
      </w:pPr>
    </w:p>
    <w:p w14:paraId="53383FEC" w14:textId="77777777" w:rsidR="00F55F01" w:rsidRPr="007A2BA4" w:rsidRDefault="00F55F01" w:rsidP="005E03A2">
      <w:pPr>
        <w:spacing w:line="240" w:lineRule="auto"/>
        <w:ind w:firstLine="0"/>
        <w:rPr>
          <w:b/>
          <w:bCs/>
        </w:rPr>
      </w:pPr>
    </w:p>
    <w:p w14:paraId="2FF9164E" w14:textId="77777777" w:rsidR="00F55F01" w:rsidRDefault="00F55F01" w:rsidP="00BA32EA">
      <w:pPr>
        <w:spacing w:line="240" w:lineRule="auto"/>
        <w:ind w:firstLine="0"/>
        <w:jc w:val="center"/>
      </w:pPr>
      <w:r>
        <w:t>Santa Maria, RS</w:t>
      </w:r>
    </w:p>
    <w:p w14:paraId="01D97273" w14:textId="77777777" w:rsidR="009E6FE1" w:rsidRDefault="00F55F01" w:rsidP="008A6508">
      <w:pPr>
        <w:spacing w:line="240" w:lineRule="auto"/>
        <w:ind w:firstLine="0"/>
        <w:jc w:val="center"/>
      </w:pPr>
      <w:r>
        <w:t>202</w:t>
      </w:r>
      <w:r w:rsidR="009E6FE1">
        <w:t>2</w:t>
      </w:r>
    </w:p>
    <w:p w14:paraId="0E085D87" w14:textId="77777777" w:rsidR="00364B33" w:rsidRDefault="000102D4" w:rsidP="00364B33">
      <w:pPr>
        <w:spacing w:line="240" w:lineRule="auto"/>
        <w:ind w:firstLine="0"/>
        <w:jc w:val="center"/>
        <w:rPr>
          <w:b/>
          <w:bCs/>
        </w:rPr>
      </w:pPr>
      <w:r>
        <w:br w:type="page"/>
      </w:r>
      <w:r w:rsidR="00364B33">
        <w:rPr>
          <w:b/>
          <w:bCs/>
        </w:rPr>
        <w:lastRenderedPageBreak/>
        <w:t>AGRADECIMENTOS</w:t>
      </w:r>
    </w:p>
    <w:p w14:paraId="71F8BCEA" w14:textId="77777777" w:rsidR="00364B33" w:rsidRDefault="00364B33" w:rsidP="00364B33">
      <w:pPr>
        <w:spacing w:line="240" w:lineRule="auto"/>
        <w:ind w:firstLine="0"/>
        <w:jc w:val="center"/>
        <w:rPr>
          <w:b/>
          <w:bCs/>
        </w:rPr>
      </w:pPr>
    </w:p>
    <w:p w14:paraId="6E7448AD" w14:textId="77777777" w:rsidR="00364B33" w:rsidRDefault="00364B33" w:rsidP="00364B33">
      <w:pPr>
        <w:spacing w:line="240" w:lineRule="auto"/>
        <w:ind w:firstLine="0"/>
        <w:jc w:val="center"/>
        <w:rPr>
          <w:b/>
          <w:bCs/>
        </w:rPr>
      </w:pPr>
    </w:p>
    <w:p w14:paraId="7E1515CC" w14:textId="77777777" w:rsidR="00364B33" w:rsidRDefault="00364B33" w:rsidP="00364B33">
      <w:pPr>
        <w:pStyle w:val="CorpodoTexto"/>
      </w:pPr>
    </w:p>
    <w:p w14:paraId="09F2242E" w14:textId="77777777" w:rsidR="00EC08AA" w:rsidRDefault="00EC08AA" w:rsidP="00022621">
      <w:pPr>
        <w:pStyle w:val="CorpodoTexto"/>
      </w:pPr>
      <w:r>
        <w:t xml:space="preserve">Primeiramente a minha família que sempre me apoiou, em especial meus pais Luciana Fernandes meu pai Rodrigo Misael e meu irmão Lucas Fernandes. Agradeço a força e incentivo de toda a vida e por todo esforço para que eu alcance meus objetivos. </w:t>
      </w:r>
    </w:p>
    <w:p w14:paraId="2962AFEF" w14:textId="77777777" w:rsidR="00022621" w:rsidRDefault="00EC08AA" w:rsidP="00022621">
      <w:pPr>
        <w:pStyle w:val="CorpodoTexto"/>
      </w:pPr>
      <w:r>
        <w:t xml:space="preserve">Aos meus amigos e vizinhos, Alexandre </w:t>
      </w:r>
      <w:r w:rsidR="00EC6AD5">
        <w:t xml:space="preserve">C. Reis, Bruna E. de A. Martins, Gabriel F. Santos, César A. V. Filho, Thaise J. Basso, Katharine J. Basso, Venicius E. Pretto, Rebecca Aires e Samuel </w:t>
      </w:r>
      <w:r>
        <w:t xml:space="preserve">que me acompanharam em minha trajetória por Santa Maria </w:t>
      </w:r>
      <w:r w:rsidR="00022621">
        <w:t>tornando-a mais leve e repleta de bons momentos.</w:t>
      </w:r>
    </w:p>
    <w:p w14:paraId="4A0438A5" w14:textId="77777777" w:rsidR="00022621" w:rsidRDefault="00022621" w:rsidP="00022621">
      <w:pPr>
        <w:pStyle w:val="CorpodoTexto"/>
      </w:pPr>
      <w:r>
        <w:t>Aos meus queridos amigos e companheiros de curso,</w:t>
      </w:r>
      <w:r w:rsidR="00D50B04">
        <w:t xml:space="preserve"> monstros da automação, Lucas</w:t>
      </w:r>
      <w:r>
        <w:t xml:space="preserve"> R. Mazocco, Thiago D. Rossato</w:t>
      </w:r>
      <w:r w:rsidR="008B5744">
        <w:t>, Ruan J. Bulsing, Luciano A. C. Júnior, Lucas Isaia e Vandré Piovesan pelos momentos inestimáveis compartilhados dentro e fora dos limites da Universidade.</w:t>
      </w:r>
      <w:r w:rsidR="00D50B04">
        <w:t xml:space="preserve"> Certamente minha trajetória pela graduação seria mais complicada, difícil e sem graça sem vocês. </w:t>
      </w:r>
    </w:p>
    <w:p w14:paraId="1EFDDD19" w14:textId="77777777" w:rsidR="00D50B04" w:rsidRDefault="00D50B04" w:rsidP="00022621">
      <w:pPr>
        <w:pStyle w:val="CorpodoTexto"/>
      </w:pPr>
      <w:r>
        <w:t>Ao melhor professor Rafael C. Beltrame</w:t>
      </w:r>
      <w:r w:rsidR="001717C0">
        <w:t>, que transmitiu conhecimento sempre de maneira clara e com dedicação</w:t>
      </w:r>
      <w:r w:rsidR="00500760">
        <w:t xml:space="preserve"> durante toda a graduação</w:t>
      </w:r>
      <w:r w:rsidR="001717C0">
        <w:t xml:space="preserve">, sobretudo durante o decorrer deste documento. </w:t>
      </w:r>
    </w:p>
    <w:p w14:paraId="0C17C2AE" w14:textId="77777777" w:rsidR="001717C0" w:rsidRDefault="001717C0" w:rsidP="00022621">
      <w:pPr>
        <w:pStyle w:val="CorpodoTexto"/>
      </w:pPr>
      <w:r>
        <w:t>Ao professor</w:t>
      </w:r>
      <w:r w:rsidRPr="009F72B8">
        <w:t xml:space="preserve"> João Batista</w:t>
      </w:r>
      <w:r>
        <w:t xml:space="preserve"> Sartor, que me auxiliou neste projeto disponibilizando do seu tempo, sempre com muita paciência. </w:t>
      </w:r>
    </w:p>
    <w:p w14:paraId="06944257" w14:textId="77777777" w:rsidR="001717C0" w:rsidRDefault="001717C0" w:rsidP="00022621">
      <w:pPr>
        <w:pStyle w:val="CorpodoTexto"/>
      </w:pPr>
      <w:r>
        <w:t xml:space="preserve">A todos os professores, técnicos </w:t>
      </w:r>
      <w:r w:rsidRPr="001717C0">
        <w:t>administrativos</w:t>
      </w:r>
      <w:r w:rsidR="00682BB2">
        <w:t xml:space="preserve">, em especial os colaboradores do NUPEDEE aos quais sempre me auxiliaram nesta graduação. </w:t>
      </w:r>
    </w:p>
    <w:p w14:paraId="00C1AEC5" w14:textId="77777777" w:rsidR="00364B33" w:rsidRPr="003B123B" w:rsidRDefault="00022621" w:rsidP="00EC08AA">
      <w:pPr>
        <w:ind w:firstLine="0"/>
      </w:pPr>
      <w:r>
        <w:t xml:space="preserve"> </w:t>
      </w:r>
      <w:r w:rsidR="00364B33">
        <w:br w:type="page"/>
      </w:r>
    </w:p>
    <w:p w14:paraId="215A60A8" w14:textId="77777777" w:rsidR="000102D4" w:rsidRDefault="000102D4" w:rsidP="00364B33"/>
    <w:p w14:paraId="233AE380" w14:textId="77777777" w:rsidR="00BA32EA" w:rsidRDefault="00F55F01" w:rsidP="00BA32EA">
      <w:pPr>
        <w:spacing w:line="240" w:lineRule="auto"/>
        <w:ind w:firstLine="0"/>
        <w:jc w:val="center"/>
        <w:rPr>
          <w:b/>
          <w:bCs/>
        </w:rPr>
      </w:pPr>
      <w:r w:rsidRPr="00F55F01">
        <w:rPr>
          <w:b/>
          <w:bCs/>
        </w:rPr>
        <w:t>RESUMO</w:t>
      </w:r>
    </w:p>
    <w:p w14:paraId="25367C02" w14:textId="77777777" w:rsidR="00F55F01" w:rsidRDefault="00F55F01" w:rsidP="00064245">
      <w:pPr>
        <w:spacing w:line="240" w:lineRule="auto"/>
        <w:ind w:firstLine="0"/>
        <w:jc w:val="center"/>
        <w:rPr>
          <w:b/>
          <w:bCs/>
        </w:rPr>
      </w:pPr>
    </w:p>
    <w:p w14:paraId="36401409" w14:textId="77777777" w:rsidR="00F55F01" w:rsidRDefault="00F55F01" w:rsidP="00064245">
      <w:pPr>
        <w:spacing w:line="240" w:lineRule="auto"/>
        <w:ind w:firstLine="0"/>
        <w:jc w:val="center"/>
        <w:rPr>
          <w:b/>
          <w:bCs/>
        </w:rPr>
      </w:pPr>
    </w:p>
    <w:p w14:paraId="534D5B0C" w14:textId="77777777" w:rsidR="00F55F01" w:rsidRDefault="00F55F01" w:rsidP="00064245">
      <w:pPr>
        <w:spacing w:line="240" w:lineRule="auto"/>
        <w:ind w:firstLine="0"/>
        <w:jc w:val="center"/>
        <w:rPr>
          <w:b/>
          <w:bCs/>
        </w:rPr>
      </w:pPr>
      <w:r w:rsidRPr="00F61EA9">
        <w:rPr>
          <w:b/>
          <w:bCs/>
        </w:rPr>
        <w:t xml:space="preserve">BATUTA ELETRÔNICA PARA INCLUSÃO DE MÚSICOS COM DEFICIÊNCIA VISUAL EM ORQUESTRAS SINFÔNICAS  </w:t>
      </w:r>
    </w:p>
    <w:p w14:paraId="59AABF50" w14:textId="77777777" w:rsidR="00F55F01" w:rsidRDefault="00F55F01" w:rsidP="00064245">
      <w:pPr>
        <w:spacing w:line="240" w:lineRule="auto"/>
        <w:ind w:firstLine="0"/>
        <w:jc w:val="center"/>
        <w:rPr>
          <w:b/>
          <w:bCs/>
        </w:rPr>
      </w:pPr>
    </w:p>
    <w:p w14:paraId="067A45BE" w14:textId="77777777" w:rsidR="00F55F01" w:rsidRPr="00F55F01" w:rsidRDefault="00F55F01" w:rsidP="00064245">
      <w:pPr>
        <w:spacing w:line="240" w:lineRule="auto"/>
        <w:ind w:firstLine="0"/>
        <w:jc w:val="center"/>
      </w:pPr>
      <w:r w:rsidRPr="00F55F01">
        <w:t>AUTOR: Vitor Fernandes Bastos Pasqualino</w:t>
      </w:r>
    </w:p>
    <w:p w14:paraId="1BD25029" w14:textId="77777777" w:rsidR="00F55F01" w:rsidRDefault="00F55F01" w:rsidP="00064245">
      <w:pPr>
        <w:spacing w:line="240" w:lineRule="auto"/>
        <w:ind w:firstLine="0"/>
        <w:jc w:val="center"/>
      </w:pPr>
      <w:r w:rsidRPr="00F55F01">
        <w:t xml:space="preserve">ORIENTADOR: Rafael Concatto Beltrame </w:t>
      </w:r>
    </w:p>
    <w:p w14:paraId="6E59E8F8" w14:textId="77777777" w:rsidR="00F55F01" w:rsidRDefault="00F55F01" w:rsidP="00064245">
      <w:pPr>
        <w:spacing w:line="240" w:lineRule="auto"/>
        <w:ind w:firstLine="0"/>
        <w:jc w:val="center"/>
      </w:pPr>
    </w:p>
    <w:p w14:paraId="0A4B5527" w14:textId="77777777" w:rsidR="00F55F01" w:rsidRDefault="00F55F01" w:rsidP="00064245">
      <w:pPr>
        <w:spacing w:line="240" w:lineRule="auto"/>
        <w:ind w:firstLine="0"/>
        <w:jc w:val="center"/>
      </w:pPr>
    </w:p>
    <w:p w14:paraId="070E71BE" w14:textId="77777777" w:rsidR="00F55F01" w:rsidRPr="00064245" w:rsidRDefault="001213D3" w:rsidP="00987F06">
      <w:pPr>
        <w:pStyle w:val="CorpodoTexto"/>
        <w:spacing w:line="240" w:lineRule="auto"/>
      </w:pPr>
      <w:r w:rsidRPr="00064245">
        <w:t xml:space="preserve">O regente de uma orquestra sinfônica possui, dentre várias funções, a responsabilidade de garantir a “harmonia” da apresentação do grupo. Para tanto, o maestro utiliza de gestos para fornecer o andamento, a dinâmica e dar o feedback aos músicos. Nesse contexto, um músico com </w:t>
      </w:r>
      <w:r w:rsidR="000102D4" w:rsidRPr="00064245">
        <w:t xml:space="preserve">deficiência </w:t>
      </w:r>
      <w:r w:rsidRPr="00064245">
        <w:t xml:space="preserve">visual fica impossibilitado de receber as informações do maestro, fazendo com que não possa ou, ao menos, enfrente muita dificuldade em integrar uma orquestra sinfônica. Essa limitação também pode acabar prejudicando a formação de um acadêmico com deficiência visual no Curso de Música, por exemplo, uma vez que a orquestra, dentre suas várias funções, funciona como um projeto de ensino, pesquisa e extensão </w:t>
      </w:r>
      <w:r w:rsidR="000102D4" w:rsidRPr="00064245">
        <w:t xml:space="preserve">na </w:t>
      </w:r>
      <w:r w:rsidR="00987F06">
        <w:t>Universidade Federal de Santa Maria (</w:t>
      </w:r>
      <w:r w:rsidRPr="00064245">
        <w:t>UFSM</w:t>
      </w:r>
      <w:r w:rsidR="00987F06">
        <w:t>)</w:t>
      </w:r>
      <w:r w:rsidRPr="00064245">
        <w:t xml:space="preserve">. Visando a inclusão do(s) músico(s) portador(es) de deficiência visual, tanto no âmbito acadêmico quanto social, propõe-se o desenvolvimento de um equipamento que possibilite a troca de informações </w:t>
      </w:r>
      <w:r w:rsidR="000102D4" w:rsidRPr="00064245">
        <w:t xml:space="preserve">entre </w:t>
      </w:r>
      <w:r w:rsidRPr="00064245">
        <w:t>maestro</w:t>
      </w:r>
      <w:r w:rsidR="000102D4" w:rsidRPr="00064245">
        <w:t xml:space="preserve"> e </w:t>
      </w:r>
      <w:r w:rsidRPr="00064245">
        <w:t xml:space="preserve">músico. Para tal, pretende-se desenvolver dois dispositivos compactos utilizando microcontroladores: um emissor de dados e um receptor/interpretador/atuador, ambos conectados </w:t>
      </w:r>
      <w:r w:rsidR="000102D4" w:rsidRPr="00064245">
        <w:t xml:space="preserve">através de </w:t>
      </w:r>
      <w:r w:rsidRPr="00064245">
        <w:t>uma rede de comunicação</w:t>
      </w:r>
      <w:r w:rsidR="00C25B5F">
        <w:t xml:space="preserve"> sem fios</w:t>
      </w:r>
      <w:r w:rsidRPr="00064245">
        <w:t>.</w:t>
      </w:r>
    </w:p>
    <w:p w14:paraId="502E3ED2" w14:textId="77777777" w:rsidR="00F55F01" w:rsidRDefault="00F55F01" w:rsidP="00F55F01">
      <w:pPr>
        <w:pStyle w:val="CorpodoTexto"/>
      </w:pPr>
    </w:p>
    <w:p w14:paraId="192CCBFE" w14:textId="77777777" w:rsidR="00F55F01" w:rsidRPr="003A3750" w:rsidRDefault="00F55F01" w:rsidP="004A63A5">
      <w:pPr>
        <w:pStyle w:val="CorpodoTexto"/>
        <w:ind w:firstLine="0"/>
        <w:rPr>
          <w:lang w:val="en-US"/>
        </w:rPr>
      </w:pPr>
      <w:r w:rsidRPr="00F55F01">
        <w:rPr>
          <w:b/>
          <w:bCs/>
        </w:rPr>
        <w:t>Palavras-chaves</w:t>
      </w:r>
      <w:r>
        <w:t xml:space="preserve">: Orquestra Sinfônica. Deficiência Visual. </w:t>
      </w:r>
      <w:r w:rsidRPr="003A3750">
        <w:rPr>
          <w:lang w:val="en-US"/>
        </w:rPr>
        <w:t>Inclusão.</w:t>
      </w:r>
      <w:r w:rsidR="004A63A5" w:rsidRPr="003A3750">
        <w:rPr>
          <w:lang w:val="en-US"/>
        </w:rPr>
        <w:t xml:space="preserve"> Microcontrolador.</w:t>
      </w:r>
      <w:r w:rsidRPr="003A3750">
        <w:rPr>
          <w:lang w:val="en-US"/>
        </w:rPr>
        <w:t xml:space="preserve"> </w:t>
      </w:r>
    </w:p>
    <w:p w14:paraId="669A909C" w14:textId="77777777" w:rsidR="00A64DCE" w:rsidRPr="003A3750" w:rsidRDefault="00A64DCE">
      <w:pPr>
        <w:spacing w:after="160" w:line="259" w:lineRule="auto"/>
        <w:ind w:firstLine="0"/>
        <w:jc w:val="left"/>
        <w:rPr>
          <w:b/>
          <w:bCs/>
          <w:lang w:val="en-US"/>
        </w:rPr>
      </w:pPr>
      <w:r w:rsidRPr="003A3750">
        <w:rPr>
          <w:b/>
          <w:bCs/>
          <w:lang w:val="en-US"/>
        </w:rPr>
        <w:br w:type="page"/>
      </w:r>
    </w:p>
    <w:p w14:paraId="52AA997F" w14:textId="77777777" w:rsidR="00F55F01" w:rsidRPr="003A3750" w:rsidRDefault="00A64DCE" w:rsidP="00BA32EA">
      <w:pPr>
        <w:spacing w:line="240" w:lineRule="auto"/>
        <w:ind w:firstLine="0"/>
        <w:jc w:val="center"/>
        <w:rPr>
          <w:b/>
          <w:bCs/>
          <w:lang w:val="en-US"/>
        </w:rPr>
      </w:pPr>
      <w:r w:rsidRPr="003A3750">
        <w:rPr>
          <w:b/>
          <w:bCs/>
          <w:lang w:val="en-US"/>
        </w:rPr>
        <w:lastRenderedPageBreak/>
        <w:t>ABSTRACT</w:t>
      </w:r>
    </w:p>
    <w:p w14:paraId="75CF7B65" w14:textId="77777777" w:rsidR="00064245" w:rsidRPr="003A3750" w:rsidRDefault="00064245" w:rsidP="00064245">
      <w:pPr>
        <w:spacing w:line="240" w:lineRule="auto"/>
        <w:ind w:firstLine="0"/>
        <w:jc w:val="center"/>
        <w:rPr>
          <w:b/>
          <w:bCs/>
          <w:lang w:val="en-US"/>
        </w:rPr>
      </w:pPr>
    </w:p>
    <w:p w14:paraId="33BDBEDD" w14:textId="77777777" w:rsidR="00CE6F71" w:rsidRPr="003A3750" w:rsidRDefault="00CE6F71" w:rsidP="00064245">
      <w:pPr>
        <w:spacing w:line="240" w:lineRule="auto"/>
        <w:ind w:firstLine="0"/>
        <w:rPr>
          <w:b/>
          <w:bCs/>
          <w:lang w:val="en-US"/>
        </w:rPr>
      </w:pPr>
    </w:p>
    <w:p w14:paraId="114FF0CA" w14:textId="77777777" w:rsidR="00CE6F71" w:rsidRPr="003A3750" w:rsidRDefault="00CE6F71" w:rsidP="00BA32EA">
      <w:pPr>
        <w:spacing w:line="240" w:lineRule="auto"/>
        <w:ind w:firstLine="0"/>
        <w:jc w:val="center"/>
        <w:rPr>
          <w:b/>
          <w:bCs/>
          <w:lang w:val="en-US"/>
        </w:rPr>
      </w:pPr>
      <w:r w:rsidRPr="003A3750">
        <w:rPr>
          <w:b/>
          <w:bCs/>
          <w:lang w:val="en-US"/>
        </w:rPr>
        <w:t>ELECTRONIC BATON FOR THE INCLUSION OF VISUALLY IMPAIRED MUSICIANS IN SYMPHONIC ORCHESTRAS</w:t>
      </w:r>
    </w:p>
    <w:p w14:paraId="42D53A51" w14:textId="77777777" w:rsidR="00CE6F71" w:rsidRPr="003A3750" w:rsidRDefault="00CE6F71" w:rsidP="00064245">
      <w:pPr>
        <w:spacing w:line="240" w:lineRule="auto"/>
        <w:ind w:firstLine="0"/>
        <w:jc w:val="center"/>
        <w:rPr>
          <w:b/>
          <w:bCs/>
          <w:lang w:val="en-US"/>
        </w:rPr>
      </w:pPr>
    </w:p>
    <w:p w14:paraId="092B1377" w14:textId="77777777" w:rsidR="00CE6F71" w:rsidRPr="00F55F01" w:rsidRDefault="00CE6F71" w:rsidP="00064245">
      <w:pPr>
        <w:spacing w:line="240" w:lineRule="auto"/>
        <w:ind w:firstLine="0"/>
        <w:jc w:val="center"/>
      </w:pPr>
      <w:r w:rsidRPr="00F55F01">
        <w:t>AU</w:t>
      </w:r>
      <w:r w:rsidR="00D82108">
        <w:t>THOR</w:t>
      </w:r>
      <w:r w:rsidRPr="00F55F01">
        <w:t>: Vitor Fernandes Bastos Pasqualino</w:t>
      </w:r>
    </w:p>
    <w:p w14:paraId="54966E22" w14:textId="77777777" w:rsidR="00F55F01" w:rsidRDefault="00D82108" w:rsidP="00064245">
      <w:pPr>
        <w:spacing w:line="240" w:lineRule="auto"/>
        <w:ind w:firstLine="0"/>
        <w:jc w:val="center"/>
      </w:pPr>
      <w:r>
        <w:t>ADVISER</w:t>
      </w:r>
      <w:r w:rsidR="00CE6F71" w:rsidRPr="00F55F01">
        <w:t xml:space="preserve">: Rafael Concatto Beltrame </w:t>
      </w:r>
    </w:p>
    <w:p w14:paraId="2A0BE725" w14:textId="77777777" w:rsidR="00CE6F71" w:rsidRDefault="00CE6F71" w:rsidP="00064245">
      <w:pPr>
        <w:spacing w:line="240" w:lineRule="auto"/>
        <w:ind w:firstLine="0"/>
        <w:jc w:val="center"/>
      </w:pPr>
    </w:p>
    <w:p w14:paraId="25AF3349" w14:textId="77777777" w:rsidR="00CE6F71" w:rsidRDefault="00CE6F71" w:rsidP="00064245">
      <w:pPr>
        <w:spacing w:line="240" w:lineRule="auto"/>
        <w:ind w:firstLine="0"/>
        <w:jc w:val="center"/>
      </w:pPr>
    </w:p>
    <w:p w14:paraId="4D4F3DE0" w14:textId="77777777" w:rsidR="00CE6F71" w:rsidRPr="00D82108" w:rsidRDefault="00904C41" w:rsidP="00912318">
      <w:pPr>
        <w:pStyle w:val="CorpodoTexto"/>
        <w:spacing w:line="240" w:lineRule="auto"/>
        <w:rPr>
          <w:lang w:val="en-US"/>
        </w:rPr>
      </w:pPr>
      <w:r w:rsidRPr="00D82108">
        <w:rPr>
          <w:lang w:val="en-US"/>
        </w:rPr>
        <w:t>The conductor of a symphony orchestra has, among several functions, the responsibility of guaranteeing the “harmony” of the group's performance. For this, the conductor uses gestures to provide the tempo, dynamics and give feedback to the musicians. In this context, a visually impaired musician is unable to receive information from the conductor, causing him to be unable or, at least, to face great difficulty in integrating a symphony orchestra. This limitation can also end up harming the formation of a visually impaired academic in the Music Course, for example, since the orchestra, among its various functions, works as a teaching, research and extension project at</w:t>
      </w:r>
      <w:r w:rsidR="00987F06">
        <w:rPr>
          <w:lang w:val="en-US"/>
        </w:rPr>
        <w:t xml:space="preserve"> </w:t>
      </w:r>
      <w:r w:rsidR="00987F06" w:rsidRPr="00987F06">
        <w:rPr>
          <w:lang w:val="en-US"/>
        </w:rPr>
        <w:t>Federal Univers</w:t>
      </w:r>
      <w:r w:rsidR="00EE3A0F">
        <w:rPr>
          <w:lang w:val="en-US"/>
        </w:rPr>
        <w:t>ity</w:t>
      </w:r>
      <w:r w:rsidR="00987F06" w:rsidRPr="00987F06">
        <w:rPr>
          <w:lang w:val="en-US"/>
        </w:rPr>
        <w:t xml:space="preserve"> </w:t>
      </w:r>
      <w:r w:rsidR="00987F06">
        <w:rPr>
          <w:lang w:val="en-US"/>
        </w:rPr>
        <w:t>of</w:t>
      </w:r>
      <w:r w:rsidR="00987F06" w:rsidRPr="00987F06">
        <w:rPr>
          <w:lang w:val="en-US"/>
        </w:rPr>
        <w:t xml:space="preserve"> Santa Maria (UFSM)</w:t>
      </w:r>
      <w:r w:rsidRPr="00D82108">
        <w:rPr>
          <w:lang w:val="en-US"/>
        </w:rPr>
        <w:t>. Aiming at the inclusion of visually impaired musician(s), both in the academic and social spheres, it is proposed the development o</w:t>
      </w:r>
      <w:r w:rsidR="00EE3A0F">
        <w:rPr>
          <w:lang w:val="en-US"/>
        </w:rPr>
        <w:t>n</w:t>
      </w:r>
      <w:r w:rsidRPr="00D82108">
        <w:rPr>
          <w:lang w:val="en-US"/>
        </w:rPr>
        <w:t xml:space="preserve"> equipment that allows the exchange of information between conductor and musician. To this end, we intend to develop two compact devices using microcontrollers: a data transmitter and a receiver/interpreter/actuator, both connected through a</w:t>
      </w:r>
      <w:r w:rsidR="00EE3A0F">
        <w:rPr>
          <w:lang w:val="en-US"/>
        </w:rPr>
        <w:t xml:space="preserve"> wireless. </w:t>
      </w:r>
    </w:p>
    <w:p w14:paraId="7405A9B7" w14:textId="77777777" w:rsidR="00CE6F71" w:rsidRPr="00CE6F71" w:rsidRDefault="00CE6F71" w:rsidP="00CE6F71">
      <w:pPr>
        <w:spacing w:after="160" w:line="259" w:lineRule="auto"/>
        <w:ind w:firstLine="0"/>
        <w:jc w:val="left"/>
        <w:rPr>
          <w:lang w:val="en-US"/>
        </w:rPr>
      </w:pPr>
    </w:p>
    <w:p w14:paraId="184CCE8A" w14:textId="77777777" w:rsidR="00904C41" w:rsidRPr="00CE6F71" w:rsidRDefault="00904C41" w:rsidP="00904C41">
      <w:pPr>
        <w:spacing w:after="160" w:line="259" w:lineRule="auto"/>
        <w:ind w:firstLine="0"/>
        <w:jc w:val="left"/>
        <w:rPr>
          <w:lang w:val="en-US"/>
        </w:rPr>
      </w:pPr>
      <w:r w:rsidRPr="003A3750">
        <w:rPr>
          <w:b/>
          <w:bCs/>
          <w:lang w:val="en-US"/>
        </w:rPr>
        <w:t>Keywords:</w:t>
      </w:r>
      <w:r w:rsidRPr="003A3750">
        <w:rPr>
          <w:lang w:val="en-US"/>
        </w:rPr>
        <w:t xml:space="preserve"> Symphony Orchestra.</w:t>
      </w:r>
      <w:r w:rsidRPr="003A3750">
        <w:rPr>
          <w:b/>
          <w:bCs/>
          <w:lang w:val="en-US"/>
        </w:rPr>
        <w:t xml:space="preserve"> </w:t>
      </w:r>
      <w:r w:rsidRPr="00CE6F71">
        <w:rPr>
          <w:lang w:val="en-US"/>
        </w:rPr>
        <w:t>Visual impairment. Inclusion. Microcontroller.</w:t>
      </w:r>
    </w:p>
    <w:p w14:paraId="559C3DC0" w14:textId="77777777" w:rsidR="00904C41" w:rsidRDefault="00904C41" w:rsidP="00904C41">
      <w:pPr>
        <w:spacing w:after="160" w:line="259" w:lineRule="auto"/>
        <w:ind w:firstLine="0"/>
        <w:jc w:val="left"/>
        <w:rPr>
          <w:b/>
          <w:bCs/>
        </w:rPr>
      </w:pPr>
    </w:p>
    <w:p w14:paraId="65F9E2BD" w14:textId="77777777" w:rsidR="00904C41" w:rsidRDefault="00904C41" w:rsidP="00904C41">
      <w:pPr>
        <w:spacing w:after="160" w:line="259" w:lineRule="auto"/>
        <w:ind w:firstLine="0"/>
        <w:jc w:val="left"/>
        <w:rPr>
          <w:b/>
          <w:bCs/>
        </w:rPr>
      </w:pPr>
    </w:p>
    <w:p w14:paraId="3E7C4D65" w14:textId="77777777" w:rsidR="00904C41" w:rsidRDefault="00904C41" w:rsidP="00904C41">
      <w:pPr>
        <w:spacing w:after="160" w:line="259" w:lineRule="auto"/>
        <w:ind w:firstLine="0"/>
        <w:jc w:val="left"/>
        <w:rPr>
          <w:b/>
          <w:bCs/>
        </w:rPr>
      </w:pPr>
    </w:p>
    <w:p w14:paraId="41B1E246" w14:textId="77777777" w:rsidR="00904C41" w:rsidRDefault="00904C41" w:rsidP="00904C41">
      <w:pPr>
        <w:spacing w:after="160" w:line="259" w:lineRule="auto"/>
        <w:ind w:firstLine="0"/>
        <w:jc w:val="left"/>
        <w:rPr>
          <w:b/>
          <w:bCs/>
        </w:rPr>
      </w:pPr>
    </w:p>
    <w:p w14:paraId="60427550" w14:textId="77777777" w:rsidR="00904C41" w:rsidRDefault="00904C41" w:rsidP="00904C41">
      <w:pPr>
        <w:spacing w:after="160" w:line="259" w:lineRule="auto"/>
        <w:ind w:firstLine="0"/>
        <w:jc w:val="left"/>
        <w:rPr>
          <w:b/>
          <w:bCs/>
        </w:rPr>
      </w:pPr>
    </w:p>
    <w:p w14:paraId="709B6EC1" w14:textId="77777777" w:rsidR="00904C41" w:rsidRDefault="00904C41" w:rsidP="00F55F01">
      <w:pPr>
        <w:ind w:firstLine="0"/>
        <w:jc w:val="center"/>
        <w:rPr>
          <w:b/>
          <w:bCs/>
        </w:rPr>
      </w:pPr>
    </w:p>
    <w:p w14:paraId="15F4C326" w14:textId="77777777" w:rsidR="00904C41" w:rsidRDefault="00904C41" w:rsidP="00F55F01">
      <w:pPr>
        <w:ind w:firstLine="0"/>
        <w:jc w:val="center"/>
        <w:rPr>
          <w:b/>
          <w:bCs/>
        </w:rPr>
      </w:pPr>
    </w:p>
    <w:p w14:paraId="69EF44F8" w14:textId="77777777" w:rsidR="00904C41" w:rsidRDefault="00904C41" w:rsidP="00F55F01">
      <w:pPr>
        <w:ind w:firstLine="0"/>
        <w:jc w:val="center"/>
        <w:rPr>
          <w:b/>
          <w:bCs/>
        </w:rPr>
      </w:pPr>
    </w:p>
    <w:p w14:paraId="1B35D8D4" w14:textId="77777777" w:rsidR="00311803" w:rsidRDefault="00311803" w:rsidP="00F55F01">
      <w:pPr>
        <w:ind w:firstLine="0"/>
        <w:jc w:val="center"/>
        <w:rPr>
          <w:b/>
          <w:bCs/>
        </w:rPr>
      </w:pPr>
    </w:p>
    <w:p w14:paraId="7BCC04B8" w14:textId="77777777" w:rsidR="00904C41" w:rsidRDefault="00904C41" w:rsidP="00F55F01">
      <w:pPr>
        <w:ind w:firstLine="0"/>
        <w:jc w:val="center"/>
        <w:rPr>
          <w:b/>
          <w:bCs/>
        </w:rPr>
      </w:pPr>
    </w:p>
    <w:p w14:paraId="5CDE0087" w14:textId="77777777" w:rsidR="00904C41" w:rsidRDefault="00904C41" w:rsidP="00F55F01">
      <w:pPr>
        <w:ind w:firstLine="0"/>
        <w:jc w:val="center"/>
        <w:rPr>
          <w:b/>
          <w:bCs/>
        </w:rPr>
      </w:pPr>
    </w:p>
    <w:p w14:paraId="4BC71448" w14:textId="77777777" w:rsidR="00904C41" w:rsidRDefault="00904C41" w:rsidP="00BA69E0">
      <w:pPr>
        <w:ind w:firstLine="0"/>
        <w:rPr>
          <w:b/>
          <w:bCs/>
        </w:rPr>
      </w:pPr>
    </w:p>
    <w:p w14:paraId="2F61F4CF" w14:textId="77777777" w:rsidR="00F9172B" w:rsidRDefault="00F9172B">
      <w:pPr>
        <w:spacing w:after="160" w:line="259" w:lineRule="auto"/>
        <w:ind w:firstLine="0"/>
        <w:jc w:val="left"/>
        <w:rPr>
          <w:b/>
          <w:bCs/>
        </w:rPr>
      </w:pPr>
      <w:r>
        <w:rPr>
          <w:b/>
          <w:bCs/>
        </w:rPr>
        <w:br w:type="page"/>
      </w:r>
    </w:p>
    <w:p w14:paraId="5BF97D31" w14:textId="77777777" w:rsidR="00F55F01" w:rsidRPr="00F55F01" w:rsidRDefault="00F55F01" w:rsidP="00F55F01">
      <w:pPr>
        <w:ind w:firstLine="0"/>
        <w:jc w:val="center"/>
        <w:rPr>
          <w:b/>
          <w:bCs/>
        </w:rPr>
      </w:pPr>
      <w:r>
        <w:rPr>
          <w:b/>
          <w:bCs/>
        </w:rPr>
        <w:lastRenderedPageBreak/>
        <w:t>LISTA DE ILUSTRAÇÕES</w:t>
      </w:r>
    </w:p>
    <w:p w14:paraId="0D44B265" w14:textId="77777777" w:rsidR="00F61EA9" w:rsidRDefault="00F61EA9" w:rsidP="00F61EA9">
      <w:pPr>
        <w:spacing w:line="240" w:lineRule="auto"/>
        <w:ind w:firstLine="0"/>
        <w:jc w:val="center"/>
        <w:rPr>
          <w:b/>
          <w:bCs/>
        </w:rPr>
      </w:pPr>
    </w:p>
    <w:p w14:paraId="1F7C8E42" w14:textId="77777777" w:rsidR="00876605" w:rsidRDefault="00C42306">
      <w:pPr>
        <w:pStyle w:val="ndicedeilustraes"/>
        <w:tabs>
          <w:tab w:val="right" w:leader="dot" w:pos="9061"/>
        </w:tabs>
        <w:rPr>
          <w:rFonts w:asciiTheme="minorHAnsi" w:eastAsiaTheme="minorEastAsia" w:hAnsiTheme="minorHAnsi" w:cstheme="minorBidi"/>
          <w:noProof/>
          <w:sz w:val="22"/>
          <w:szCs w:val="22"/>
        </w:rPr>
      </w:pPr>
      <w:r>
        <w:rPr>
          <w:b/>
          <w:bCs/>
        </w:rPr>
        <w:fldChar w:fldCharType="begin"/>
      </w:r>
      <w:r w:rsidR="009B5F25">
        <w:rPr>
          <w:b/>
          <w:bCs/>
        </w:rPr>
        <w:instrText xml:space="preserve"> TOC \h \z \c "Figura" </w:instrText>
      </w:r>
      <w:r>
        <w:rPr>
          <w:b/>
          <w:bCs/>
        </w:rPr>
        <w:fldChar w:fldCharType="separate"/>
      </w:r>
      <w:hyperlink w:anchor="_Toc109837649" w:history="1">
        <w:r w:rsidR="00876605" w:rsidRPr="00A0213F">
          <w:rPr>
            <w:rStyle w:val="Hyperlink"/>
            <w:noProof/>
          </w:rPr>
          <w:t>Figura 1.1 – Sistema Haptic Baton.</w:t>
        </w:r>
        <w:r w:rsidR="00876605">
          <w:rPr>
            <w:noProof/>
            <w:webHidden/>
          </w:rPr>
          <w:tab/>
        </w:r>
        <w:r>
          <w:rPr>
            <w:noProof/>
            <w:webHidden/>
          </w:rPr>
          <w:fldChar w:fldCharType="begin"/>
        </w:r>
        <w:r w:rsidR="00876605">
          <w:rPr>
            <w:noProof/>
            <w:webHidden/>
          </w:rPr>
          <w:instrText xml:space="preserve"> PAGEREF _Toc109837649 \h </w:instrText>
        </w:r>
        <w:r>
          <w:rPr>
            <w:noProof/>
            <w:webHidden/>
          </w:rPr>
        </w:r>
        <w:r>
          <w:rPr>
            <w:noProof/>
            <w:webHidden/>
          </w:rPr>
          <w:fldChar w:fldCharType="separate"/>
        </w:r>
        <w:r w:rsidR="00876605">
          <w:rPr>
            <w:noProof/>
            <w:webHidden/>
          </w:rPr>
          <w:t>11</w:t>
        </w:r>
        <w:r>
          <w:rPr>
            <w:noProof/>
            <w:webHidden/>
          </w:rPr>
          <w:fldChar w:fldCharType="end"/>
        </w:r>
      </w:hyperlink>
    </w:p>
    <w:p w14:paraId="086A2AFC"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50" w:history="1">
        <w:r w:rsidR="00876605" w:rsidRPr="00A0213F">
          <w:rPr>
            <w:rStyle w:val="Hyperlink"/>
            <w:noProof/>
          </w:rPr>
          <w:t>Figura 2.1 – NodeMCU ESP8266-12E.</w:t>
        </w:r>
        <w:r w:rsidR="00876605">
          <w:rPr>
            <w:noProof/>
            <w:webHidden/>
          </w:rPr>
          <w:tab/>
        </w:r>
        <w:r w:rsidR="00C42306">
          <w:rPr>
            <w:noProof/>
            <w:webHidden/>
          </w:rPr>
          <w:fldChar w:fldCharType="begin"/>
        </w:r>
        <w:r w:rsidR="00876605">
          <w:rPr>
            <w:noProof/>
            <w:webHidden/>
          </w:rPr>
          <w:instrText xml:space="preserve"> PAGEREF _Toc109837650 \h </w:instrText>
        </w:r>
        <w:r w:rsidR="00C42306">
          <w:rPr>
            <w:noProof/>
            <w:webHidden/>
          </w:rPr>
        </w:r>
        <w:r w:rsidR="00C42306">
          <w:rPr>
            <w:noProof/>
            <w:webHidden/>
          </w:rPr>
          <w:fldChar w:fldCharType="separate"/>
        </w:r>
        <w:r w:rsidR="00876605">
          <w:rPr>
            <w:noProof/>
            <w:webHidden/>
          </w:rPr>
          <w:t>15</w:t>
        </w:r>
        <w:r w:rsidR="00C42306">
          <w:rPr>
            <w:noProof/>
            <w:webHidden/>
          </w:rPr>
          <w:fldChar w:fldCharType="end"/>
        </w:r>
      </w:hyperlink>
    </w:p>
    <w:p w14:paraId="6BFFB114"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51" w:history="1">
        <w:r w:rsidR="00876605" w:rsidRPr="00A0213F">
          <w:rPr>
            <w:rStyle w:val="Hyperlink"/>
            <w:noProof/>
          </w:rPr>
          <w:t>Figura 2.2 – Esquemático da comunicação AP e STA.</w:t>
        </w:r>
        <w:r w:rsidR="00876605">
          <w:rPr>
            <w:noProof/>
            <w:webHidden/>
          </w:rPr>
          <w:tab/>
        </w:r>
        <w:r w:rsidR="00C42306">
          <w:rPr>
            <w:noProof/>
            <w:webHidden/>
          </w:rPr>
          <w:fldChar w:fldCharType="begin"/>
        </w:r>
        <w:r w:rsidR="00876605">
          <w:rPr>
            <w:noProof/>
            <w:webHidden/>
          </w:rPr>
          <w:instrText xml:space="preserve"> PAGEREF _Toc109837651 \h </w:instrText>
        </w:r>
        <w:r w:rsidR="00C42306">
          <w:rPr>
            <w:noProof/>
            <w:webHidden/>
          </w:rPr>
        </w:r>
        <w:r w:rsidR="00C42306">
          <w:rPr>
            <w:noProof/>
            <w:webHidden/>
          </w:rPr>
          <w:fldChar w:fldCharType="separate"/>
        </w:r>
        <w:r w:rsidR="00876605">
          <w:rPr>
            <w:noProof/>
            <w:webHidden/>
          </w:rPr>
          <w:t>16</w:t>
        </w:r>
        <w:r w:rsidR="00C42306">
          <w:rPr>
            <w:noProof/>
            <w:webHidden/>
          </w:rPr>
          <w:fldChar w:fldCharType="end"/>
        </w:r>
      </w:hyperlink>
    </w:p>
    <w:p w14:paraId="4B393A8F"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52" w:history="1">
        <w:r w:rsidR="00876605" w:rsidRPr="00A0213F">
          <w:rPr>
            <w:rStyle w:val="Hyperlink"/>
            <w:noProof/>
          </w:rPr>
          <w:t>Figura 2.3 – Modelo físico simplificado do transdutor.</w:t>
        </w:r>
        <w:r w:rsidR="00876605">
          <w:rPr>
            <w:noProof/>
            <w:webHidden/>
          </w:rPr>
          <w:tab/>
        </w:r>
        <w:r w:rsidR="00C42306">
          <w:rPr>
            <w:noProof/>
            <w:webHidden/>
          </w:rPr>
          <w:fldChar w:fldCharType="begin"/>
        </w:r>
        <w:r w:rsidR="00876605">
          <w:rPr>
            <w:noProof/>
            <w:webHidden/>
          </w:rPr>
          <w:instrText xml:space="preserve"> PAGEREF _Toc109837652 \h </w:instrText>
        </w:r>
        <w:r w:rsidR="00C42306">
          <w:rPr>
            <w:noProof/>
            <w:webHidden/>
          </w:rPr>
        </w:r>
        <w:r w:rsidR="00C42306">
          <w:rPr>
            <w:noProof/>
            <w:webHidden/>
          </w:rPr>
          <w:fldChar w:fldCharType="separate"/>
        </w:r>
        <w:r w:rsidR="00876605">
          <w:rPr>
            <w:noProof/>
            <w:webHidden/>
          </w:rPr>
          <w:t>19</w:t>
        </w:r>
        <w:r w:rsidR="00C42306">
          <w:rPr>
            <w:noProof/>
            <w:webHidden/>
          </w:rPr>
          <w:fldChar w:fldCharType="end"/>
        </w:r>
      </w:hyperlink>
    </w:p>
    <w:p w14:paraId="6D88682C"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53" w:history="1">
        <w:r w:rsidR="00876605" w:rsidRPr="00A0213F">
          <w:rPr>
            <w:rStyle w:val="Hyperlink"/>
            <w:noProof/>
          </w:rPr>
          <w:t>Figura 2.4 – Orientações dos eixos do MPU6050.</w:t>
        </w:r>
        <w:r w:rsidR="00876605">
          <w:rPr>
            <w:noProof/>
            <w:webHidden/>
          </w:rPr>
          <w:tab/>
        </w:r>
        <w:r w:rsidR="00C42306">
          <w:rPr>
            <w:noProof/>
            <w:webHidden/>
          </w:rPr>
          <w:fldChar w:fldCharType="begin"/>
        </w:r>
        <w:r w:rsidR="00876605">
          <w:rPr>
            <w:noProof/>
            <w:webHidden/>
          </w:rPr>
          <w:instrText xml:space="preserve"> PAGEREF _Toc109837653 \h </w:instrText>
        </w:r>
        <w:r w:rsidR="00C42306">
          <w:rPr>
            <w:noProof/>
            <w:webHidden/>
          </w:rPr>
        </w:r>
        <w:r w:rsidR="00C42306">
          <w:rPr>
            <w:noProof/>
            <w:webHidden/>
          </w:rPr>
          <w:fldChar w:fldCharType="separate"/>
        </w:r>
        <w:r w:rsidR="00876605">
          <w:rPr>
            <w:noProof/>
            <w:webHidden/>
          </w:rPr>
          <w:t>20</w:t>
        </w:r>
        <w:r w:rsidR="00C42306">
          <w:rPr>
            <w:noProof/>
            <w:webHidden/>
          </w:rPr>
          <w:fldChar w:fldCharType="end"/>
        </w:r>
      </w:hyperlink>
    </w:p>
    <w:p w14:paraId="2511533A"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54" w:history="1">
        <w:r w:rsidR="00876605" w:rsidRPr="00A0213F">
          <w:rPr>
            <w:rStyle w:val="Hyperlink"/>
            <w:noProof/>
          </w:rPr>
          <w:t>Figura 2.5 – Imagem do componente MPU6050.</w:t>
        </w:r>
        <w:r w:rsidR="00876605">
          <w:rPr>
            <w:noProof/>
            <w:webHidden/>
          </w:rPr>
          <w:tab/>
        </w:r>
        <w:r w:rsidR="00C42306">
          <w:rPr>
            <w:noProof/>
            <w:webHidden/>
          </w:rPr>
          <w:fldChar w:fldCharType="begin"/>
        </w:r>
        <w:r w:rsidR="00876605">
          <w:rPr>
            <w:noProof/>
            <w:webHidden/>
          </w:rPr>
          <w:instrText xml:space="preserve"> PAGEREF _Toc109837654 \h </w:instrText>
        </w:r>
        <w:r w:rsidR="00C42306">
          <w:rPr>
            <w:noProof/>
            <w:webHidden/>
          </w:rPr>
        </w:r>
        <w:r w:rsidR="00C42306">
          <w:rPr>
            <w:noProof/>
            <w:webHidden/>
          </w:rPr>
          <w:fldChar w:fldCharType="separate"/>
        </w:r>
        <w:r w:rsidR="00876605">
          <w:rPr>
            <w:noProof/>
            <w:webHidden/>
          </w:rPr>
          <w:t>20</w:t>
        </w:r>
        <w:r w:rsidR="00C42306">
          <w:rPr>
            <w:noProof/>
            <w:webHidden/>
          </w:rPr>
          <w:fldChar w:fldCharType="end"/>
        </w:r>
      </w:hyperlink>
    </w:p>
    <w:p w14:paraId="24B299A2"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55" w:history="1">
        <w:r w:rsidR="00876605" w:rsidRPr="00A0213F">
          <w:rPr>
            <w:rStyle w:val="Hyperlink"/>
            <w:noProof/>
          </w:rPr>
          <w:t>Figura 2.6- Motor vibracional C1026B.</w:t>
        </w:r>
        <w:r w:rsidR="00876605">
          <w:rPr>
            <w:noProof/>
            <w:webHidden/>
          </w:rPr>
          <w:tab/>
        </w:r>
        <w:r w:rsidR="00C42306">
          <w:rPr>
            <w:noProof/>
            <w:webHidden/>
          </w:rPr>
          <w:fldChar w:fldCharType="begin"/>
        </w:r>
        <w:r w:rsidR="00876605">
          <w:rPr>
            <w:noProof/>
            <w:webHidden/>
          </w:rPr>
          <w:instrText xml:space="preserve"> PAGEREF _Toc109837655 \h </w:instrText>
        </w:r>
        <w:r w:rsidR="00C42306">
          <w:rPr>
            <w:noProof/>
            <w:webHidden/>
          </w:rPr>
        </w:r>
        <w:r w:rsidR="00C42306">
          <w:rPr>
            <w:noProof/>
            <w:webHidden/>
          </w:rPr>
          <w:fldChar w:fldCharType="separate"/>
        </w:r>
        <w:r w:rsidR="00876605">
          <w:rPr>
            <w:noProof/>
            <w:webHidden/>
          </w:rPr>
          <w:t>21</w:t>
        </w:r>
        <w:r w:rsidR="00C42306">
          <w:rPr>
            <w:noProof/>
            <w:webHidden/>
          </w:rPr>
          <w:fldChar w:fldCharType="end"/>
        </w:r>
      </w:hyperlink>
    </w:p>
    <w:p w14:paraId="72BCB337"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56" w:history="1">
        <w:r w:rsidR="00876605" w:rsidRPr="00A0213F">
          <w:rPr>
            <w:rStyle w:val="Hyperlink"/>
            <w:noProof/>
          </w:rPr>
          <w:t>Figura 2.7 – Interface da IDE Arduino.</w:t>
        </w:r>
        <w:r w:rsidR="00876605">
          <w:rPr>
            <w:noProof/>
            <w:webHidden/>
          </w:rPr>
          <w:tab/>
        </w:r>
        <w:r w:rsidR="00C42306">
          <w:rPr>
            <w:noProof/>
            <w:webHidden/>
          </w:rPr>
          <w:fldChar w:fldCharType="begin"/>
        </w:r>
        <w:r w:rsidR="00876605">
          <w:rPr>
            <w:noProof/>
            <w:webHidden/>
          </w:rPr>
          <w:instrText xml:space="preserve"> PAGEREF _Toc109837656 \h </w:instrText>
        </w:r>
        <w:r w:rsidR="00C42306">
          <w:rPr>
            <w:noProof/>
            <w:webHidden/>
          </w:rPr>
        </w:r>
        <w:r w:rsidR="00C42306">
          <w:rPr>
            <w:noProof/>
            <w:webHidden/>
          </w:rPr>
          <w:fldChar w:fldCharType="separate"/>
        </w:r>
        <w:r w:rsidR="00876605">
          <w:rPr>
            <w:noProof/>
            <w:webHidden/>
          </w:rPr>
          <w:t>22</w:t>
        </w:r>
        <w:r w:rsidR="00C42306">
          <w:rPr>
            <w:noProof/>
            <w:webHidden/>
          </w:rPr>
          <w:fldChar w:fldCharType="end"/>
        </w:r>
      </w:hyperlink>
    </w:p>
    <w:p w14:paraId="4C343D3D"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57" w:history="1">
        <w:r w:rsidR="00876605" w:rsidRPr="00A0213F">
          <w:rPr>
            <w:rStyle w:val="Hyperlink"/>
            <w:noProof/>
          </w:rPr>
          <w:t>Figura 2.8 – Padrões métricos de Berlioz para os compassos binário, ternário e quaternário.</w:t>
        </w:r>
        <w:r w:rsidR="00876605">
          <w:rPr>
            <w:noProof/>
            <w:webHidden/>
          </w:rPr>
          <w:tab/>
        </w:r>
        <w:r w:rsidR="00C42306">
          <w:rPr>
            <w:noProof/>
            <w:webHidden/>
          </w:rPr>
          <w:fldChar w:fldCharType="begin"/>
        </w:r>
        <w:r w:rsidR="00876605">
          <w:rPr>
            <w:noProof/>
            <w:webHidden/>
          </w:rPr>
          <w:instrText xml:space="preserve"> PAGEREF _Toc109837657 \h </w:instrText>
        </w:r>
        <w:r w:rsidR="00C42306">
          <w:rPr>
            <w:noProof/>
            <w:webHidden/>
          </w:rPr>
        </w:r>
        <w:r w:rsidR="00C42306">
          <w:rPr>
            <w:noProof/>
            <w:webHidden/>
          </w:rPr>
          <w:fldChar w:fldCharType="separate"/>
        </w:r>
        <w:r w:rsidR="00876605">
          <w:rPr>
            <w:noProof/>
            <w:webHidden/>
          </w:rPr>
          <w:t>23</w:t>
        </w:r>
        <w:r w:rsidR="00C42306">
          <w:rPr>
            <w:noProof/>
            <w:webHidden/>
          </w:rPr>
          <w:fldChar w:fldCharType="end"/>
        </w:r>
      </w:hyperlink>
    </w:p>
    <w:p w14:paraId="0B1E3B88"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58" w:history="1">
        <w:r w:rsidR="00876605" w:rsidRPr="00A0213F">
          <w:rPr>
            <w:rStyle w:val="Hyperlink"/>
            <w:noProof/>
          </w:rPr>
          <w:t>Figura 2.9 – Gesto preparatório de Labuta.</w:t>
        </w:r>
        <w:r w:rsidR="00876605">
          <w:rPr>
            <w:noProof/>
            <w:webHidden/>
          </w:rPr>
          <w:tab/>
        </w:r>
        <w:r w:rsidR="00C42306">
          <w:rPr>
            <w:noProof/>
            <w:webHidden/>
          </w:rPr>
          <w:fldChar w:fldCharType="begin"/>
        </w:r>
        <w:r w:rsidR="00876605">
          <w:rPr>
            <w:noProof/>
            <w:webHidden/>
          </w:rPr>
          <w:instrText xml:space="preserve"> PAGEREF _Toc109837658 \h </w:instrText>
        </w:r>
        <w:r w:rsidR="00C42306">
          <w:rPr>
            <w:noProof/>
            <w:webHidden/>
          </w:rPr>
        </w:r>
        <w:r w:rsidR="00C42306">
          <w:rPr>
            <w:noProof/>
            <w:webHidden/>
          </w:rPr>
          <w:fldChar w:fldCharType="separate"/>
        </w:r>
        <w:r w:rsidR="00876605">
          <w:rPr>
            <w:noProof/>
            <w:webHidden/>
          </w:rPr>
          <w:t>23</w:t>
        </w:r>
        <w:r w:rsidR="00C42306">
          <w:rPr>
            <w:noProof/>
            <w:webHidden/>
          </w:rPr>
          <w:fldChar w:fldCharType="end"/>
        </w:r>
      </w:hyperlink>
    </w:p>
    <w:p w14:paraId="21DE993D"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59" w:history="1">
        <w:r w:rsidR="00876605" w:rsidRPr="00A0213F">
          <w:rPr>
            <w:rStyle w:val="Hyperlink"/>
            <w:noProof/>
          </w:rPr>
          <w:t>Figura 2.10 – Padrão quaternário de Labuta.</w:t>
        </w:r>
        <w:r w:rsidR="00876605">
          <w:rPr>
            <w:noProof/>
            <w:webHidden/>
          </w:rPr>
          <w:tab/>
        </w:r>
        <w:r w:rsidR="00C42306">
          <w:rPr>
            <w:noProof/>
            <w:webHidden/>
          </w:rPr>
          <w:fldChar w:fldCharType="begin"/>
        </w:r>
        <w:r w:rsidR="00876605">
          <w:rPr>
            <w:noProof/>
            <w:webHidden/>
          </w:rPr>
          <w:instrText xml:space="preserve"> PAGEREF _Toc109837659 \h </w:instrText>
        </w:r>
        <w:r w:rsidR="00C42306">
          <w:rPr>
            <w:noProof/>
            <w:webHidden/>
          </w:rPr>
        </w:r>
        <w:r w:rsidR="00C42306">
          <w:rPr>
            <w:noProof/>
            <w:webHidden/>
          </w:rPr>
          <w:fldChar w:fldCharType="separate"/>
        </w:r>
        <w:r w:rsidR="00876605">
          <w:rPr>
            <w:noProof/>
            <w:webHidden/>
          </w:rPr>
          <w:t>24</w:t>
        </w:r>
        <w:r w:rsidR="00C42306">
          <w:rPr>
            <w:noProof/>
            <w:webHidden/>
          </w:rPr>
          <w:fldChar w:fldCharType="end"/>
        </w:r>
      </w:hyperlink>
    </w:p>
    <w:p w14:paraId="73A981EA"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60" w:history="1">
        <w:r w:rsidR="00876605" w:rsidRPr="00A0213F">
          <w:rPr>
            <w:rStyle w:val="Hyperlink"/>
            <w:noProof/>
          </w:rPr>
          <w:t>Figura 2.11 – Padrões quarentenários possíveis de Green.</w:t>
        </w:r>
        <w:r w:rsidR="00876605">
          <w:rPr>
            <w:noProof/>
            <w:webHidden/>
          </w:rPr>
          <w:tab/>
        </w:r>
        <w:r w:rsidR="00C42306">
          <w:rPr>
            <w:noProof/>
            <w:webHidden/>
          </w:rPr>
          <w:fldChar w:fldCharType="begin"/>
        </w:r>
        <w:r w:rsidR="00876605">
          <w:rPr>
            <w:noProof/>
            <w:webHidden/>
          </w:rPr>
          <w:instrText xml:space="preserve"> PAGEREF _Toc109837660 \h </w:instrText>
        </w:r>
        <w:r w:rsidR="00C42306">
          <w:rPr>
            <w:noProof/>
            <w:webHidden/>
          </w:rPr>
        </w:r>
        <w:r w:rsidR="00C42306">
          <w:rPr>
            <w:noProof/>
            <w:webHidden/>
          </w:rPr>
          <w:fldChar w:fldCharType="separate"/>
        </w:r>
        <w:r w:rsidR="00876605">
          <w:rPr>
            <w:noProof/>
            <w:webHidden/>
          </w:rPr>
          <w:t>24</w:t>
        </w:r>
        <w:r w:rsidR="00C42306">
          <w:rPr>
            <w:noProof/>
            <w:webHidden/>
          </w:rPr>
          <w:fldChar w:fldCharType="end"/>
        </w:r>
      </w:hyperlink>
    </w:p>
    <w:p w14:paraId="48E9D628"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61" w:history="1">
        <w:r w:rsidR="00876605" w:rsidRPr="00A0213F">
          <w:rPr>
            <w:rStyle w:val="Hyperlink"/>
            <w:noProof/>
          </w:rPr>
          <w:t>Figura 2.12- Estrutura de um neurônio.</w:t>
        </w:r>
        <w:r w:rsidR="00876605">
          <w:rPr>
            <w:noProof/>
            <w:webHidden/>
          </w:rPr>
          <w:tab/>
        </w:r>
        <w:r w:rsidR="00C42306">
          <w:rPr>
            <w:noProof/>
            <w:webHidden/>
          </w:rPr>
          <w:fldChar w:fldCharType="begin"/>
        </w:r>
        <w:r w:rsidR="00876605">
          <w:rPr>
            <w:noProof/>
            <w:webHidden/>
          </w:rPr>
          <w:instrText xml:space="preserve"> PAGEREF _Toc109837661 \h </w:instrText>
        </w:r>
        <w:r w:rsidR="00C42306">
          <w:rPr>
            <w:noProof/>
            <w:webHidden/>
          </w:rPr>
        </w:r>
        <w:r w:rsidR="00C42306">
          <w:rPr>
            <w:noProof/>
            <w:webHidden/>
          </w:rPr>
          <w:fldChar w:fldCharType="separate"/>
        </w:r>
        <w:r w:rsidR="00876605">
          <w:rPr>
            <w:noProof/>
            <w:webHidden/>
          </w:rPr>
          <w:t>25</w:t>
        </w:r>
        <w:r w:rsidR="00C42306">
          <w:rPr>
            <w:noProof/>
            <w:webHidden/>
          </w:rPr>
          <w:fldChar w:fldCharType="end"/>
        </w:r>
      </w:hyperlink>
    </w:p>
    <w:p w14:paraId="4DC9A8F4"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62" w:history="1">
        <w:r w:rsidR="00876605" w:rsidRPr="00A0213F">
          <w:rPr>
            <w:rStyle w:val="Hyperlink"/>
            <w:noProof/>
          </w:rPr>
          <w:t>Figura 2.13- Modelo matemático de McCulloch e Pitts.</w:t>
        </w:r>
        <w:r w:rsidR="00876605">
          <w:rPr>
            <w:noProof/>
            <w:webHidden/>
          </w:rPr>
          <w:tab/>
        </w:r>
        <w:r w:rsidR="00C42306">
          <w:rPr>
            <w:noProof/>
            <w:webHidden/>
          </w:rPr>
          <w:fldChar w:fldCharType="begin"/>
        </w:r>
        <w:r w:rsidR="00876605">
          <w:rPr>
            <w:noProof/>
            <w:webHidden/>
          </w:rPr>
          <w:instrText xml:space="preserve"> PAGEREF _Toc109837662 \h </w:instrText>
        </w:r>
        <w:r w:rsidR="00C42306">
          <w:rPr>
            <w:noProof/>
            <w:webHidden/>
          </w:rPr>
        </w:r>
        <w:r w:rsidR="00C42306">
          <w:rPr>
            <w:noProof/>
            <w:webHidden/>
          </w:rPr>
          <w:fldChar w:fldCharType="separate"/>
        </w:r>
        <w:r w:rsidR="00876605">
          <w:rPr>
            <w:noProof/>
            <w:webHidden/>
          </w:rPr>
          <w:t>26</w:t>
        </w:r>
        <w:r w:rsidR="00C42306">
          <w:rPr>
            <w:noProof/>
            <w:webHidden/>
          </w:rPr>
          <w:fldChar w:fldCharType="end"/>
        </w:r>
      </w:hyperlink>
    </w:p>
    <w:p w14:paraId="4C636C1C"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63" w:history="1">
        <w:r w:rsidR="00876605" w:rsidRPr="00A0213F">
          <w:rPr>
            <w:rStyle w:val="Hyperlink"/>
            <w:noProof/>
          </w:rPr>
          <w:t xml:space="preserve">Figura 2.14 – Rede neural </w:t>
        </w:r>
        <w:r w:rsidR="00876605" w:rsidRPr="00A0213F">
          <w:rPr>
            <w:rStyle w:val="Hyperlink"/>
            <w:i/>
            <w:iCs/>
            <w:noProof/>
          </w:rPr>
          <w:t xml:space="preserve">feedforward </w:t>
        </w:r>
        <w:r w:rsidR="00876605" w:rsidRPr="00A0213F">
          <w:rPr>
            <w:rStyle w:val="Hyperlink"/>
            <w:noProof/>
          </w:rPr>
          <w:t>com uma camada oculta.</w:t>
        </w:r>
        <w:r w:rsidR="00876605">
          <w:rPr>
            <w:noProof/>
            <w:webHidden/>
          </w:rPr>
          <w:tab/>
        </w:r>
        <w:r w:rsidR="00C42306">
          <w:rPr>
            <w:noProof/>
            <w:webHidden/>
          </w:rPr>
          <w:fldChar w:fldCharType="begin"/>
        </w:r>
        <w:r w:rsidR="00876605">
          <w:rPr>
            <w:noProof/>
            <w:webHidden/>
          </w:rPr>
          <w:instrText xml:space="preserve"> PAGEREF _Toc109837663 \h </w:instrText>
        </w:r>
        <w:r w:rsidR="00C42306">
          <w:rPr>
            <w:noProof/>
            <w:webHidden/>
          </w:rPr>
        </w:r>
        <w:r w:rsidR="00C42306">
          <w:rPr>
            <w:noProof/>
            <w:webHidden/>
          </w:rPr>
          <w:fldChar w:fldCharType="separate"/>
        </w:r>
        <w:r w:rsidR="00876605">
          <w:rPr>
            <w:noProof/>
            <w:webHidden/>
          </w:rPr>
          <w:t>27</w:t>
        </w:r>
        <w:r w:rsidR="00C42306">
          <w:rPr>
            <w:noProof/>
            <w:webHidden/>
          </w:rPr>
          <w:fldChar w:fldCharType="end"/>
        </w:r>
      </w:hyperlink>
    </w:p>
    <w:p w14:paraId="1D37555A"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64" w:history="1">
        <w:r w:rsidR="00876605" w:rsidRPr="00A0213F">
          <w:rPr>
            <w:rStyle w:val="Hyperlink"/>
            <w:noProof/>
          </w:rPr>
          <w:t>Figura 3.1 – PCI do Emissor de Dados.</w:t>
        </w:r>
        <w:r w:rsidR="00876605">
          <w:rPr>
            <w:noProof/>
            <w:webHidden/>
          </w:rPr>
          <w:tab/>
        </w:r>
        <w:r w:rsidR="00C42306">
          <w:rPr>
            <w:noProof/>
            <w:webHidden/>
          </w:rPr>
          <w:fldChar w:fldCharType="begin"/>
        </w:r>
        <w:r w:rsidR="00876605">
          <w:rPr>
            <w:noProof/>
            <w:webHidden/>
          </w:rPr>
          <w:instrText xml:space="preserve"> PAGEREF _Toc109837664 \h </w:instrText>
        </w:r>
        <w:r w:rsidR="00C42306">
          <w:rPr>
            <w:noProof/>
            <w:webHidden/>
          </w:rPr>
        </w:r>
        <w:r w:rsidR="00C42306">
          <w:rPr>
            <w:noProof/>
            <w:webHidden/>
          </w:rPr>
          <w:fldChar w:fldCharType="separate"/>
        </w:r>
        <w:r w:rsidR="00876605">
          <w:rPr>
            <w:noProof/>
            <w:webHidden/>
          </w:rPr>
          <w:t>32</w:t>
        </w:r>
        <w:r w:rsidR="00C42306">
          <w:rPr>
            <w:noProof/>
            <w:webHidden/>
          </w:rPr>
          <w:fldChar w:fldCharType="end"/>
        </w:r>
      </w:hyperlink>
    </w:p>
    <w:p w14:paraId="6ED215BD"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65" w:history="1">
        <w:r w:rsidR="00876605" w:rsidRPr="00A0213F">
          <w:rPr>
            <w:rStyle w:val="Hyperlink"/>
            <w:noProof/>
          </w:rPr>
          <w:t xml:space="preserve">Figura 3.2 – </w:t>
        </w:r>
        <w:r w:rsidR="00876605" w:rsidRPr="00A0213F">
          <w:rPr>
            <w:rStyle w:val="Hyperlink"/>
            <w:i/>
            <w:noProof/>
          </w:rPr>
          <w:t>Layout</w:t>
        </w:r>
        <w:r w:rsidR="00876605" w:rsidRPr="00A0213F">
          <w:rPr>
            <w:rStyle w:val="Hyperlink"/>
            <w:noProof/>
          </w:rPr>
          <w:t xml:space="preserve"> da PCI do Emissor de Dados.</w:t>
        </w:r>
        <w:r w:rsidR="00876605">
          <w:rPr>
            <w:noProof/>
            <w:webHidden/>
          </w:rPr>
          <w:tab/>
        </w:r>
        <w:r w:rsidR="00C42306">
          <w:rPr>
            <w:noProof/>
            <w:webHidden/>
          </w:rPr>
          <w:fldChar w:fldCharType="begin"/>
        </w:r>
        <w:r w:rsidR="00876605">
          <w:rPr>
            <w:noProof/>
            <w:webHidden/>
          </w:rPr>
          <w:instrText xml:space="preserve"> PAGEREF _Toc109837665 \h </w:instrText>
        </w:r>
        <w:r w:rsidR="00C42306">
          <w:rPr>
            <w:noProof/>
            <w:webHidden/>
          </w:rPr>
        </w:r>
        <w:r w:rsidR="00C42306">
          <w:rPr>
            <w:noProof/>
            <w:webHidden/>
          </w:rPr>
          <w:fldChar w:fldCharType="separate"/>
        </w:r>
        <w:r w:rsidR="00876605">
          <w:rPr>
            <w:noProof/>
            <w:webHidden/>
          </w:rPr>
          <w:t>33</w:t>
        </w:r>
        <w:r w:rsidR="00C42306">
          <w:rPr>
            <w:noProof/>
            <w:webHidden/>
          </w:rPr>
          <w:fldChar w:fldCharType="end"/>
        </w:r>
      </w:hyperlink>
    </w:p>
    <w:p w14:paraId="0C98EEC5"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66" w:history="1">
        <w:r w:rsidR="00876605" w:rsidRPr="00A0213F">
          <w:rPr>
            <w:rStyle w:val="Hyperlink"/>
            <w:noProof/>
          </w:rPr>
          <w:t>Figura 3.3 – Esquemático da PCI do Receptor de dados.</w:t>
        </w:r>
        <w:r w:rsidR="00876605">
          <w:rPr>
            <w:noProof/>
            <w:webHidden/>
          </w:rPr>
          <w:tab/>
        </w:r>
        <w:r w:rsidR="00C42306">
          <w:rPr>
            <w:noProof/>
            <w:webHidden/>
          </w:rPr>
          <w:fldChar w:fldCharType="begin"/>
        </w:r>
        <w:r w:rsidR="00876605">
          <w:rPr>
            <w:noProof/>
            <w:webHidden/>
          </w:rPr>
          <w:instrText xml:space="preserve"> PAGEREF _Toc109837666 \h </w:instrText>
        </w:r>
        <w:r w:rsidR="00C42306">
          <w:rPr>
            <w:noProof/>
            <w:webHidden/>
          </w:rPr>
        </w:r>
        <w:r w:rsidR="00C42306">
          <w:rPr>
            <w:noProof/>
            <w:webHidden/>
          </w:rPr>
          <w:fldChar w:fldCharType="separate"/>
        </w:r>
        <w:r w:rsidR="00876605">
          <w:rPr>
            <w:noProof/>
            <w:webHidden/>
          </w:rPr>
          <w:t>35</w:t>
        </w:r>
        <w:r w:rsidR="00C42306">
          <w:rPr>
            <w:noProof/>
            <w:webHidden/>
          </w:rPr>
          <w:fldChar w:fldCharType="end"/>
        </w:r>
      </w:hyperlink>
    </w:p>
    <w:p w14:paraId="620CBFD3"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67" w:history="1">
        <w:r w:rsidR="00876605" w:rsidRPr="00A0213F">
          <w:rPr>
            <w:rStyle w:val="Hyperlink"/>
            <w:noProof/>
          </w:rPr>
          <w:t xml:space="preserve">Figura 3.4 – </w:t>
        </w:r>
        <w:r w:rsidR="00876605" w:rsidRPr="00A0213F">
          <w:rPr>
            <w:rStyle w:val="Hyperlink"/>
            <w:i/>
            <w:noProof/>
          </w:rPr>
          <w:t>Layout</w:t>
        </w:r>
        <w:r w:rsidR="00876605" w:rsidRPr="00A0213F">
          <w:rPr>
            <w:rStyle w:val="Hyperlink"/>
            <w:noProof/>
          </w:rPr>
          <w:t xml:space="preserve"> da PCI do receptor.</w:t>
        </w:r>
        <w:r w:rsidR="00876605">
          <w:rPr>
            <w:noProof/>
            <w:webHidden/>
          </w:rPr>
          <w:tab/>
        </w:r>
        <w:r w:rsidR="00C42306">
          <w:rPr>
            <w:noProof/>
            <w:webHidden/>
          </w:rPr>
          <w:fldChar w:fldCharType="begin"/>
        </w:r>
        <w:r w:rsidR="00876605">
          <w:rPr>
            <w:noProof/>
            <w:webHidden/>
          </w:rPr>
          <w:instrText xml:space="preserve"> PAGEREF _Toc109837667 \h </w:instrText>
        </w:r>
        <w:r w:rsidR="00C42306">
          <w:rPr>
            <w:noProof/>
            <w:webHidden/>
          </w:rPr>
        </w:r>
        <w:r w:rsidR="00C42306">
          <w:rPr>
            <w:noProof/>
            <w:webHidden/>
          </w:rPr>
          <w:fldChar w:fldCharType="separate"/>
        </w:r>
        <w:r w:rsidR="00876605">
          <w:rPr>
            <w:noProof/>
            <w:webHidden/>
          </w:rPr>
          <w:t>36</w:t>
        </w:r>
        <w:r w:rsidR="00C42306">
          <w:rPr>
            <w:noProof/>
            <w:webHidden/>
          </w:rPr>
          <w:fldChar w:fldCharType="end"/>
        </w:r>
      </w:hyperlink>
    </w:p>
    <w:p w14:paraId="1E27EDB4"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68" w:history="1">
        <w:r w:rsidR="00876605" w:rsidRPr="00A0213F">
          <w:rPr>
            <w:rStyle w:val="Hyperlink"/>
            <w:noProof/>
          </w:rPr>
          <w:t xml:space="preserve">Figura 4.1 – Vistas da </w:t>
        </w:r>
        <w:r w:rsidR="00876605" w:rsidRPr="00A0213F">
          <w:rPr>
            <w:rStyle w:val="Hyperlink"/>
            <w:i/>
            <w:iCs/>
            <w:noProof/>
          </w:rPr>
          <w:t>case</w:t>
        </w:r>
        <w:r w:rsidR="00876605" w:rsidRPr="00A0213F">
          <w:rPr>
            <w:rStyle w:val="Hyperlink"/>
            <w:noProof/>
          </w:rPr>
          <w:t xml:space="preserve"> do emissor.</w:t>
        </w:r>
        <w:r w:rsidR="00876605">
          <w:rPr>
            <w:noProof/>
            <w:webHidden/>
          </w:rPr>
          <w:tab/>
        </w:r>
        <w:r w:rsidR="00C42306">
          <w:rPr>
            <w:noProof/>
            <w:webHidden/>
          </w:rPr>
          <w:fldChar w:fldCharType="begin"/>
        </w:r>
        <w:r w:rsidR="00876605">
          <w:rPr>
            <w:noProof/>
            <w:webHidden/>
          </w:rPr>
          <w:instrText xml:space="preserve"> PAGEREF _Toc109837668 \h </w:instrText>
        </w:r>
        <w:r w:rsidR="00C42306">
          <w:rPr>
            <w:noProof/>
            <w:webHidden/>
          </w:rPr>
        </w:r>
        <w:r w:rsidR="00C42306">
          <w:rPr>
            <w:noProof/>
            <w:webHidden/>
          </w:rPr>
          <w:fldChar w:fldCharType="separate"/>
        </w:r>
        <w:r w:rsidR="00876605">
          <w:rPr>
            <w:noProof/>
            <w:webHidden/>
          </w:rPr>
          <w:t>37</w:t>
        </w:r>
        <w:r w:rsidR="00C42306">
          <w:rPr>
            <w:noProof/>
            <w:webHidden/>
          </w:rPr>
          <w:fldChar w:fldCharType="end"/>
        </w:r>
      </w:hyperlink>
    </w:p>
    <w:p w14:paraId="7CD6C304"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69" w:history="1">
        <w:r w:rsidR="00876605" w:rsidRPr="00A0213F">
          <w:rPr>
            <w:rStyle w:val="Hyperlink"/>
            <w:noProof/>
          </w:rPr>
          <w:t xml:space="preserve">Figura 4.2 – Vistas da tampa da </w:t>
        </w:r>
        <w:r w:rsidR="00876605" w:rsidRPr="00A0213F">
          <w:rPr>
            <w:rStyle w:val="Hyperlink"/>
            <w:i/>
            <w:iCs/>
            <w:noProof/>
          </w:rPr>
          <w:t>case</w:t>
        </w:r>
        <w:r w:rsidR="00876605" w:rsidRPr="00A0213F">
          <w:rPr>
            <w:rStyle w:val="Hyperlink"/>
            <w:noProof/>
          </w:rPr>
          <w:t xml:space="preserve"> do emissor.</w:t>
        </w:r>
        <w:r w:rsidR="00876605">
          <w:rPr>
            <w:noProof/>
            <w:webHidden/>
          </w:rPr>
          <w:tab/>
        </w:r>
        <w:r w:rsidR="00C42306">
          <w:rPr>
            <w:noProof/>
            <w:webHidden/>
          </w:rPr>
          <w:fldChar w:fldCharType="begin"/>
        </w:r>
        <w:r w:rsidR="00876605">
          <w:rPr>
            <w:noProof/>
            <w:webHidden/>
          </w:rPr>
          <w:instrText xml:space="preserve"> PAGEREF _Toc109837669 \h </w:instrText>
        </w:r>
        <w:r w:rsidR="00C42306">
          <w:rPr>
            <w:noProof/>
            <w:webHidden/>
          </w:rPr>
        </w:r>
        <w:r w:rsidR="00C42306">
          <w:rPr>
            <w:noProof/>
            <w:webHidden/>
          </w:rPr>
          <w:fldChar w:fldCharType="separate"/>
        </w:r>
        <w:r w:rsidR="00876605">
          <w:rPr>
            <w:noProof/>
            <w:webHidden/>
          </w:rPr>
          <w:t>38</w:t>
        </w:r>
        <w:r w:rsidR="00C42306">
          <w:rPr>
            <w:noProof/>
            <w:webHidden/>
          </w:rPr>
          <w:fldChar w:fldCharType="end"/>
        </w:r>
      </w:hyperlink>
    </w:p>
    <w:p w14:paraId="56046C3C"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70" w:history="1">
        <w:r w:rsidR="00876605" w:rsidRPr="00A0213F">
          <w:rPr>
            <w:rStyle w:val="Hyperlink"/>
            <w:noProof/>
          </w:rPr>
          <w:t xml:space="preserve">Figura 4.3– Vistas da </w:t>
        </w:r>
        <w:r w:rsidR="00876605" w:rsidRPr="00A0213F">
          <w:rPr>
            <w:rStyle w:val="Hyperlink"/>
            <w:i/>
            <w:iCs/>
            <w:noProof/>
          </w:rPr>
          <w:t>case</w:t>
        </w:r>
        <w:r w:rsidR="00876605" w:rsidRPr="00A0213F">
          <w:rPr>
            <w:rStyle w:val="Hyperlink"/>
            <w:noProof/>
          </w:rPr>
          <w:t xml:space="preserve"> do receptor.</w:t>
        </w:r>
        <w:r w:rsidR="00876605">
          <w:rPr>
            <w:noProof/>
            <w:webHidden/>
          </w:rPr>
          <w:tab/>
        </w:r>
        <w:r w:rsidR="00C42306">
          <w:rPr>
            <w:noProof/>
            <w:webHidden/>
          </w:rPr>
          <w:fldChar w:fldCharType="begin"/>
        </w:r>
        <w:r w:rsidR="00876605">
          <w:rPr>
            <w:noProof/>
            <w:webHidden/>
          </w:rPr>
          <w:instrText xml:space="preserve"> PAGEREF _Toc109837670 \h </w:instrText>
        </w:r>
        <w:r w:rsidR="00C42306">
          <w:rPr>
            <w:noProof/>
            <w:webHidden/>
          </w:rPr>
        </w:r>
        <w:r w:rsidR="00C42306">
          <w:rPr>
            <w:noProof/>
            <w:webHidden/>
          </w:rPr>
          <w:fldChar w:fldCharType="separate"/>
        </w:r>
        <w:r w:rsidR="00876605">
          <w:rPr>
            <w:noProof/>
            <w:webHidden/>
          </w:rPr>
          <w:t>39</w:t>
        </w:r>
        <w:r w:rsidR="00C42306">
          <w:rPr>
            <w:noProof/>
            <w:webHidden/>
          </w:rPr>
          <w:fldChar w:fldCharType="end"/>
        </w:r>
      </w:hyperlink>
    </w:p>
    <w:p w14:paraId="02B91656"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71" w:history="1">
        <w:r w:rsidR="00876605" w:rsidRPr="00A0213F">
          <w:rPr>
            <w:rStyle w:val="Hyperlink"/>
            <w:noProof/>
          </w:rPr>
          <w:t xml:space="preserve">Figura 4.4 – Vistas da tampa da </w:t>
        </w:r>
        <w:r w:rsidR="00876605" w:rsidRPr="00A0213F">
          <w:rPr>
            <w:rStyle w:val="Hyperlink"/>
            <w:i/>
            <w:iCs/>
            <w:noProof/>
          </w:rPr>
          <w:t>case</w:t>
        </w:r>
        <w:r w:rsidR="00876605" w:rsidRPr="00A0213F">
          <w:rPr>
            <w:rStyle w:val="Hyperlink"/>
            <w:noProof/>
          </w:rPr>
          <w:t xml:space="preserve"> do receptor.</w:t>
        </w:r>
        <w:r w:rsidR="00876605">
          <w:rPr>
            <w:noProof/>
            <w:webHidden/>
          </w:rPr>
          <w:tab/>
        </w:r>
        <w:r w:rsidR="00C42306">
          <w:rPr>
            <w:noProof/>
            <w:webHidden/>
          </w:rPr>
          <w:fldChar w:fldCharType="begin"/>
        </w:r>
        <w:r w:rsidR="00876605">
          <w:rPr>
            <w:noProof/>
            <w:webHidden/>
          </w:rPr>
          <w:instrText xml:space="preserve"> PAGEREF _Toc109837671 \h </w:instrText>
        </w:r>
        <w:r w:rsidR="00C42306">
          <w:rPr>
            <w:noProof/>
            <w:webHidden/>
          </w:rPr>
        </w:r>
        <w:r w:rsidR="00C42306">
          <w:rPr>
            <w:noProof/>
            <w:webHidden/>
          </w:rPr>
          <w:fldChar w:fldCharType="separate"/>
        </w:r>
        <w:r w:rsidR="00876605">
          <w:rPr>
            <w:noProof/>
            <w:webHidden/>
          </w:rPr>
          <w:t>39</w:t>
        </w:r>
        <w:r w:rsidR="00C42306">
          <w:rPr>
            <w:noProof/>
            <w:webHidden/>
          </w:rPr>
          <w:fldChar w:fldCharType="end"/>
        </w:r>
      </w:hyperlink>
    </w:p>
    <w:p w14:paraId="119AA13C"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72" w:history="1">
        <w:r w:rsidR="00876605" w:rsidRPr="00A0213F">
          <w:rPr>
            <w:rStyle w:val="Hyperlink"/>
            <w:noProof/>
          </w:rPr>
          <w:t>Figura 5.1– Frequência do receptor de dados.</w:t>
        </w:r>
        <w:r w:rsidR="00876605">
          <w:rPr>
            <w:noProof/>
            <w:webHidden/>
          </w:rPr>
          <w:tab/>
        </w:r>
        <w:r w:rsidR="00C42306">
          <w:rPr>
            <w:noProof/>
            <w:webHidden/>
          </w:rPr>
          <w:fldChar w:fldCharType="begin"/>
        </w:r>
        <w:r w:rsidR="00876605">
          <w:rPr>
            <w:noProof/>
            <w:webHidden/>
          </w:rPr>
          <w:instrText xml:space="preserve"> PAGEREF _Toc109837672 \h </w:instrText>
        </w:r>
        <w:r w:rsidR="00C42306">
          <w:rPr>
            <w:noProof/>
            <w:webHidden/>
          </w:rPr>
        </w:r>
        <w:r w:rsidR="00C42306">
          <w:rPr>
            <w:noProof/>
            <w:webHidden/>
          </w:rPr>
          <w:fldChar w:fldCharType="separate"/>
        </w:r>
        <w:r w:rsidR="00876605">
          <w:rPr>
            <w:noProof/>
            <w:webHidden/>
          </w:rPr>
          <w:t>41</w:t>
        </w:r>
        <w:r w:rsidR="00C42306">
          <w:rPr>
            <w:noProof/>
            <w:webHidden/>
          </w:rPr>
          <w:fldChar w:fldCharType="end"/>
        </w:r>
      </w:hyperlink>
    </w:p>
    <w:p w14:paraId="742832EB"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73" w:history="1">
        <w:r w:rsidR="00876605" w:rsidRPr="00A0213F">
          <w:rPr>
            <w:rStyle w:val="Hyperlink"/>
            <w:noProof/>
          </w:rPr>
          <w:t>Figura 5.2– Frequência do emissor de dados.</w:t>
        </w:r>
        <w:r w:rsidR="00876605">
          <w:rPr>
            <w:noProof/>
            <w:webHidden/>
          </w:rPr>
          <w:tab/>
        </w:r>
        <w:r w:rsidR="00C42306">
          <w:rPr>
            <w:noProof/>
            <w:webHidden/>
          </w:rPr>
          <w:fldChar w:fldCharType="begin"/>
        </w:r>
        <w:r w:rsidR="00876605">
          <w:rPr>
            <w:noProof/>
            <w:webHidden/>
          </w:rPr>
          <w:instrText xml:space="preserve"> PAGEREF _Toc109837673 \h </w:instrText>
        </w:r>
        <w:r w:rsidR="00C42306">
          <w:rPr>
            <w:noProof/>
            <w:webHidden/>
          </w:rPr>
        </w:r>
        <w:r w:rsidR="00C42306">
          <w:rPr>
            <w:noProof/>
            <w:webHidden/>
          </w:rPr>
          <w:fldChar w:fldCharType="separate"/>
        </w:r>
        <w:r w:rsidR="00876605">
          <w:rPr>
            <w:noProof/>
            <w:webHidden/>
          </w:rPr>
          <w:t>41</w:t>
        </w:r>
        <w:r w:rsidR="00C42306">
          <w:rPr>
            <w:noProof/>
            <w:webHidden/>
          </w:rPr>
          <w:fldChar w:fldCharType="end"/>
        </w:r>
      </w:hyperlink>
    </w:p>
    <w:p w14:paraId="45365416"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74" w:history="1">
        <w:r w:rsidR="00876605" w:rsidRPr="00A0213F">
          <w:rPr>
            <w:rStyle w:val="Hyperlink"/>
            <w:noProof/>
          </w:rPr>
          <w:t>Figura 5.3 – Transmissão de dados do acelerômetro, giroscópio e botão.</w:t>
        </w:r>
        <w:r w:rsidR="00876605">
          <w:rPr>
            <w:noProof/>
            <w:webHidden/>
          </w:rPr>
          <w:tab/>
        </w:r>
        <w:r w:rsidR="00C42306">
          <w:rPr>
            <w:noProof/>
            <w:webHidden/>
          </w:rPr>
          <w:fldChar w:fldCharType="begin"/>
        </w:r>
        <w:r w:rsidR="00876605">
          <w:rPr>
            <w:noProof/>
            <w:webHidden/>
          </w:rPr>
          <w:instrText xml:space="preserve"> PAGEREF _Toc109837674 \h </w:instrText>
        </w:r>
        <w:r w:rsidR="00C42306">
          <w:rPr>
            <w:noProof/>
            <w:webHidden/>
          </w:rPr>
        </w:r>
        <w:r w:rsidR="00C42306">
          <w:rPr>
            <w:noProof/>
            <w:webHidden/>
          </w:rPr>
          <w:fldChar w:fldCharType="separate"/>
        </w:r>
        <w:r w:rsidR="00876605">
          <w:rPr>
            <w:noProof/>
            <w:webHidden/>
          </w:rPr>
          <w:t>43</w:t>
        </w:r>
        <w:r w:rsidR="00C42306">
          <w:rPr>
            <w:noProof/>
            <w:webHidden/>
          </w:rPr>
          <w:fldChar w:fldCharType="end"/>
        </w:r>
      </w:hyperlink>
    </w:p>
    <w:p w14:paraId="5044AD6D"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75" w:history="1">
        <w:r w:rsidR="00876605" w:rsidRPr="00A0213F">
          <w:rPr>
            <w:rStyle w:val="Hyperlink"/>
            <w:noProof/>
          </w:rPr>
          <w:t xml:space="preserve">Figura 5.4 – Coleta de dados com o </w:t>
        </w:r>
        <w:r w:rsidR="00876605" w:rsidRPr="00A0213F">
          <w:rPr>
            <w:rStyle w:val="Hyperlink"/>
            <w:i/>
            <w:noProof/>
          </w:rPr>
          <w:t>software</w:t>
        </w:r>
        <w:r w:rsidR="00876605" w:rsidRPr="00A0213F">
          <w:rPr>
            <w:rStyle w:val="Hyperlink"/>
            <w:noProof/>
          </w:rPr>
          <w:t xml:space="preserve"> Telemetry Viewer.</w:t>
        </w:r>
        <w:r w:rsidR="00876605">
          <w:rPr>
            <w:noProof/>
            <w:webHidden/>
          </w:rPr>
          <w:tab/>
        </w:r>
        <w:r w:rsidR="00C42306">
          <w:rPr>
            <w:noProof/>
            <w:webHidden/>
          </w:rPr>
          <w:fldChar w:fldCharType="begin"/>
        </w:r>
        <w:r w:rsidR="00876605">
          <w:rPr>
            <w:noProof/>
            <w:webHidden/>
          </w:rPr>
          <w:instrText xml:space="preserve"> PAGEREF _Toc109837675 \h </w:instrText>
        </w:r>
        <w:r w:rsidR="00C42306">
          <w:rPr>
            <w:noProof/>
            <w:webHidden/>
          </w:rPr>
        </w:r>
        <w:r w:rsidR="00C42306">
          <w:rPr>
            <w:noProof/>
            <w:webHidden/>
          </w:rPr>
          <w:fldChar w:fldCharType="separate"/>
        </w:r>
        <w:r w:rsidR="00876605">
          <w:rPr>
            <w:noProof/>
            <w:webHidden/>
          </w:rPr>
          <w:t>44</w:t>
        </w:r>
        <w:r w:rsidR="00C42306">
          <w:rPr>
            <w:noProof/>
            <w:webHidden/>
          </w:rPr>
          <w:fldChar w:fldCharType="end"/>
        </w:r>
      </w:hyperlink>
    </w:p>
    <w:p w14:paraId="75BE1BD7"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76" w:history="1">
        <w:r w:rsidR="00876605" w:rsidRPr="00A0213F">
          <w:rPr>
            <w:rStyle w:val="Hyperlink"/>
            <w:noProof/>
          </w:rPr>
          <w:t>Figura 5.5 – Dados brutos para treinamento.</w:t>
        </w:r>
        <w:r w:rsidR="00876605">
          <w:rPr>
            <w:noProof/>
            <w:webHidden/>
          </w:rPr>
          <w:tab/>
        </w:r>
        <w:r w:rsidR="00C42306">
          <w:rPr>
            <w:noProof/>
            <w:webHidden/>
          </w:rPr>
          <w:fldChar w:fldCharType="begin"/>
        </w:r>
        <w:r w:rsidR="00876605">
          <w:rPr>
            <w:noProof/>
            <w:webHidden/>
          </w:rPr>
          <w:instrText xml:space="preserve"> PAGEREF _Toc109837676 \h </w:instrText>
        </w:r>
        <w:r w:rsidR="00C42306">
          <w:rPr>
            <w:noProof/>
            <w:webHidden/>
          </w:rPr>
        </w:r>
        <w:r w:rsidR="00C42306">
          <w:rPr>
            <w:noProof/>
            <w:webHidden/>
          </w:rPr>
          <w:fldChar w:fldCharType="separate"/>
        </w:r>
        <w:r w:rsidR="00876605">
          <w:rPr>
            <w:noProof/>
            <w:webHidden/>
          </w:rPr>
          <w:t>45</w:t>
        </w:r>
        <w:r w:rsidR="00C42306">
          <w:rPr>
            <w:noProof/>
            <w:webHidden/>
          </w:rPr>
          <w:fldChar w:fldCharType="end"/>
        </w:r>
      </w:hyperlink>
    </w:p>
    <w:p w14:paraId="193F00DE"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77" w:history="1">
        <w:r w:rsidR="00876605" w:rsidRPr="00A0213F">
          <w:rPr>
            <w:rStyle w:val="Hyperlink"/>
            <w:noProof/>
          </w:rPr>
          <w:t xml:space="preserve">Figura 5.6 – Dados de sincronismo gerados via </w:t>
        </w:r>
        <w:r w:rsidR="00876605" w:rsidRPr="00A0213F">
          <w:rPr>
            <w:rStyle w:val="Hyperlink"/>
            <w:i/>
            <w:iCs/>
            <w:noProof/>
          </w:rPr>
          <w:t>software</w:t>
        </w:r>
        <w:r w:rsidR="00876605" w:rsidRPr="00A0213F">
          <w:rPr>
            <w:rStyle w:val="Hyperlink"/>
            <w:noProof/>
          </w:rPr>
          <w:t xml:space="preserve"> de treinamento.</w:t>
        </w:r>
        <w:r w:rsidR="00876605">
          <w:rPr>
            <w:noProof/>
            <w:webHidden/>
          </w:rPr>
          <w:tab/>
        </w:r>
        <w:r w:rsidR="00C42306">
          <w:rPr>
            <w:noProof/>
            <w:webHidden/>
          </w:rPr>
          <w:fldChar w:fldCharType="begin"/>
        </w:r>
        <w:r w:rsidR="00876605">
          <w:rPr>
            <w:noProof/>
            <w:webHidden/>
          </w:rPr>
          <w:instrText xml:space="preserve"> PAGEREF _Toc109837677 \h </w:instrText>
        </w:r>
        <w:r w:rsidR="00C42306">
          <w:rPr>
            <w:noProof/>
            <w:webHidden/>
          </w:rPr>
        </w:r>
        <w:r w:rsidR="00C42306">
          <w:rPr>
            <w:noProof/>
            <w:webHidden/>
          </w:rPr>
          <w:fldChar w:fldCharType="separate"/>
        </w:r>
        <w:r w:rsidR="00876605">
          <w:rPr>
            <w:noProof/>
            <w:webHidden/>
          </w:rPr>
          <w:t>46</w:t>
        </w:r>
        <w:r w:rsidR="00C42306">
          <w:rPr>
            <w:noProof/>
            <w:webHidden/>
          </w:rPr>
          <w:fldChar w:fldCharType="end"/>
        </w:r>
      </w:hyperlink>
    </w:p>
    <w:p w14:paraId="2110FE92"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78" w:history="1">
        <w:r w:rsidR="00876605" w:rsidRPr="00A0213F">
          <w:rPr>
            <w:rStyle w:val="Hyperlink"/>
            <w:noProof/>
          </w:rPr>
          <w:t>Figura 5.7 – F</w:t>
        </w:r>
        <w:r w:rsidR="00876605" w:rsidRPr="00A0213F">
          <w:rPr>
            <w:rStyle w:val="Hyperlink"/>
            <w:i/>
            <w:iCs/>
            <w:noProof/>
          </w:rPr>
          <w:t>eature map</w:t>
        </w:r>
        <w:r w:rsidR="00876605" w:rsidRPr="00A0213F">
          <w:rPr>
            <w:rStyle w:val="Hyperlink"/>
            <w:noProof/>
          </w:rPr>
          <w:t>.</w:t>
        </w:r>
        <w:r w:rsidR="00876605">
          <w:rPr>
            <w:noProof/>
            <w:webHidden/>
          </w:rPr>
          <w:tab/>
        </w:r>
        <w:r w:rsidR="00C42306">
          <w:rPr>
            <w:noProof/>
            <w:webHidden/>
          </w:rPr>
          <w:fldChar w:fldCharType="begin"/>
        </w:r>
        <w:r w:rsidR="00876605">
          <w:rPr>
            <w:noProof/>
            <w:webHidden/>
          </w:rPr>
          <w:instrText xml:space="preserve"> PAGEREF _Toc109837678 \h </w:instrText>
        </w:r>
        <w:r w:rsidR="00C42306">
          <w:rPr>
            <w:noProof/>
            <w:webHidden/>
          </w:rPr>
        </w:r>
        <w:r w:rsidR="00C42306">
          <w:rPr>
            <w:noProof/>
            <w:webHidden/>
          </w:rPr>
          <w:fldChar w:fldCharType="separate"/>
        </w:r>
        <w:r w:rsidR="00876605">
          <w:rPr>
            <w:noProof/>
            <w:webHidden/>
          </w:rPr>
          <w:t>47</w:t>
        </w:r>
        <w:r w:rsidR="00C42306">
          <w:rPr>
            <w:noProof/>
            <w:webHidden/>
          </w:rPr>
          <w:fldChar w:fldCharType="end"/>
        </w:r>
      </w:hyperlink>
    </w:p>
    <w:p w14:paraId="2402EA2D"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79" w:history="1">
        <w:r w:rsidR="00876605" w:rsidRPr="00A0213F">
          <w:rPr>
            <w:rStyle w:val="Hyperlink"/>
            <w:noProof/>
          </w:rPr>
          <w:t>Figura 5.8 – Dados de magnitude para treinamento da rede neural artificial.</w:t>
        </w:r>
        <w:r w:rsidR="00876605">
          <w:rPr>
            <w:noProof/>
            <w:webHidden/>
          </w:rPr>
          <w:tab/>
        </w:r>
        <w:r w:rsidR="00C42306">
          <w:rPr>
            <w:noProof/>
            <w:webHidden/>
          </w:rPr>
          <w:fldChar w:fldCharType="begin"/>
        </w:r>
        <w:r w:rsidR="00876605">
          <w:rPr>
            <w:noProof/>
            <w:webHidden/>
          </w:rPr>
          <w:instrText xml:space="preserve"> PAGEREF _Toc109837679 \h </w:instrText>
        </w:r>
        <w:r w:rsidR="00C42306">
          <w:rPr>
            <w:noProof/>
            <w:webHidden/>
          </w:rPr>
        </w:r>
        <w:r w:rsidR="00C42306">
          <w:rPr>
            <w:noProof/>
            <w:webHidden/>
          </w:rPr>
          <w:fldChar w:fldCharType="separate"/>
        </w:r>
        <w:r w:rsidR="00876605">
          <w:rPr>
            <w:noProof/>
            <w:webHidden/>
          </w:rPr>
          <w:t>48</w:t>
        </w:r>
        <w:r w:rsidR="00C42306">
          <w:rPr>
            <w:noProof/>
            <w:webHidden/>
          </w:rPr>
          <w:fldChar w:fldCharType="end"/>
        </w:r>
      </w:hyperlink>
    </w:p>
    <w:p w14:paraId="1EDE9099"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80" w:history="1">
        <w:r w:rsidR="00876605" w:rsidRPr="00A0213F">
          <w:rPr>
            <w:rStyle w:val="Hyperlink"/>
            <w:noProof/>
          </w:rPr>
          <w:t xml:space="preserve">Figura 5.9 – Predição rede neural </w:t>
        </w:r>
        <w:r w:rsidR="00876605" w:rsidRPr="00A0213F">
          <w:rPr>
            <w:rStyle w:val="Hyperlink"/>
            <w:i/>
            <w:noProof/>
          </w:rPr>
          <w:t>versus</w:t>
        </w:r>
        <w:r w:rsidR="00876605" w:rsidRPr="00A0213F">
          <w:rPr>
            <w:rStyle w:val="Hyperlink"/>
            <w:noProof/>
          </w:rPr>
          <w:t xml:space="preserve"> saída desejada para dados de teste.</w:t>
        </w:r>
        <w:r w:rsidR="00876605">
          <w:rPr>
            <w:noProof/>
            <w:webHidden/>
          </w:rPr>
          <w:tab/>
        </w:r>
        <w:r w:rsidR="00C42306">
          <w:rPr>
            <w:noProof/>
            <w:webHidden/>
          </w:rPr>
          <w:fldChar w:fldCharType="begin"/>
        </w:r>
        <w:r w:rsidR="00876605">
          <w:rPr>
            <w:noProof/>
            <w:webHidden/>
          </w:rPr>
          <w:instrText xml:space="preserve"> PAGEREF _Toc109837680 \h </w:instrText>
        </w:r>
        <w:r w:rsidR="00C42306">
          <w:rPr>
            <w:noProof/>
            <w:webHidden/>
          </w:rPr>
        </w:r>
        <w:r w:rsidR="00C42306">
          <w:rPr>
            <w:noProof/>
            <w:webHidden/>
          </w:rPr>
          <w:fldChar w:fldCharType="separate"/>
        </w:r>
        <w:r w:rsidR="00876605">
          <w:rPr>
            <w:noProof/>
            <w:webHidden/>
          </w:rPr>
          <w:t>49</w:t>
        </w:r>
        <w:r w:rsidR="00C42306">
          <w:rPr>
            <w:noProof/>
            <w:webHidden/>
          </w:rPr>
          <w:fldChar w:fldCharType="end"/>
        </w:r>
      </w:hyperlink>
    </w:p>
    <w:p w14:paraId="5B5E05A9"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81" w:history="1">
        <w:r w:rsidR="00876605" w:rsidRPr="00A0213F">
          <w:rPr>
            <w:rStyle w:val="Hyperlink"/>
            <w:noProof/>
          </w:rPr>
          <w:t xml:space="preserve">Figura 5.10 – Predição rede neural </w:t>
        </w:r>
        <w:r w:rsidR="00876605" w:rsidRPr="00A0213F">
          <w:rPr>
            <w:rStyle w:val="Hyperlink"/>
            <w:i/>
            <w:noProof/>
          </w:rPr>
          <w:t>versus</w:t>
        </w:r>
        <w:r w:rsidR="00876605" w:rsidRPr="00A0213F">
          <w:rPr>
            <w:rStyle w:val="Hyperlink"/>
            <w:noProof/>
          </w:rPr>
          <w:t xml:space="preserve"> saída desejada para dados de treinamento.</w:t>
        </w:r>
        <w:r w:rsidR="00876605">
          <w:rPr>
            <w:noProof/>
            <w:webHidden/>
          </w:rPr>
          <w:tab/>
        </w:r>
        <w:r w:rsidR="00C42306">
          <w:rPr>
            <w:noProof/>
            <w:webHidden/>
          </w:rPr>
          <w:fldChar w:fldCharType="begin"/>
        </w:r>
        <w:r w:rsidR="00876605">
          <w:rPr>
            <w:noProof/>
            <w:webHidden/>
          </w:rPr>
          <w:instrText xml:space="preserve"> PAGEREF _Toc109837681 \h </w:instrText>
        </w:r>
        <w:r w:rsidR="00C42306">
          <w:rPr>
            <w:noProof/>
            <w:webHidden/>
          </w:rPr>
        </w:r>
        <w:r w:rsidR="00C42306">
          <w:rPr>
            <w:noProof/>
            <w:webHidden/>
          </w:rPr>
          <w:fldChar w:fldCharType="separate"/>
        </w:r>
        <w:r w:rsidR="00876605">
          <w:rPr>
            <w:noProof/>
            <w:webHidden/>
          </w:rPr>
          <w:t>50</w:t>
        </w:r>
        <w:r w:rsidR="00C42306">
          <w:rPr>
            <w:noProof/>
            <w:webHidden/>
          </w:rPr>
          <w:fldChar w:fldCharType="end"/>
        </w:r>
      </w:hyperlink>
    </w:p>
    <w:p w14:paraId="410C1A8F"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82" w:history="1">
        <w:r w:rsidR="00876605" w:rsidRPr="00A0213F">
          <w:rPr>
            <w:rStyle w:val="Hyperlink"/>
            <w:noProof/>
          </w:rPr>
          <w:t>Figura 5.11 – Dados de validação da rede neural.</w:t>
        </w:r>
        <w:r w:rsidR="00876605">
          <w:rPr>
            <w:noProof/>
            <w:webHidden/>
          </w:rPr>
          <w:tab/>
        </w:r>
        <w:r w:rsidR="00C42306">
          <w:rPr>
            <w:noProof/>
            <w:webHidden/>
          </w:rPr>
          <w:fldChar w:fldCharType="begin"/>
        </w:r>
        <w:r w:rsidR="00876605">
          <w:rPr>
            <w:noProof/>
            <w:webHidden/>
          </w:rPr>
          <w:instrText xml:space="preserve"> PAGEREF _Toc109837682 \h </w:instrText>
        </w:r>
        <w:r w:rsidR="00C42306">
          <w:rPr>
            <w:noProof/>
            <w:webHidden/>
          </w:rPr>
        </w:r>
        <w:r w:rsidR="00C42306">
          <w:rPr>
            <w:noProof/>
            <w:webHidden/>
          </w:rPr>
          <w:fldChar w:fldCharType="separate"/>
        </w:r>
        <w:r w:rsidR="00876605">
          <w:rPr>
            <w:noProof/>
            <w:webHidden/>
          </w:rPr>
          <w:t>50</w:t>
        </w:r>
        <w:r w:rsidR="00C42306">
          <w:rPr>
            <w:noProof/>
            <w:webHidden/>
          </w:rPr>
          <w:fldChar w:fldCharType="end"/>
        </w:r>
      </w:hyperlink>
    </w:p>
    <w:p w14:paraId="0863A496"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83" w:history="1">
        <w:r w:rsidR="00876605" w:rsidRPr="00A0213F">
          <w:rPr>
            <w:rStyle w:val="Hyperlink"/>
            <w:noProof/>
          </w:rPr>
          <w:t>Figura 6.1 – Emissor de dados.</w:t>
        </w:r>
        <w:r w:rsidR="00876605">
          <w:rPr>
            <w:noProof/>
            <w:webHidden/>
          </w:rPr>
          <w:tab/>
        </w:r>
        <w:r w:rsidR="00C42306">
          <w:rPr>
            <w:noProof/>
            <w:webHidden/>
          </w:rPr>
          <w:fldChar w:fldCharType="begin"/>
        </w:r>
        <w:r w:rsidR="00876605">
          <w:rPr>
            <w:noProof/>
            <w:webHidden/>
          </w:rPr>
          <w:instrText xml:space="preserve"> PAGEREF _Toc109837683 \h </w:instrText>
        </w:r>
        <w:r w:rsidR="00C42306">
          <w:rPr>
            <w:noProof/>
            <w:webHidden/>
          </w:rPr>
        </w:r>
        <w:r w:rsidR="00C42306">
          <w:rPr>
            <w:noProof/>
            <w:webHidden/>
          </w:rPr>
          <w:fldChar w:fldCharType="separate"/>
        </w:r>
        <w:r w:rsidR="00876605">
          <w:rPr>
            <w:noProof/>
            <w:webHidden/>
          </w:rPr>
          <w:t>52</w:t>
        </w:r>
        <w:r w:rsidR="00C42306">
          <w:rPr>
            <w:noProof/>
            <w:webHidden/>
          </w:rPr>
          <w:fldChar w:fldCharType="end"/>
        </w:r>
      </w:hyperlink>
    </w:p>
    <w:p w14:paraId="71ADD0A7"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84" w:history="1">
        <w:r w:rsidR="00876605" w:rsidRPr="00A0213F">
          <w:rPr>
            <w:rStyle w:val="Hyperlink"/>
            <w:noProof/>
          </w:rPr>
          <w:t>Figura 6.2 – Receptor de dados.</w:t>
        </w:r>
        <w:r w:rsidR="00876605">
          <w:rPr>
            <w:noProof/>
            <w:webHidden/>
          </w:rPr>
          <w:tab/>
        </w:r>
        <w:r w:rsidR="00C42306">
          <w:rPr>
            <w:noProof/>
            <w:webHidden/>
          </w:rPr>
          <w:fldChar w:fldCharType="begin"/>
        </w:r>
        <w:r w:rsidR="00876605">
          <w:rPr>
            <w:noProof/>
            <w:webHidden/>
          </w:rPr>
          <w:instrText xml:space="preserve"> PAGEREF _Toc109837684 \h </w:instrText>
        </w:r>
        <w:r w:rsidR="00C42306">
          <w:rPr>
            <w:noProof/>
            <w:webHidden/>
          </w:rPr>
        </w:r>
        <w:r w:rsidR="00C42306">
          <w:rPr>
            <w:noProof/>
            <w:webHidden/>
          </w:rPr>
          <w:fldChar w:fldCharType="separate"/>
        </w:r>
        <w:r w:rsidR="00876605">
          <w:rPr>
            <w:noProof/>
            <w:webHidden/>
          </w:rPr>
          <w:t>52</w:t>
        </w:r>
        <w:r w:rsidR="00C42306">
          <w:rPr>
            <w:noProof/>
            <w:webHidden/>
          </w:rPr>
          <w:fldChar w:fldCharType="end"/>
        </w:r>
      </w:hyperlink>
    </w:p>
    <w:p w14:paraId="342A7F6B" w14:textId="77777777" w:rsidR="009B5F25" w:rsidRDefault="00C42306" w:rsidP="00311803">
      <w:pPr>
        <w:spacing w:line="240" w:lineRule="auto"/>
        <w:ind w:firstLine="0"/>
        <w:jc w:val="center"/>
        <w:rPr>
          <w:b/>
          <w:bCs/>
        </w:rPr>
      </w:pPr>
      <w:r>
        <w:rPr>
          <w:b/>
          <w:bCs/>
        </w:rPr>
        <w:fldChar w:fldCharType="end"/>
      </w:r>
    </w:p>
    <w:p w14:paraId="5D670350" w14:textId="77777777" w:rsidR="009B5F25" w:rsidRDefault="009B5F25" w:rsidP="00F61EA9">
      <w:pPr>
        <w:spacing w:line="240" w:lineRule="auto"/>
        <w:ind w:firstLine="0"/>
        <w:jc w:val="center"/>
        <w:rPr>
          <w:b/>
          <w:bCs/>
        </w:rPr>
      </w:pPr>
      <w:r>
        <w:rPr>
          <w:b/>
          <w:bCs/>
        </w:rPr>
        <w:t>LISTA DE QUADROS</w:t>
      </w:r>
    </w:p>
    <w:p w14:paraId="53F6ECED" w14:textId="77777777" w:rsidR="009B5F25" w:rsidRDefault="009B5F25" w:rsidP="00F61EA9">
      <w:pPr>
        <w:spacing w:line="240" w:lineRule="auto"/>
        <w:ind w:firstLine="0"/>
        <w:jc w:val="center"/>
        <w:rPr>
          <w:b/>
          <w:bCs/>
        </w:rPr>
      </w:pPr>
    </w:p>
    <w:p w14:paraId="42EC2A45" w14:textId="77777777" w:rsidR="00876605" w:rsidRDefault="00C42306">
      <w:pPr>
        <w:pStyle w:val="ndicedeilustraes"/>
        <w:tabs>
          <w:tab w:val="right" w:leader="dot" w:pos="9061"/>
        </w:tabs>
        <w:rPr>
          <w:rFonts w:asciiTheme="minorHAnsi" w:eastAsiaTheme="minorEastAsia" w:hAnsiTheme="minorHAnsi" w:cstheme="minorBidi"/>
          <w:noProof/>
          <w:sz w:val="22"/>
          <w:szCs w:val="22"/>
        </w:rPr>
      </w:pPr>
      <w:r>
        <w:rPr>
          <w:b/>
          <w:bCs/>
        </w:rPr>
        <w:fldChar w:fldCharType="begin"/>
      </w:r>
      <w:r w:rsidR="009B5F25">
        <w:rPr>
          <w:b/>
          <w:bCs/>
        </w:rPr>
        <w:instrText xml:space="preserve"> TOC \h \z \c "Quadro" </w:instrText>
      </w:r>
      <w:r>
        <w:rPr>
          <w:b/>
          <w:bCs/>
        </w:rPr>
        <w:fldChar w:fldCharType="separate"/>
      </w:r>
      <w:hyperlink w:anchor="_Toc109837685" w:history="1">
        <w:r w:rsidR="00876605" w:rsidRPr="00B0156E">
          <w:rPr>
            <w:rStyle w:val="Hyperlink"/>
            <w:noProof/>
          </w:rPr>
          <w:t>Quadro 2.1 – Especificações do microcontrolador ESP8266.</w:t>
        </w:r>
        <w:r w:rsidR="00876605">
          <w:rPr>
            <w:noProof/>
            <w:webHidden/>
          </w:rPr>
          <w:tab/>
        </w:r>
        <w:r>
          <w:rPr>
            <w:noProof/>
            <w:webHidden/>
          </w:rPr>
          <w:fldChar w:fldCharType="begin"/>
        </w:r>
        <w:r w:rsidR="00876605">
          <w:rPr>
            <w:noProof/>
            <w:webHidden/>
          </w:rPr>
          <w:instrText xml:space="preserve"> PAGEREF _Toc109837685 \h </w:instrText>
        </w:r>
        <w:r>
          <w:rPr>
            <w:noProof/>
            <w:webHidden/>
          </w:rPr>
        </w:r>
        <w:r>
          <w:rPr>
            <w:noProof/>
            <w:webHidden/>
          </w:rPr>
          <w:fldChar w:fldCharType="separate"/>
        </w:r>
        <w:r w:rsidR="00876605">
          <w:rPr>
            <w:noProof/>
            <w:webHidden/>
          </w:rPr>
          <w:t>13</w:t>
        </w:r>
        <w:r>
          <w:rPr>
            <w:noProof/>
            <w:webHidden/>
          </w:rPr>
          <w:fldChar w:fldCharType="end"/>
        </w:r>
      </w:hyperlink>
    </w:p>
    <w:p w14:paraId="791E81AA"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86" w:history="1">
        <w:r w:rsidR="00876605" w:rsidRPr="00B0156E">
          <w:rPr>
            <w:rStyle w:val="Hyperlink"/>
            <w:noProof/>
          </w:rPr>
          <w:t>Quadro 2.2 – Serviço orientado e não orientado a conexão.</w:t>
        </w:r>
        <w:r w:rsidR="00876605">
          <w:rPr>
            <w:noProof/>
            <w:webHidden/>
          </w:rPr>
          <w:tab/>
        </w:r>
        <w:r w:rsidR="00C42306">
          <w:rPr>
            <w:noProof/>
            <w:webHidden/>
          </w:rPr>
          <w:fldChar w:fldCharType="begin"/>
        </w:r>
        <w:r w:rsidR="00876605">
          <w:rPr>
            <w:noProof/>
            <w:webHidden/>
          </w:rPr>
          <w:instrText xml:space="preserve"> PAGEREF _Toc109837686 \h </w:instrText>
        </w:r>
        <w:r w:rsidR="00C42306">
          <w:rPr>
            <w:noProof/>
            <w:webHidden/>
          </w:rPr>
        </w:r>
        <w:r w:rsidR="00C42306">
          <w:rPr>
            <w:noProof/>
            <w:webHidden/>
          </w:rPr>
          <w:fldChar w:fldCharType="separate"/>
        </w:r>
        <w:r w:rsidR="00876605">
          <w:rPr>
            <w:noProof/>
            <w:webHidden/>
          </w:rPr>
          <w:t>17</w:t>
        </w:r>
        <w:r w:rsidR="00C42306">
          <w:rPr>
            <w:noProof/>
            <w:webHidden/>
          </w:rPr>
          <w:fldChar w:fldCharType="end"/>
        </w:r>
      </w:hyperlink>
    </w:p>
    <w:p w14:paraId="2261467A"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87" w:history="1">
        <w:r w:rsidR="00876605" w:rsidRPr="00B0156E">
          <w:rPr>
            <w:rStyle w:val="Hyperlink"/>
            <w:noProof/>
          </w:rPr>
          <w:t>Quadro 2.3 – Segmento TCP.</w:t>
        </w:r>
        <w:r w:rsidR="00876605">
          <w:rPr>
            <w:noProof/>
            <w:webHidden/>
          </w:rPr>
          <w:tab/>
        </w:r>
        <w:r w:rsidR="00C42306">
          <w:rPr>
            <w:noProof/>
            <w:webHidden/>
          </w:rPr>
          <w:fldChar w:fldCharType="begin"/>
        </w:r>
        <w:r w:rsidR="00876605">
          <w:rPr>
            <w:noProof/>
            <w:webHidden/>
          </w:rPr>
          <w:instrText xml:space="preserve"> PAGEREF _Toc109837687 \h </w:instrText>
        </w:r>
        <w:r w:rsidR="00C42306">
          <w:rPr>
            <w:noProof/>
            <w:webHidden/>
          </w:rPr>
        </w:r>
        <w:r w:rsidR="00C42306">
          <w:rPr>
            <w:noProof/>
            <w:webHidden/>
          </w:rPr>
          <w:fldChar w:fldCharType="separate"/>
        </w:r>
        <w:r w:rsidR="00876605">
          <w:rPr>
            <w:noProof/>
            <w:webHidden/>
          </w:rPr>
          <w:t>17</w:t>
        </w:r>
        <w:r w:rsidR="00C42306">
          <w:rPr>
            <w:noProof/>
            <w:webHidden/>
          </w:rPr>
          <w:fldChar w:fldCharType="end"/>
        </w:r>
      </w:hyperlink>
    </w:p>
    <w:p w14:paraId="08D98992"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88" w:history="1">
        <w:r w:rsidR="00876605" w:rsidRPr="00B0156E">
          <w:rPr>
            <w:rStyle w:val="Hyperlink"/>
            <w:noProof/>
          </w:rPr>
          <w:t>Quadro 2.4 – Datagrama UDP.</w:t>
        </w:r>
        <w:r w:rsidR="00876605">
          <w:rPr>
            <w:noProof/>
            <w:webHidden/>
          </w:rPr>
          <w:tab/>
        </w:r>
        <w:r w:rsidR="00C42306">
          <w:rPr>
            <w:noProof/>
            <w:webHidden/>
          </w:rPr>
          <w:fldChar w:fldCharType="begin"/>
        </w:r>
        <w:r w:rsidR="00876605">
          <w:rPr>
            <w:noProof/>
            <w:webHidden/>
          </w:rPr>
          <w:instrText xml:space="preserve"> PAGEREF _Toc109837688 \h </w:instrText>
        </w:r>
        <w:r w:rsidR="00C42306">
          <w:rPr>
            <w:noProof/>
            <w:webHidden/>
          </w:rPr>
        </w:r>
        <w:r w:rsidR="00C42306">
          <w:rPr>
            <w:noProof/>
            <w:webHidden/>
          </w:rPr>
          <w:fldChar w:fldCharType="separate"/>
        </w:r>
        <w:r w:rsidR="00876605">
          <w:rPr>
            <w:noProof/>
            <w:webHidden/>
          </w:rPr>
          <w:t>17</w:t>
        </w:r>
        <w:r w:rsidR="00C42306">
          <w:rPr>
            <w:noProof/>
            <w:webHidden/>
          </w:rPr>
          <w:fldChar w:fldCharType="end"/>
        </w:r>
      </w:hyperlink>
    </w:p>
    <w:p w14:paraId="1C7F51F3"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89" w:history="1">
        <w:r w:rsidR="00876605" w:rsidRPr="00B0156E">
          <w:rPr>
            <w:rStyle w:val="Hyperlink"/>
            <w:noProof/>
          </w:rPr>
          <w:t>Quadro 2.5 – Especificações Motor C1026B.</w:t>
        </w:r>
        <w:r w:rsidR="00876605">
          <w:rPr>
            <w:noProof/>
            <w:webHidden/>
          </w:rPr>
          <w:tab/>
        </w:r>
        <w:r w:rsidR="00C42306">
          <w:rPr>
            <w:noProof/>
            <w:webHidden/>
          </w:rPr>
          <w:fldChar w:fldCharType="begin"/>
        </w:r>
        <w:r w:rsidR="00876605">
          <w:rPr>
            <w:noProof/>
            <w:webHidden/>
          </w:rPr>
          <w:instrText xml:space="preserve"> PAGEREF _Toc109837689 \h </w:instrText>
        </w:r>
        <w:r w:rsidR="00C42306">
          <w:rPr>
            <w:noProof/>
            <w:webHidden/>
          </w:rPr>
        </w:r>
        <w:r w:rsidR="00C42306">
          <w:rPr>
            <w:noProof/>
            <w:webHidden/>
          </w:rPr>
          <w:fldChar w:fldCharType="separate"/>
        </w:r>
        <w:r w:rsidR="00876605">
          <w:rPr>
            <w:noProof/>
            <w:webHidden/>
          </w:rPr>
          <w:t>21</w:t>
        </w:r>
        <w:r w:rsidR="00C42306">
          <w:rPr>
            <w:noProof/>
            <w:webHidden/>
          </w:rPr>
          <w:fldChar w:fldCharType="end"/>
        </w:r>
      </w:hyperlink>
    </w:p>
    <w:p w14:paraId="5B779BAF"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90" w:history="1">
        <w:r w:rsidR="00876605" w:rsidRPr="00B0156E">
          <w:rPr>
            <w:rStyle w:val="Hyperlink"/>
            <w:noProof/>
          </w:rPr>
          <w:t>Quadro 3.1– Lista de Componentes.</w:t>
        </w:r>
        <w:r w:rsidR="00876605">
          <w:rPr>
            <w:noProof/>
            <w:webHidden/>
          </w:rPr>
          <w:tab/>
        </w:r>
        <w:r w:rsidR="00C42306">
          <w:rPr>
            <w:noProof/>
            <w:webHidden/>
          </w:rPr>
          <w:fldChar w:fldCharType="begin"/>
        </w:r>
        <w:r w:rsidR="00876605">
          <w:rPr>
            <w:noProof/>
            <w:webHidden/>
          </w:rPr>
          <w:instrText xml:space="preserve"> PAGEREF _Toc109837690 \h </w:instrText>
        </w:r>
        <w:r w:rsidR="00C42306">
          <w:rPr>
            <w:noProof/>
            <w:webHidden/>
          </w:rPr>
        </w:r>
        <w:r w:rsidR="00C42306">
          <w:rPr>
            <w:noProof/>
            <w:webHidden/>
          </w:rPr>
          <w:fldChar w:fldCharType="separate"/>
        </w:r>
        <w:r w:rsidR="00876605">
          <w:rPr>
            <w:noProof/>
            <w:webHidden/>
          </w:rPr>
          <w:t>31</w:t>
        </w:r>
        <w:r w:rsidR="00C42306">
          <w:rPr>
            <w:noProof/>
            <w:webHidden/>
          </w:rPr>
          <w:fldChar w:fldCharType="end"/>
        </w:r>
      </w:hyperlink>
    </w:p>
    <w:p w14:paraId="169C828F" w14:textId="77777777" w:rsidR="00876605" w:rsidRDefault="00EB3FA6">
      <w:pPr>
        <w:pStyle w:val="ndicedeilustraes"/>
        <w:tabs>
          <w:tab w:val="right" w:leader="dot" w:pos="9061"/>
        </w:tabs>
        <w:rPr>
          <w:rFonts w:asciiTheme="minorHAnsi" w:eastAsiaTheme="minorEastAsia" w:hAnsiTheme="minorHAnsi" w:cstheme="minorBidi"/>
          <w:noProof/>
          <w:sz w:val="22"/>
          <w:szCs w:val="22"/>
        </w:rPr>
      </w:pPr>
      <w:hyperlink w:anchor="_Toc109837691" w:history="1">
        <w:r w:rsidR="00876605" w:rsidRPr="00B0156E">
          <w:rPr>
            <w:rStyle w:val="Hyperlink"/>
            <w:noProof/>
          </w:rPr>
          <w:t>Quadro 5.1 – Estrutura da Rede Neural.</w:t>
        </w:r>
        <w:r w:rsidR="00876605">
          <w:rPr>
            <w:noProof/>
            <w:webHidden/>
          </w:rPr>
          <w:tab/>
        </w:r>
        <w:r w:rsidR="00C42306">
          <w:rPr>
            <w:noProof/>
            <w:webHidden/>
          </w:rPr>
          <w:fldChar w:fldCharType="begin"/>
        </w:r>
        <w:r w:rsidR="00876605">
          <w:rPr>
            <w:noProof/>
            <w:webHidden/>
          </w:rPr>
          <w:instrText xml:space="preserve"> PAGEREF _Toc109837691 \h </w:instrText>
        </w:r>
        <w:r w:rsidR="00C42306">
          <w:rPr>
            <w:noProof/>
            <w:webHidden/>
          </w:rPr>
        </w:r>
        <w:r w:rsidR="00C42306">
          <w:rPr>
            <w:noProof/>
            <w:webHidden/>
          </w:rPr>
          <w:fldChar w:fldCharType="separate"/>
        </w:r>
        <w:r w:rsidR="00876605">
          <w:rPr>
            <w:noProof/>
            <w:webHidden/>
          </w:rPr>
          <w:t>48</w:t>
        </w:r>
        <w:r w:rsidR="00C42306">
          <w:rPr>
            <w:noProof/>
            <w:webHidden/>
          </w:rPr>
          <w:fldChar w:fldCharType="end"/>
        </w:r>
      </w:hyperlink>
    </w:p>
    <w:p w14:paraId="0D4976B4" w14:textId="77777777" w:rsidR="00F9172B" w:rsidRDefault="00C42306" w:rsidP="00825D90">
      <w:pPr>
        <w:spacing w:line="240" w:lineRule="auto"/>
        <w:ind w:firstLine="0"/>
        <w:jc w:val="center"/>
        <w:rPr>
          <w:b/>
          <w:bCs/>
        </w:rPr>
      </w:pPr>
      <w:r>
        <w:rPr>
          <w:b/>
          <w:bCs/>
        </w:rPr>
        <w:fldChar w:fldCharType="end"/>
      </w:r>
    </w:p>
    <w:p w14:paraId="565B8732" w14:textId="77777777" w:rsidR="00825D90" w:rsidRDefault="00825D90" w:rsidP="00825D90">
      <w:pPr>
        <w:spacing w:line="240" w:lineRule="auto"/>
        <w:ind w:firstLine="0"/>
        <w:jc w:val="center"/>
        <w:rPr>
          <w:b/>
          <w:bCs/>
        </w:rPr>
      </w:pPr>
      <w:r>
        <w:rPr>
          <w:b/>
          <w:bCs/>
        </w:rPr>
        <w:t>LISTA DE TABELAS</w:t>
      </w:r>
    </w:p>
    <w:p w14:paraId="105E5EA9" w14:textId="77777777" w:rsidR="00876605" w:rsidRDefault="00C42306">
      <w:pPr>
        <w:pStyle w:val="ndicedeilustraes"/>
        <w:tabs>
          <w:tab w:val="right" w:leader="dot" w:pos="9061"/>
        </w:tabs>
        <w:rPr>
          <w:rFonts w:asciiTheme="minorHAnsi" w:eastAsiaTheme="minorEastAsia" w:hAnsiTheme="minorHAnsi" w:cstheme="minorBidi"/>
          <w:noProof/>
          <w:sz w:val="22"/>
          <w:szCs w:val="22"/>
        </w:rPr>
      </w:pPr>
      <w:r>
        <w:rPr>
          <w:b/>
          <w:bCs/>
        </w:rPr>
        <w:fldChar w:fldCharType="begin"/>
      </w:r>
      <w:r w:rsidR="009B5F25">
        <w:rPr>
          <w:b/>
          <w:bCs/>
        </w:rPr>
        <w:instrText xml:space="preserve"> TOC \h \z \c "Tabela" </w:instrText>
      </w:r>
      <w:r>
        <w:rPr>
          <w:b/>
          <w:bCs/>
        </w:rPr>
        <w:fldChar w:fldCharType="separate"/>
      </w:r>
      <w:hyperlink w:anchor="_Toc109837692" w:history="1">
        <w:r w:rsidR="00876605" w:rsidRPr="001D24DB">
          <w:rPr>
            <w:rStyle w:val="Hyperlink"/>
            <w:noProof/>
          </w:rPr>
          <w:t>Tabela 2.1 – Parâmetros de operação.</w:t>
        </w:r>
        <w:r w:rsidR="00876605">
          <w:rPr>
            <w:noProof/>
            <w:webHidden/>
          </w:rPr>
          <w:tab/>
        </w:r>
        <w:r>
          <w:rPr>
            <w:noProof/>
            <w:webHidden/>
          </w:rPr>
          <w:fldChar w:fldCharType="begin"/>
        </w:r>
        <w:r w:rsidR="00876605">
          <w:rPr>
            <w:noProof/>
            <w:webHidden/>
          </w:rPr>
          <w:instrText xml:space="preserve"> PAGEREF _Toc109837692 \h </w:instrText>
        </w:r>
        <w:r>
          <w:rPr>
            <w:noProof/>
            <w:webHidden/>
          </w:rPr>
        </w:r>
        <w:r>
          <w:rPr>
            <w:noProof/>
            <w:webHidden/>
          </w:rPr>
          <w:fldChar w:fldCharType="separate"/>
        </w:r>
        <w:r w:rsidR="00876605">
          <w:rPr>
            <w:noProof/>
            <w:webHidden/>
          </w:rPr>
          <w:t>19</w:t>
        </w:r>
        <w:r>
          <w:rPr>
            <w:noProof/>
            <w:webHidden/>
          </w:rPr>
          <w:fldChar w:fldCharType="end"/>
        </w:r>
      </w:hyperlink>
    </w:p>
    <w:p w14:paraId="0F62368A" w14:textId="77777777" w:rsidR="00F55F01" w:rsidRDefault="00C42306" w:rsidP="004E7865">
      <w:pPr>
        <w:spacing w:line="240" w:lineRule="auto"/>
        <w:ind w:firstLine="0"/>
        <w:rPr>
          <w:b/>
          <w:bCs/>
        </w:rPr>
      </w:pPr>
      <w:r>
        <w:rPr>
          <w:b/>
          <w:bCs/>
        </w:rPr>
        <w:fldChar w:fldCharType="end"/>
      </w:r>
      <w:r w:rsidR="00F55F01">
        <w:rPr>
          <w:b/>
          <w:bCs/>
        </w:rPr>
        <w:br w:type="page"/>
      </w:r>
    </w:p>
    <w:p w14:paraId="45D30800" w14:textId="77777777" w:rsidR="009B5F25" w:rsidRPr="00F61EA9" w:rsidRDefault="002873DD" w:rsidP="007E1866">
      <w:pPr>
        <w:ind w:firstLine="0"/>
        <w:jc w:val="center"/>
        <w:rPr>
          <w:b/>
          <w:bCs/>
        </w:rPr>
      </w:pPr>
      <w:r>
        <w:rPr>
          <w:b/>
          <w:bCs/>
        </w:rPr>
        <w:lastRenderedPageBreak/>
        <w:t>SÚMARIO</w:t>
      </w:r>
    </w:p>
    <w:p w14:paraId="4BE6C6DC" w14:textId="77777777" w:rsidR="0017067B" w:rsidRDefault="0017067B" w:rsidP="0017067B">
      <w:pPr>
        <w:pStyle w:val="CorpodoTexto"/>
      </w:pPr>
    </w:p>
    <w:p w14:paraId="6F67BE1C" w14:textId="77777777" w:rsidR="00F907E7" w:rsidRPr="008D1229" w:rsidRDefault="00C42306">
      <w:pPr>
        <w:pStyle w:val="Sumrio1"/>
        <w:rPr>
          <w:rFonts w:eastAsiaTheme="minorEastAsia"/>
          <w:b w:val="0"/>
          <w:bCs w:val="0"/>
          <w:caps w:val="0"/>
        </w:rPr>
      </w:pPr>
      <w:r w:rsidRPr="008D1229">
        <w:fldChar w:fldCharType="begin"/>
      </w:r>
      <w:r w:rsidR="00AC3723" w:rsidRPr="008D1229">
        <w:instrText xml:space="preserve"> TOC \o "1-4" \h \z \u </w:instrText>
      </w:r>
      <w:r w:rsidRPr="008D1229">
        <w:fldChar w:fldCharType="separate"/>
      </w:r>
      <w:hyperlink w:anchor="_Toc109837809" w:history="1">
        <w:r w:rsidR="00F907E7" w:rsidRPr="008D1229">
          <w:rPr>
            <w:rStyle w:val="Hyperlink"/>
          </w:rPr>
          <w:t>1</w:t>
        </w:r>
        <w:r w:rsidR="00F907E7" w:rsidRPr="008D1229">
          <w:rPr>
            <w:rFonts w:eastAsiaTheme="minorEastAsia"/>
            <w:b w:val="0"/>
            <w:bCs w:val="0"/>
            <w:caps w:val="0"/>
          </w:rPr>
          <w:tab/>
        </w:r>
        <w:r w:rsidR="00F907E7" w:rsidRPr="008D1229">
          <w:rPr>
            <w:rStyle w:val="Hyperlink"/>
          </w:rPr>
          <w:t>Introdução</w:t>
        </w:r>
        <w:r w:rsidR="00F907E7" w:rsidRPr="008D1229">
          <w:rPr>
            <w:webHidden/>
          </w:rPr>
          <w:tab/>
        </w:r>
        <w:r w:rsidRPr="008D1229">
          <w:rPr>
            <w:webHidden/>
          </w:rPr>
          <w:fldChar w:fldCharType="begin"/>
        </w:r>
        <w:r w:rsidR="00F907E7" w:rsidRPr="008D1229">
          <w:rPr>
            <w:webHidden/>
          </w:rPr>
          <w:instrText xml:space="preserve"> PAGEREF _Toc109837809 \h </w:instrText>
        </w:r>
        <w:r w:rsidRPr="008D1229">
          <w:rPr>
            <w:webHidden/>
          </w:rPr>
        </w:r>
        <w:r w:rsidRPr="008D1229">
          <w:rPr>
            <w:webHidden/>
          </w:rPr>
          <w:fldChar w:fldCharType="separate"/>
        </w:r>
        <w:r w:rsidR="00F907E7" w:rsidRPr="008D1229">
          <w:rPr>
            <w:webHidden/>
          </w:rPr>
          <w:t>10</w:t>
        </w:r>
        <w:r w:rsidRPr="008D1229">
          <w:rPr>
            <w:webHidden/>
          </w:rPr>
          <w:fldChar w:fldCharType="end"/>
        </w:r>
      </w:hyperlink>
    </w:p>
    <w:p w14:paraId="79F5305B" w14:textId="77777777" w:rsidR="00F907E7" w:rsidRPr="008D1229" w:rsidRDefault="00EB3FA6">
      <w:pPr>
        <w:pStyle w:val="Sumrio2"/>
        <w:rPr>
          <w:rFonts w:eastAsiaTheme="minorEastAsia"/>
          <w:caps w:val="0"/>
        </w:rPr>
      </w:pPr>
      <w:hyperlink w:anchor="_Toc109837810" w:history="1">
        <w:r w:rsidR="00F907E7" w:rsidRPr="008D1229">
          <w:rPr>
            <w:rStyle w:val="Hyperlink"/>
          </w:rPr>
          <w:t>1.1</w:t>
        </w:r>
        <w:r w:rsidR="00F907E7" w:rsidRPr="008D1229">
          <w:rPr>
            <w:rFonts w:eastAsiaTheme="minorEastAsia"/>
            <w:caps w:val="0"/>
          </w:rPr>
          <w:tab/>
        </w:r>
        <w:r w:rsidR="00F907E7" w:rsidRPr="008D1229">
          <w:rPr>
            <w:rStyle w:val="Hyperlink"/>
          </w:rPr>
          <w:t>objetivos</w:t>
        </w:r>
        <w:r w:rsidR="00F907E7" w:rsidRPr="008D1229">
          <w:rPr>
            <w:webHidden/>
          </w:rPr>
          <w:tab/>
        </w:r>
        <w:r w:rsidR="00C42306" w:rsidRPr="008D1229">
          <w:rPr>
            <w:webHidden/>
          </w:rPr>
          <w:fldChar w:fldCharType="begin"/>
        </w:r>
        <w:r w:rsidR="00F907E7" w:rsidRPr="008D1229">
          <w:rPr>
            <w:webHidden/>
          </w:rPr>
          <w:instrText xml:space="preserve"> PAGEREF _Toc109837810 \h </w:instrText>
        </w:r>
        <w:r w:rsidR="00C42306" w:rsidRPr="008D1229">
          <w:rPr>
            <w:webHidden/>
          </w:rPr>
        </w:r>
        <w:r w:rsidR="00C42306" w:rsidRPr="008D1229">
          <w:rPr>
            <w:webHidden/>
          </w:rPr>
          <w:fldChar w:fldCharType="separate"/>
        </w:r>
        <w:r w:rsidR="00F907E7" w:rsidRPr="008D1229">
          <w:rPr>
            <w:webHidden/>
          </w:rPr>
          <w:t>12</w:t>
        </w:r>
        <w:r w:rsidR="00C42306" w:rsidRPr="008D1229">
          <w:rPr>
            <w:webHidden/>
          </w:rPr>
          <w:fldChar w:fldCharType="end"/>
        </w:r>
      </w:hyperlink>
    </w:p>
    <w:p w14:paraId="4E4CFA62" w14:textId="77777777" w:rsidR="00F907E7" w:rsidRPr="008D1229" w:rsidRDefault="00EB3FA6">
      <w:pPr>
        <w:pStyle w:val="Sumrio3"/>
        <w:rPr>
          <w:rFonts w:eastAsiaTheme="minorEastAsia"/>
          <w:b w:val="0"/>
          <w:bCs w:val="0"/>
        </w:rPr>
      </w:pPr>
      <w:hyperlink w:anchor="_Toc109837811" w:history="1">
        <w:r w:rsidR="00F907E7" w:rsidRPr="008D1229">
          <w:rPr>
            <w:rStyle w:val="Hyperlink"/>
          </w:rPr>
          <w:t>1.1.1</w:t>
        </w:r>
        <w:r w:rsidR="00F907E7" w:rsidRPr="008D1229">
          <w:rPr>
            <w:rFonts w:eastAsiaTheme="minorEastAsia"/>
            <w:b w:val="0"/>
            <w:bCs w:val="0"/>
          </w:rPr>
          <w:tab/>
        </w:r>
        <w:r w:rsidR="00F907E7" w:rsidRPr="008D1229">
          <w:rPr>
            <w:rStyle w:val="Hyperlink"/>
          </w:rPr>
          <w:t>Objetivo Geral</w:t>
        </w:r>
        <w:r w:rsidR="00F907E7" w:rsidRPr="008D1229">
          <w:rPr>
            <w:webHidden/>
          </w:rPr>
          <w:tab/>
        </w:r>
        <w:r w:rsidR="00C42306" w:rsidRPr="008D1229">
          <w:rPr>
            <w:webHidden/>
          </w:rPr>
          <w:fldChar w:fldCharType="begin"/>
        </w:r>
        <w:r w:rsidR="00F907E7" w:rsidRPr="008D1229">
          <w:rPr>
            <w:webHidden/>
          </w:rPr>
          <w:instrText xml:space="preserve"> PAGEREF _Toc109837811 \h </w:instrText>
        </w:r>
        <w:r w:rsidR="00C42306" w:rsidRPr="008D1229">
          <w:rPr>
            <w:webHidden/>
          </w:rPr>
        </w:r>
        <w:r w:rsidR="00C42306" w:rsidRPr="008D1229">
          <w:rPr>
            <w:webHidden/>
          </w:rPr>
          <w:fldChar w:fldCharType="separate"/>
        </w:r>
        <w:r w:rsidR="00F907E7" w:rsidRPr="008D1229">
          <w:rPr>
            <w:webHidden/>
          </w:rPr>
          <w:t>12</w:t>
        </w:r>
        <w:r w:rsidR="00C42306" w:rsidRPr="008D1229">
          <w:rPr>
            <w:webHidden/>
          </w:rPr>
          <w:fldChar w:fldCharType="end"/>
        </w:r>
      </w:hyperlink>
    </w:p>
    <w:p w14:paraId="7A2E6E05" w14:textId="77777777" w:rsidR="00F907E7" w:rsidRPr="008D1229" w:rsidRDefault="00EB3FA6">
      <w:pPr>
        <w:pStyle w:val="Sumrio3"/>
        <w:rPr>
          <w:rFonts w:eastAsiaTheme="minorEastAsia"/>
          <w:b w:val="0"/>
          <w:bCs w:val="0"/>
        </w:rPr>
      </w:pPr>
      <w:hyperlink w:anchor="_Toc109837812" w:history="1">
        <w:r w:rsidR="00F907E7" w:rsidRPr="008D1229">
          <w:rPr>
            <w:rStyle w:val="Hyperlink"/>
          </w:rPr>
          <w:t>1.1.2</w:t>
        </w:r>
        <w:r w:rsidR="00F907E7" w:rsidRPr="008D1229">
          <w:rPr>
            <w:rFonts w:eastAsiaTheme="minorEastAsia"/>
            <w:b w:val="0"/>
            <w:bCs w:val="0"/>
          </w:rPr>
          <w:tab/>
        </w:r>
        <w:r w:rsidR="00F907E7" w:rsidRPr="008D1229">
          <w:rPr>
            <w:rStyle w:val="Hyperlink"/>
          </w:rPr>
          <w:t>Objetivos Específicos</w:t>
        </w:r>
        <w:r w:rsidR="00F907E7" w:rsidRPr="008D1229">
          <w:rPr>
            <w:webHidden/>
          </w:rPr>
          <w:tab/>
        </w:r>
        <w:r w:rsidR="00C42306" w:rsidRPr="008D1229">
          <w:rPr>
            <w:webHidden/>
          </w:rPr>
          <w:fldChar w:fldCharType="begin"/>
        </w:r>
        <w:r w:rsidR="00F907E7" w:rsidRPr="008D1229">
          <w:rPr>
            <w:webHidden/>
          </w:rPr>
          <w:instrText xml:space="preserve"> PAGEREF _Toc109837812 \h </w:instrText>
        </w:r>
        <w:r w:rsidR="00C42306" w:rsidRPr="008D1229">
          <w:rPr>
            <w:webHidden/>
          </w:rPr>
        </w:r>
        <w:r w:rsidR="00C42306" w:rsidRPr="008D1229">
          <w:rPr>
            <w:webHidden/>
          </w:rPr>
          <w:fldChar w:fldCharType="separate"/>
        </w:r>
        <w:r w:rsidR="00F907E7" w:rsidRPr="008D1229">
          <w:rPr>
            <w:webHidden/>
          </w:rPr>
          <w:t>13</w:t>
        </w:r>
        <w:r w:rsidR="00C42306" w:rsidRPr="008D1229">
          <w:rPr>
            <w:webHidden/>
          </w:rPr>
          <w:fldChar w:fldCharType="end"/>
        </w:r>
      </w:hyperlink>
    </w:p>
    <w:p w14:paraId="623FAFA6" w14:textId="77777777" w:rsidR="00F907E7" w:rsidRPr="008D1229" w:rsidRDefault="00EB3FA6">
      <w:pPr>
        <w:pStyle w:val="Sumrio1"/>
        <w:rPr>
          <w:rFonts w:eastAsiaTheme="minorEastAsia"/>
          <w:b w:val="0"/>
          <w:bCs w:val="0"/>
          <w:caps w:val="0"/>
        </w:rPr>
      </w:pPr>
      <w:hyperlink w:anchor="_Toc109837813" w:history="1">
        <w:r w:rsidR="00F907E7" w:rsidRPr="008D1229">
          <w:rPr>
            <w:rStyle w:val="Hyperlink"/>
          </w:rPr>
          <w:t>2</w:t>
        </w:r>
        <w:r w:rsidR="00F907E7" w:rsidRPr="008D1229">
          <w:rPr>
            <w:rFonts w:eastAsiaTheme="minorEastAsia"/>
            <w:b w:val="0"/>
            <w:bCs w:val="0"/>
            <w:caps w:val="0"/>
          </w:rPr>
          <w:tab/>
        </w:r>
        <w:r w:rsidR="00F907E7" w:rsidRPr="008D1229">
          <w:rPr>
            <w:rStyle w:val="Hyperlink"/>
          </w:rPr>
          <w:t>Referências Bibliográficas</w:t>
        </w:r>
        <w:r w:rsidR="00F907E7" w:rsidRPr="008D1229">
          <w:rPr>
            <w:webHidden/>
          </w:rPr>
          <w:tab/>
        </w:r>
        <w:r w:rsidR="00C42306" w:rsidRPr="008D1229">
          <w:rPr>
            <w:webHidden/>
          </w:rPr>
          <w:fldChar w:fldCharType="begin"/>
        </w:r>
        <w:r w:rsidR="00F907E7" w:rsidRPr="008D1229">
          <w:rPr>
            <w:webHidden/>
          </w:rPr>
          <w:instrText xml:space="preserve"> PAGEREF _Toc109837813 \h </w:instrText>
        </w:r>
        <w:r w:rsidR="00C42306" w:rsidRPr="008D1229">
          <w:rPr>
            <w:webHidden/>
          </w:rPr>
        </w:r>
        <w:r w:rsidR="00C42306" w:rsidRPr="008D1229">
          <w:rPr>
            <w:webHidden/>
          </w:rPr>
          <w:fldChar w:fldCharType="separate"/>
        </w:r>
        <w:r w:rsidR="00F907E7" w:rsidRPr="008D1229">
          <w:rPr>
            <w:webHidden/>
          </w:rPr>
          <w:t>14</w:t>
        </w:r>
        <w:r w:rsidR="00C42306" w:rsidRPr="008D1229">
          <w:rPr>
            <w:webHidden/>
          </w:rPr>
          <w:fldChar w:fldCharType="end"/>
        </w:r>
      </w:hyperlink>
    </w:p>
    <w:p w14:paraId="40425AA2" w14:textId="77777777" w:rsidR="00F907E7" w:rsidRPr="008D1229" w:rsidRDefault="00EB3FA6">
      <w:pPr>
        <w:pStyle w:val="Sumrio2"/>
        <w:rPr>
          <w:rFonts w:eastAsiaTheme="minorEastAsia"/>
          <w:caps w:val="0"/>
        </w:rPr>
      </w:pPr>
      <w:hyperlink w:anchor="_Toc109837814" w:history="1">
        <w:r w:rsidR="00F907E7" w:rsidRPr="008D1229">
          <w:rPr>
            <w:rStyle w:val="Hyperlink"/>
          </w:rPr>
          <w:t>2.1</w:t>
        </w:r>
        <w:r w:rsidR="00F907E7" w:rsidRPr="008D1229">
          <w:rPr>
            <w:rFonts w:eastAsiaTheme="minorEastAsia"/>
            <w:caps w:val="0"/>
          </w:rPr>
          <w:tab/>
        </w:r>
        <w:r w:rsidR="00F907E7" w:rsidRPr="008D1229">
          <w:rPr>
            <w:rStyle w:val="Hyperlink"/>
          </w:rPr>
          <w:t>Esp8266</w:t>
        </w:r>
        <w:r w:rsidR="00F907E7" w:rsidRPr="008D1229">
          <w:rPr>
            <w:webHidden/>
          </w:rPr>
          <w:tab/>
        </w:r>
        <w:r w:rsidR="00C42306" w:rsidRPr="008D1229">
          <w:rPr>
            <w:webHidden/>
          </w:rPr>
          <w:fldChar w:fldCharType="begin"/>
        </w:r>
        <w:r w:rsidR="00F907E7" w:rsidRPr="008D1229">
          <w:rPr>
            <w:webHidden/>
          </w:rPr>
          <w:instrText xml:space="preserve"> PAGEREF _Toc109837814 \h </w:instrText>
        </w:r>
        <w:r w:rsidR="00C42306" w:rsidRPr="008D1229">
          <w:rPr>
            <w:webHidden/>
          </w:rPr>
        </w:r>
        <w:r w:rsidR="00C42306" w:rsidRPr="008D1229">
          <w:rPr>
            <w:webHidden/>
          </w:rPr>
          <w:fldChar w:fldCharType="separate"/>
        </w:r>
        <w:r w:rsidR="00F907E7" w:rsidRPr="008D1229">
          <w:rPr>
            <w:webHidden/>
          </w:rPr>
          <w:t>14</w:t>
        </w:r>
        <w:r w:rsidR="00C42306" w:rsidRPr="008D1229">
          <w:rPr>
            <w:webHidden/>
          </w:rPr>
          <w:fldChar w:fldCharType="end"/>
        </w:r>
      </w:hyperlink>
    </w:p>
    <w:p w14:paraId="4C9BBED6" w14:textId="77777777" w:rsidR="00F907E7" w:rsidRPr="008D1229" w:rsidRDefault="00EB3FA6">
      <w:pPr>
        <w:pStyle w:val="Sumrio2"/>
        <w:rPr>
          <w:rFonts w:eastAsiaTheme="minorEastAsia"/>
          <w:caps w:val="0"/>
        </w:rPr>
      </w:pPr>
      <w:hyperlink w:anchor="_Toc109837815" w:history="1">
        <w:r w:rsidR="00F907E7" w:rsidRPr="008D1229">
          <w:rPr>
            <w:rStyle w:val="Hyperlink"/>
          </w:rPr>
          <w:t>2.2</w:t>
        </w:r>
        <w:r w:rsidR="00F907E7" w:rsidRPr="008D1229">
          <w:rPr>
            <w:rFonts w:eastAsiaTheme="minorEastAsia"/>
            <w:caps w:val="0"/>
          </w:rPr>
          <w:tab/>
        </w:r>
        <w:r w:rsidR="00F907E7" w:rsidRPr="008D1229">
          <w:rPr>
            <w:rStyle w:val="Hyperlink"/>
          </w:rPr>
          <w:t>Wi-FI</w:t>
        </w:r>
        <w:r w:rsidR="00F907E7" w:rsidRPr="008D1229">
          <w:rPr>
            <w:webHidden/>
          </w:rPr>
          <w:tab/>
        </w:r>
        <w:r w:rsidR="00C42306" w:rsidRPr="008D1229">
          <w:rPr>
            <w:webHidden/>
          </w:rPr>
          <w:fldChar w:fldCharType="begin"/>
        </w:r>
        <w:r w:rsidR="00F907E7" w:rsidRPr="008D1229">
          <w:rPr>
            <w:webHidden/>
          </w:rPr>
          <w:instrText xml:space="preserve"> PAGEREF _Toc109837815 \h </w:instrText>
        </w:r>
        <w:r w:rsidR="00C42306" w:rsidRPr="008D1229">
          <w:rPr>
            <w:webHidden/>
          </w:rPr>
        </w:r>
        <w:r w:rsidR="00C42306" w:rsidRPr="008D1229">
          <w:rPr>
            <w:webHidden/>
          </w:rPr>
          <w:fldChar w:fldCharType="separate"/>
        </w:r>
        <w:r w:rsidR="00F907E7" w:rsidRPr="008D1229">
          <w:rPr>
            <w:webHidden/>
          </w:rPr>
          <w:t>16</w:t>
        </w:r>
        <w:r w:rsidR="00C42306" w:rsidRPr="008D1229">
          <w:rPr>
            <w:webHidden/>
          </w:rPr>
          <w:fldChar w:fldCharType="end"/>
        </w:r>
      </w:hyperlink>
    </w:p>
    <w:p w14:paraId="0DF4E43F" w14:textId="77777777" w:rsidR="00F907E7" w:rsidRPr="008D1229" w:rsidRDefault="00EB3FA6">
      <w:pPr>
        <w:pStyle w:val="Sumrio2"/>
        <w:rPr>
          <w:rFonts w:eastAsiaTheme="minorEastAsia"/>
          <w:caps w:val="0"/>
        </w:rPr>
      </w:pPr>
      <w:hyperlink w:anchor="_Toc109837816" w:history="1">
        <w:r w:rsidR="00F907E7" w:rsidRPr="008D1229">
          <w:rPr>
            <w:rStyle w:val="Hyperlink"/>
          </w:rPr>
          <w:t>2.3</w:t>
        </w:r>
        <w:r w:rsidR="00F907E7" w:rsidRPr="008D1229">
          <w:rPr>
            <w:rFonts w:eastAsiaTheme="minorEastAsia"/>
            <w:caps w:val="0"/>
          </w:rPr>
          <w:tab/>
        </w:r>
        <w:r w:rsidR="00F907E7" w:rsidRPr="008D1229">
          <w:rPr>
            <w:rStyle w:val="Hyperlink"/>
          </w:rPr>
          <w:t>Protocolos TCP/UDP</w:t>
        </w:r>
        <w:r w:rsidR="00F907E7" w:rsidRPr="008D1229">
          <w:rPr>
            <w:webHidden/>
          </w:rPr>
          <w:tab/>
        </w:r>
        <w:r w:rsidR="00C42306" w:rsidRPr="008D1229">
          <w:rPr>
            <w:webHidden/>
          </w:rPr>
          <w:fldChar w:fldCharType="begin"/>
        </w:r>
        <w:r w:rsidR="00F907E7" w:rsidRPr="008D1229">
          <w:rPr>
            <w:webHidden/>
          </w:rPr>
          <w:instrText xml:space="preserve"> PAGEREF _Toc109837816 \h </w:instrText>
        </w:r>
        <w:r w:rsidR="00C42306" w:rsidRPr="008D1229">
          <w:rPr>
            <w:webHidden/>
          </w:rPr>
        </w:r>
        <w:r w:rsidR="00C42306" w:rsidRPr="008D1229">
          <w:rPr>
            <w:webHidden/>
          </w:rPr>
          <w:fldChar w:fldCharType="separate"/>
        </w:r>
        <w:r w:rsidR="00F907E7" w:rsidRPr="008D1229">
          <w:rPr>
            <w:webHidden/>
          </w:rPr>
          <w:t>17</w:t>
        </w:r>
        <w:r w:rsidR="00C42306" w:rsidRPr="008D1229">
          <w:rPr>
            <w:webHidden/>
          </w:rPr>
          <w:fldChar w:fldCharType="end"/>
        </w:r>
      </w:hyperlink>
    </w:p>
    <w:p w14:paraId="06E509D3" w14:textId="77777777" w:rsidR="00F907E7" w:rsidRPr="008D1229" w:rsidRDefault="00EB3FA6">
      <w:pPr>
        <w:pStyle w:val="Sumrio2"/>
        <w:rPr>
          <w:rFonts w:eastAsiaTheme="minorEastAsia"/>
          <w:caps w:val="0"/>
        </w:rPr>
      </w:pPr>
      <w:hyperlink w:anchor="_Toc109837817" w:history="1">
        <w:r w:rsidR="00F907E7" w:rsidRPr="008D1229">
          <w:rPr>
            <w:rStyle w:val="Hyperlink"/>
          </w:rPr>
          <w:t>2.4</w:t>
        </w:r>
        <w:r w:rsidR="00F907E7" w:rsidRPr="008D1229">
          <w:rPr>
            <w:rFonts w:eastAsiaTheme="minorEastAsia"/>
            <w:caps w:val="0"/>
          </w:rPr>
          <w:tab/>
        </w:r>
        <w:r w:rsidR="00F907E7" w:rsidRPr="008D1229">
          <w:rPr>
            <w:rStyle w:val="Hyperlink"/>
          </w:rPr>
          <w:t>Sensores de Aceleração</w:t>
        </w:r>
        <w:r w:rsidR="00F907E7" w:rsidRPr="008D1229">
          <w:rPr>
            <w:webHidden/>
          </w:rPr>
          <w:tab/>
        </w:r>
        <w:r w:rsidR="00C42306" w:rsidRPr="008D1229">
          <w:rPr>
            <w:webHidden/>
          </w:rPr>
          <w:fldChar w:fldCharType="begin"/>
        </w:r>
        <w:r w:rsidR="00F907E7" w:rsidRPr="008D1229">
          <w:rPr>
            <w:webHidden/>
          </w:rPr>
          <w:instrText xml:space="preserve"> PAGEREF _Toc109837817 \h </w:instrText>
        </w:r>
        <w:r w:rsidR="00C42306" w:rsidRPr="008D1229">
          <w:rPr>
            <w:webHidden/>
          </w:rPr>
        </w:r>
        <w:r w:rsidR="00C42306" w:rsidRPr="008D1229">
          <w:rPr>
            <w:webHidden/>
          </w:rPr>
          <w:fldChar w:fldCharType="separate"/>
        </w:r>
        <w:r w:rsidR="00F907E7" w:rsidRPr="008D1229">
          <w:rPr>
            <w:webHidden/>
          </w:rPr>
          <w:t>19</w:t>
        </w:r>
        <w:r w:rsidR="00C42306" w:rsidRPr="008D1229">
          <w:rPr>
            <w:webHidden/>
          </w:rPr>
          <w:fldChar w:fldCharType="end"/>
        </w:r>
      </w:hyperlink>
    </w:p>
    <w:p w14:paraId="1BB69B54" w14:textId="77777777" w:rsidR="00F907E7" w:rsidRPr="008D1229" w:rsidRDefault="00EB3FA6">
      <w:pPr>
        <w:pStyle w:val="Sumrio3"/>
        <w:rPr>
          <w:rFonts w:eastAsiaTheme="minorEastAsia"/>
          <w:b w:val="0"/>
          <w:bCs w:val="0"/>
        </w:rPr>
      </w:pPr>
      <w:hyperlink w:anchor="_Toc109837818" w:history="1">
        <w:r w:rsidR="00F907E7" w:rsidRPr="008D1229">
          <w:rPr>
            <w:rStyle w:val="Hyperlink"/>
          </w:rPr>
          <w:t>2.4.1</w:t>
        </w:r>
        <w:r w:rsidR="00F907E7" w:rsidRPr="008D1229">
          <w:rPr>
            <w:rFonts w:eastAsiaTheme="minorEastAsia"/>
            <w:b w:val="0"/>
            <w:bCs w:val="0"/>
          </w:rPr>
          <w:tab/>
        </w:r>
        <w:r w:rsidR="00F907E7" w:rsidRPr="008D1229">
          <w:rPr>
            <w:rStyle w:val="Hyperlink"/>
          </w:rPr>
          <w:t>Acelerômetros</w:t>
        </w:r>
        <w:r w:rsidR="00F907E7" w:rsidRPr="008D1229">
          <w:rPr>
            <w:webHidden/>
          </w:rPr>
          <w:tab/>
        </w:r>
        <w:r w:rsidR="00C42306" w:rsidRPr="008D1229">
          <w:rPr>
            <w:webHidden/>
          </w:rPr>
          <w:fldChar w:fldCharType="begin"/>
        </w:r>
        <w:r w:rsidR="00F907E7" w:rsidRPr="008D1229">
          <w:rPr>
            <w:webHidden/>
          </w:rPr>
          <w:instrText xml:space="preserve"> PAGEREF _Toc109837818 \h </w:instrText>
        </w:r>
        <w:r w:rsidR="00C42306" w:rsidRPr="008D1229">
          <w:rPr>
            <w:webHidden/>
          </w:rPr>
        </w:r>
        <w:r w:rsidR="00C42306" w:rsidRPr="008D1229">
          <w:rPr>
            <w:webHidden/>
          </w:rPr>
          <w:fldChar w:fldCharType="separate"/>
        </w:r>
        <w:r w:rsidR="00F907E7" w:rsidRPr="008D1229">
          <w:rPr>
            <w:webHidden/>
          </w:rPr>
          <w:t>19</w:t>
        </w:r>
        <w:r w:rsidR="00C42306" w:rsidRPr="008D1229">
          <w:rPr>
            <w:webHidden/>
          </w:rPr>
          <w:fldChar w:fldCharType="end"/>
        </w:r>
      </w:hyperlink>
    </w:p>
    <w:p w14:paraId="4771976B" w14:textId="77777777" w:rsidR="00F907E7" w:rsidRPr="008D1229" w:rsidRDefault="00EB3FA6">
      <w:pPr>
        <w:pStyle w:val="Sumrio2"/>
        <w:rPr>
          <w:rFonts w:eastAsiaTheme="minorEastAsia"/>
          <w:caps w:val="0"/>
        </w:rPr>
      </w:pPr>
      <w:hyperlink w:anchor="_Toc109837819" w:history="1">
        <w:r w:rsidR="00F907E7" w:rsidRPr="008D1229">
          <w:rPr>
            <w:rStyle w:val="Hyperlink"/>
          </w:rPr>
          <w:t>2.5</w:t>
        </w:r>
        <w:r w:rsidR="00F907E7" w:rsidRPr="008D1229">
          <w:rPr>
            <w:rFonts w:eastAsiaTheme="minorEastAsia"/>
            <w:caps w:val="0"/>
          </w:rPr>
          <w:tab/>
        </w:r>
        <w:r w:rsidR="00F907E7" w:rsidRPr="008D1229">
          <w:rPr>
            <w:rStyle w:val="Hyperlink"/>
          </w:rPr>
          <w:t>Motor com Massa de eixo deslocadO</w:t>
        </w:r>
        <w:r w:rsidR="00F907E7" w:rsidRPr="008D1229">
          <w:rPr>
            <w:webHidden/>
          </w:rPr>
          <w:tab/>
        </w:r>
        <w:r w:rsidR="00C42306" w:rsidRPr="008D1229">
          <w:rPr>
            <w:webHidden/>
          </w:rPr>
          <w:fldChar w:fldCharType="begin"/>
        </w:r>
        <w:r w:rsidR="00F907E7" w:rsidRPr="008D1229">
          <w:rPr>
            <w:webHidden/>
          </w:rPr>
          <w:instrText xml:space="preserve"> PAGEREF _Toc109837819 \h </w:instrText>
        </w:r>
        <w:r w:rsidR="00C42306" w:rsidRPr="008D1229">
          <w:rPr>
            <w:webHidden/>
          </w:rPr>
        </w:r>
        <w:r w:rsidR="00C42306" w:rsidRPr="008D1229">
          <w:rPr>
            <w:webHidden/>
          </w:rPr>
          <w:fldChar w:fldCharType="separate"/>
        </w:r>
        <w:r w:rsidR="00F907E7" w:rsidRPr="008D1229">
          <w:rPr>
            <w:webHidden/>
          </w:rPr>
          <w:t>21</w:t>
        </w:r>
        <w:r w:rsidR="00C42306" w:rsidRPr="008D1229">
          <w:rPr>
            <w:webHidden/>
          </w:rPr>
          <w:fldChar w:fldCharType="end"/>
        </w:r>
      </w:hyperlink>
    </w:p>
    <w:p w14:paraId="6BCABCA9" w14:textId="77777777" w:rsidR="00F907E7" w:rsidRPr="008D1229" w:rsidRDefault="00EB3FA6">
      <w:pPr>
        <w:pStyle w:val="Sumrio2"/>
        <w:rPr>
          <w:rFonts w:eastAsiaTheme="minorEastAsia"/>
          <w:caps w:val="0"/>
        </w:rPr>
      </w:pPr>
      <w:hyperlink w:anchor="_Toc109837820" w:history="1">
        <w:r w:rsidR="00F907E7" w:rsidRPr="008D1229">
          <w:rPr>
            <w:rStyle w:val="Hyperlink"/>
          </w:rPr>
          <w:t>2.6</w:t>
        </w:r>
        <w:r w:rsidR="00F907E7" w:rsidRPr="008D1229">
          <w:rPr>
            <w:rFonts w:eastAsiaTheme="minorEastAsia"/>
            <w:caps w:val="0"/>
          </w:rPr>
          <w:tab/>
        </w:r>
        <w:r w:rsidR="00F907E7" w:rsidRPr="008D1229">
          <w:rPr>
            <w:rStyle w:val="Hyperlink"/>
          </w:rPr>
          <w:t>IDE Arduino</w:t>
        </w:r>
        <w:r w:rsidR="00F907E7" w:rsidRPr="008D1229">
          <w:rPr>
            <w:webHidden/>
          </w:rPr>
          <w:tab/>
        </w:r>
        <w:r w:rsidR="00C42306" w:rsidRPr="008D1229">
          <w:rPr>
            <w:webHidden/>
          </w:rPr>
          <w:fldChar w:fldCharType="begin"/>
        </w:r>
        <w:r w:rsidR="00F907E7" w:rsidRPr="008D1229">
          <w:rPr>
            <w:webHidden/>
          </w:rPr>
          <w:instrText xml:space="preserve"> PAGEREF _Toc109837820 \h </w:instrText>
        </w:r>
        <w:r w:rsidR="00C42306" w:rsidRPr="008D1229">
          <w:rPr>
            <w:webHidden/>
          </w:rPr>
        </w:r>
        <w:r w:rsidR="00C42306" w:rsidRPr="008D1229">
          <w:rPr>
            <w:webHidden/>
          </w:rPr>
          <w:fldChar w:fldCharType="separate"/>
        </w:r>
        <w:r w:rsidR="00F907E7" w:rsidRPr="008D1229">
          <w:rPr>
            <w:webHidden/>
          </w:rPr>
          <w:t>23</w:t>
        </w:r>
        <w:r w:rsidR="00C42306" w:rsidRPr="008D1229">
          <w:rPr>
            <w:webHidden/>
          </w:rPr>
          <w:fldChar w:fldCharType="end"/>
        </w:r>
      </w:hyperlink>
    </w:p>
    <w:p w14:paraId="5BB48299" w14:textId="77777777" w:rsidR="00F907E7" w:rsidRPr="008D1229" w:rsidRDefault="00EB3FA6">
      <w:pPr>
        <w:pStyle w:val="Sumrio2"/>
        <w:rPr>
          <w:rFonts w:eastAsiaTheme="minorEastAsia"/>
          <w:caps w:val="0"/>
        </w:rPr>
      </w:pPr>
      <w:hyperlink w:anchor="_Toc109837821" w:history="1">
        <w:r w:rsidR="00F907E7" w:rsidRPr="008D1229">
          <w:rPr>
            <w:rStyle w:val="Hyperlink"/>
          </w:rPr>
          <w:t>2.7</w:t>
        </w:r>
        <w:r w:rsidR="00F907E7" w:rsidRPr="008D1229">
          <w:rPr>
            <w:rFonts w:eastAsiaTheme="minorEastAsia"/>
            <w:caps w:val="0"/>
          </w:rPr>
          <w:tab/>
        </w:r>
        <w:r w:rsidR="00F907E7" w:rsidRPr="008D1229">
          <w:rPr>
            <w:rStyle w:val="Hyperlink"/>
          </w:rPr>
          <w:t>Movimentos da regência</w:t>
        </w:r>
        <w:r w:rsidR="00F907E7" w:rsidRPr="008D1229">
          <w:rPr>
            <w:webHidden/>
          </w:rPr>
          <w:tab/>
        </w:r>
        <w:r w:rsidR="00C42306" w:rsidRPr="008D1229">
          <w:rPr>
            <w:webHidden/>
          </w:rPr>
          <w:fldChar w:fldCharType="begin"/>
        </w:r>
        <w:r w:rsidR="00F907E7" w:rsidRPr="008D1229">
          <w:rPr>
            <w:webHidden/>
          </w:rPr>
          <w:instrText xml:space="preserve"> PAGEREF _Toc109837821 \h </w:instrText>
        </w:r>
        <w:r w:rsidR="00C42306" w:rsidRPr="008D1229">
          <w:rPr>
            <w:webHidden/>
          </w:rPr>
        </w:r>
        <w:r w:rsidR="00C42306" w:rsidRPr="008D1229">
          <w:rPr>
            <w:webHidden/>
          </w:rPr>
          <w:fldChar w:fldCharType="separate"/>
        </w:r>
        <w:r w:rsidR="00F907E7" w:rsidRPr="008D1229">
          <w:rPr>
            <w:webHidden/>
          </w:rPr>
          <w:t>24</w:t>
        </w:r>
        <w:r w:rsidR="00C42306" w:rsidRPr="008D1229">
          <w:rPr>
            <w:webHidden/>
          </w:rPr>
          <w:fldChar w:fldCharType="end"/>
        </w:r>
      </w:hyperlink>
    </w:p>
    <w:p w14:paraId="3703144E" w14:textId="77777777" w:rsidR="00F907E7" w:rsidRPr="008D1229" w:rsidRDefault="00EB3FA6">
      <w:pPr>
        <w:pStyle w:val="Sumrio2"/>
        <w:rPr>
          <w:rFonts w:eastAsiaTheme="minorEastAsia"/>
          <w:caps w:val="0"/>
        </w:rPr>
      </w:pPr>
      <w:hyperlink w:anchor="_Toc109837822" w:history="1">
        <w:r w:rsidR="00F907E7" w:rsidRPr="008D1229">
          <w:rPr>
            <w:rStyle w:val="Hyperlink"/>
          </w:rPr>
          <w:t>2.8</w:t>
        </w:r>
        <w:r w:rsidR="00F907E7" w:rsidRPr="008D1229">
          <w:rPr>
            <w:rFonts w:eastAsiaTheme="minorEastAsia"/>
            <w:caps w:val="0"/>
          </w:rPr>
          <w:tab/>
        </w:r>
        <w:r w:rsidR="00F907E7" w:rsidRPr="008D1229">
          <w:rPr>
            <w:rStyle w:val="Hyperlink"/>
          </w:rPr>
          <w:t>Redes neurais artificiais</w:t>
        </w:r>
        <w:r w:rsidR="00F907E7" w:rsidRPr="008D1229">
          <w:rPr>
            <w:webHidden/>
          </w:rPr>
          <w:tab/>
        </w:r>
        <w:r w:rsidR="00C42306" w:rsidRPr="008D1229">
          <w:rPr>
            <w:webHidden/>
          </w:rPr>
          <w:fldChar w:fldCharType="begin"/>
        </w:r>
        <w:r w:rsidR="00F907E7" w:rsidRPr="008D1229">
          <w:rPr>
            <w:webHidden/>
          </w:rPr>
          <w:instrText xml:space="preserve"> PAGEREF _Toc109837822 \h </w:instrText>
        </w:r>
        <w:r w:rsidR="00C42306" w:rsidRPr="008D1229">
          <w:rPr>
            <w:webHidden/>
          </w:rPr>
        </w:r>
        <w:r w:rsidR="00C42306" w:rsidRPr="008D1229">
          <w:rPr>
            <w:webHidden/>
          </w:rPr>
          <w:fldChar w:fldCharType="separate"/>
        </w:r>
        <w:r w:rsidR="00F907E7" w:rsidRPr="008D1229">
          <w:rPr>
            <w:webHidden/>
          </w:rPr>
          <w:t>26</w:t>
        </w:r>
        <w:r w:rsidR="00C42306" w:rsidRPr="008D1229">
          <w:rPr>
            <w:webHidden/>
          </w:rPr>
          <w:fldChar w:fldCharType="end"/>
        </w:r>
      </w:hyperlink>
    </w:p>
    <w:p w14:paraId="0C2EBD52" w14:textId="77777777" w:rsidR="00F907E7" w:rsidRPr="008D1229" w:rsidRDefault="00EB3FA6">
      <w:pPr>
        <w:pStyle w:val="Sumrio3"/>
        <w:rPr>
          <w:rFonts w:eastAsiaTheme="minorEastAsia"/>
          <w:b w:val="0"/>
          <w:bCs w:val="0"/>
        </w:rPr>
      </w:pPr>
      <w:hyperlink w:anchor="_Toc109837823" w:history="1">
        <w:r w:rsidR="00F907E7" w:rsidRPr="008D1229">
          <w:rPr>
            <w:rStyle w:val="Hyperlink"/>
          </w:rPr>
          <w:t>2.8.1</w:t>
        </w:r>
        <w:r w:rsidR="00F907E7" w:rsidRPr="008D1229">
          <w:rPr>
            <w:rFonts w:eastAsiaTheme="minorEastAsia"/>
            <w:b w:val="0"/>
            <w:bCs w:val="0"/>
          </w:rPr>
          <w:tab/>
        </w:r>
        <w:r w:rsidR="00F907E7" w:rsidRPr="008D1229">
          <w:rPr>
            <w:rStyle w:val="Hyperlink"/>
          </w:rPr>
          <w:t>Rede Perceptron</w:t>
        </w:r>
        <w:r w:rsidR="00F907E7" w:rsidRPr="008D1229">
          <w:rPr>
            <w:webHidden/>
          </w:rPr>
          <w:tab/>
        </w:r>
        <w:r w:rsidR="00C42306" w:rsidRPr="008D1229">
          <w:rPr>
            <w:webHidden/>
          </w:rPr>
          <w:fldChar w:fldCharType="begin"/>
        </w:r>
        <w:r w:rsidR="00F907E7" w:rsidRPr="008D1229">
          <w:rPr>
            <w:webHidden/>
          </w:rPr>
          <w:instrText xml:space="preserve"> PAGEREF _Toc109837823 \h </w:instrText>
        </w:r>
        <w:r w:rsidR="00C42306" w:rsidRPr="008D1229">
          <w:rPr>
            <w:webHidden/>
          </w:rPr>
        </w:r>
        <w:r w:rsidR="00C42306" w:rsidRPr="008D1229">
          <w:rPr>
            <w:webHidden/>
          </w:rPr>
          <w:fldChar w:fldCharType="separate"/>
        </w:r>
        <w:r w:rsidR="00F907E7" w:rsidRPr="008D1229">
          <w:rPr>
            <w:webHidden/>
          </w:rPr>
          <w:t>27</w:t>
        </w:r>
        <w:r w:rsidR="00C42306" w:rsidRPr="008D1229">
          <w:rPr>
            <w:webHidden/>
          </w:rPr>
          <w:fldChar w:fldCharType="end"/>
        </w:r>
      </w:hyperlink>
    </w:p>
    <w:p w14:paraId="7821A31D" w14:textId="77777777" w:rsidR="00F907E7" w:rsidRPr="008D1229" w:rsidRDefault="00EB3FA6" w:rsidP="008D1229">
      <w:pPr>
        <w:pStyle w:val="Sumrio4"/>
        <w:rPr>
          <w:rFonts w:eastAsiaTheme="minorEastAsia"/>
          <w:noProof/>
        </w:rPr>
      </w:pPr>
      <w:hyperlink w:anchor="_Toc109837824" w:history="1">
        <w:r w:rsidR="00F907E7" w:rsidRPr="008D1229">
          <w:rPr>
            <w:rStyle w:val="Hyperlink"/>
            <w:rFonts w:ascii="Times New Roman" w:eastAsiaTheme="majorEastAsia" w:hAnsi="Times New Roman" w:cs="Times New Roman"/>
            <w:noProof/>
            <w:sz w:val="24"/>
            <w:szCs w:val="24"/>
          </w:rPr>
          <w:t>2.8.1.1</w:t>
        </w:r>
        <w:r w:rsidR="00F907E7" w:rsidRPr="008D1229">
          <w:rPr>
            <w:rFonts w:eastAsiaTheme="minorEastAsia"/>
            <w:noProof/>
          </w:rPr>
          <w:tab/>
        </w:r>
        <w:r w:rsidR="00EC4DE2">
          <w:rPr>
            <w:rFonts w:eastAsiaTheme="minorEastAsia"/>
            <w:noProof/>
          </w:rPr>
          <w:t xml:space="preserve">   </w:t>
        </w:r>
        <w:r w:rsidR="00F907E7" w:rsidRPr="008D1229">
          <w:rPr>
            <w:rStyle w:val="Hyperlink"/>
            <w:rFonts w:ascii="Times New Roman" w:eastAsiaTheme="majorEastAsia" w:hAnsi="Times New Roman" w:cs="Times New Roman"/>
            <w:noProof/>
            <w:sz w:val="24"/>
            <w:szCs w:val="24"/>
          </w:rPr>
          <w:t>Rede Perceptron de Múltiplas Camadas (PMC)</w:t>
        </w:r>
        <w:r w:rsidR="00F907E7" w:rsidRPr="008D1229">
          <w:rPr>
            <w:noProof/>
            <w:webHidden/>
          </w:rPr>
          <w:tab/>
        </w:r>
        <w:r w:rsidR="00C42306" w:rsidRPr="008D1229">
          <w:rPr>
            <w:noProof/>
            <w:webHidden/>
          </w:rPr>
          <w:fldChar w:fldCharType="begin"/>
        </w:r>
        <w:r w:rsidR="00F907E7" w:rsidRPr="008D1229">
          <w:rPr>
            <w:noProof/>
            <w:webHidden/>
          </w:rPr>
          <w:instrText xml:space="preserve"> PAGEREF _Toc109837824 \h </w:instrText>
        </w:r>
        <w:r w:rsidR="00C42306" w:rsidRPr="008D1229">
          <w:rPr>
            <w:noProof/>
            <w:webHidden/>
          </w:rPr>
        </w:r>
        <w:r w:rsidR="00C42306" w:rsidRPr="008D1229">
          <w:rPr>
            <w:noProof/>
            <w:webHidden/>
          </w:rPr>
          <w:fldChar w:fldCharType="separate"/>
        </w:r>
        <w:r w:rsidR="00F907E7" w:rsidRPr="008D1229">
          <w:rPr>
            <w:noProof/>
            <w:webHidden/>
          </w:rPr>
          <w:t>28</w:t>
        </w:r>
        <w:r w:rsidR="00C42306" w:rsidRPr="008D1229">
          <w:rPr>
            <w:noProof/>
            <w:webHidden/>
          </w:rPr>
          <w:fldChar w:fldCharType="end"/>
        </w:r>
      </w:hyperlink>
    </w:p>
    <w:p w14:paraId="3D7B95CF" w14:textId="77777777" w:rsidR="00F907E7" w:rsidRPr="008D1229" w:rsidRDefault="00EB3FA6">
      <w:pPr>
        <w:pStyle w:val="Sumrio3"/>
        <w:rPr>
          <w:rFonts w:eastAsiaTheme="minorEastAsia"/>
          <w:b w:val="0"/>
          <w:bCs w:val="0"/>
        </w:rPr>
      </w:pPr>
      <w:hyperlink w:anchor="_Toc109837825" w:history="1">
        <w:r w:rsidR="00F907E7" w:rsidRPr="008D1229">
          <w:rPr>
            <w:rStyle w:val="Hyperlink"/>
          </w:rPr>
          <w:t>2.8.2</w:t>
        </w:r>
        <w:r w:rsidR="00F907E7" w:rsidRPr="008D1229">
          <w:rPr>
            <w:rFonts w:eastAsiaTheme="minorEastAsia"/>
            <w:b w:val="0"/>
            <w:bCs w:val="0"/>
          </w:rPr>
          <w:tab/>
        </w:r>
        <w:r w:rsidR="00F907E7" w:rsidRPr="008D1229">
          <w:rPr>
            <w:rStyle w:val="Hyperlink"/>
          </w:rPr>
          <w:t>Aprendizado</w:t>
        </w:r>
        <w:r w:rsidR="00F907E7" w:rsidRPr="008D1229">
          <w:rPr>
            <w:webHidden/>
          </w:rPr>
          <w:tab/>
        </w:r>
        <w:r w:rsidR="00C42306" w:rsidRPr="008D1229">
          <w:rPr>
            <w:webHidden/>
          </w:rPr>
          <w:fldChar w:fldCharType="begin"/>
        </w:r>
        <w:r w:rsidR="00F907E7" w:rsidRPr="008D1229">
          <w:rPr>
            <w:webHidden/>
          </w:rPr>
          <w:instrText xml:space="preserve"> PAGEREF _Toc109837825 \h </w:instrText>
        </w:r>
        <w:r w:rsidR="00C42306" w:rsidRPr="008D1229">
          <w:rPr>
            <w:webHidden/>
          </w:rPr>
        </w:r>
        <w:r w:rsidR="00C42306" w:rsidRPr="008D1229">
          <w:rPr>
            <w:webHidden/>
          </w:rPr>
          <w:fldChar w:fldCharType="separate"/>
        </w:r>
        <w:r w:rsidR="00F907E7" w:rsidRPr="008D1229">
          <w:rPr>
            <w:webHidden/>
          </w:rPr>
          <w:t>29</w:t>
        </w:r>
        <w:r w:rsidR="00C42306" w:rsidRPr="008D1229">
          <w:rPr>
            <w:webHidden/>
          </w:rPr>
          <w:fldChar w:fldCharType="end"/>
        </w:r>
      </w:hyperlink>
    </w:p>
    <w:p w14:paraId="492EECDB" w14:textId="77777777" w:rsidR="00F907E7" w:rsidRPr="008D1229" w:rsidRDefault="00EB3FA6" w:rsidP="008D1229">
      <w:pPr>
        <w:pStyle w:val="Sumrio4"/>
        <w:rPr>
          <w:rFonts w:eastAsiaTheme="minorEastAsia"/>
          <w:noProof/>
        </w:rPr>
      </w:pPr>
      <w:hyperlink w:anchor="_Toc109837826" w:history="1">
        <w:r w:rsidR="00F907E7" w:rsidRPr="008D1229">
          <w:rPr>
            <w:rStyle w:val="Hyperlink"/>
            <w:rFonts w:ascii="Times New Roman" w:eastAsiaTheme="majorEastAsia" w:hAnsi="Times New Roman" w:cs="Times New Roman"/>
            <w:noProof/>
            <w:sz w:val="24"/>
            <w:szCs w:val="24"/>
          </w:rPr>
          <w:t>2.8.2.1</w:t>
        </w:r>
        <w:r w:rsidR="00F907E7" w:rsidRPr="008D1229">
          <w:rPr>
            <w:rFonts w:eastAsiaTheme="minorEastAsia"/>
            <w:noProof/>
          </w:rPr>
          <w:tab/>
        </w:r>
        <w:r w:rsidR="00EC4DE2">
          <w:rPr>
            <w:rFonts w:eastAsiaTheme="minorEastAsia"/>
            <w:noProof/>
          </w:rPr>
          <w:t xml:space="preserve">   </w:t>
        </w:r>
        <w:r w:rsidR="00F907E7" w:rsidRPr="008D1229">
          <w:rPr>
            <w:rStyle w:val="Hyperlink"/>
            <w:rFonts w:ascii="Times New Roman" w:eastAsiaTheme="majorEastAsia" w:hAnsi="Times New Roman" w:cs="Times New Roman"/>
            <w:noProof/>
            <w:sz w:val="24"/>
            <w:szCs w:val="24"/>
          </w:rPr>
          <w:t>Função de Custo</w:t>
        </w:r>
        <w:r w:rsidR="00F907E7" w:rsidRPr="008D1229">
          <w:rPr>
            <w:noProof/>
            <w:webHidden/>
          </w:rPr>
          <w:tab/>
        </w:r>
        <w:r w:rsidR="00C42306" w:rsidRPr="008D1229">
          <w:rPr>
            <w:noProof/>
            <w:webHidden/>
          </w:rPr>
          <w:fldChar w:fldCharType="begin"/>
        </w:r>
        <w:r w:rsidR="00F907E7" w:rsidRPr="008D1229">
          <w:rPr>
            <w:noProof/>
            <w:webHidden/>
          </w:rPr>
          <w:instrText xml:space="preserve"> PAGEREF _Toc109837826 \h </w:instrText>
        </w:r>
        <w:r w:rsidR="00C42306" w:rsidRPr="008D1229">
          <w:rPr>
            <w:noProof/>
            <w:webHidden/>
          </w:rPr>
        </w:r>
        <w:r w:rsidR="00C42306" w:rsidRPr="008D1229">
          <w:rPr>
            <w:noProof/>
            <w:webHidden/>
          </w:rPr>
          <w:fldChar w:fldCharType="separate"/>
        </w:r>
        <w:r w:rsidR="00F907E7" w:rsidRPr="008D1229">
          <w:rPr>
            <w:noProof/>
            <w:webHidden/>
          </w:rPr>
          <w:t>29</w:t>
        </w:r>
        <w:r w:rsidR="00C42306" w:rsidRPr="008D1229">
          <w:rPr>
            <w:noProof/>
            <w:webHidden/>
          </w:rPr>
          <w:fldChar w:fldCharType="end"/>
        </w:r>
      </w:hyperlink>
    </w:p>
    <w:p w14:paraId="2841726A" w14:textId="77777777" w:rsidR="00F907E7" w:rsidRPr="008D1229" w:rsidRDefault="00EB3FA6" w:rsidP="008D1229">
      <w:pPr>
        <w:pStyle w:val="Sumrio4"/>
        <w:rPr>
          <w:rFonts w:eastAsiaTheme="minorEastAsia"/>
          <w:noProof/>
        </w:rPr>
      </w:pPr>
      <w:hyperlink w:anchor="_Toc109837827" w:history="1">
        <w:r w:rsidR="00F907E7" w:rsidRPr="008D1229">
          <w:rPr>
            <w:rStyle w:val="Hyperlink"/>
            <w:rFonts w:ascii="Times New Roman" w:eastAsiaTheme="majorEastAsia" w:hAnsi="Times New Roman" w:cs="Times New Roman"/>
            <w:noProof/>
            <w:sz w:val="24"/>
            <w:szCs w:val="24"/>
          </w:rPr>
          <w:t>2.8.2.2</w:t>
        </w:r>
        <w:r w:rsidR="00F907E7" w:rsidRPr="008D1229">
          <w:rPr>
            <w:rFonts w:eastAsiaTheme="minorEastAsia"/>
            <w:noProof/>
          </w:rPr>
          <w:tab/>
        </w:r>
        <w:r w:rsidR="00EC4DE2">
          <w:rPr>
            <w:rFonts w:eastAsiaTheme="minorEastAsia"/>
            <w:noProof/>
          </w:rPr>
          <w:t xml:space="preserve">   </w:t>
        </w:r>
        <w:r w:rsidR="00F907E7" w:rsidRPr="008D1229">
          <w:rPr>
            <w:rStyle w:val="Hyperlink"/>
            <w:rFonts w:ascii="Times New Roman" w:eastAsiaTheme="majorEastAsia" w:hAnsi="Times New Roman" w:cs="Times New Roman"/>
            <w:noProof/>
            <w:sz w:val="24"/>
            <w:szCs w:val="24"/>
          </w:rPr>
          <w:t>Backpropagation</w:t>
        </w:r>
        <w:r w:rsidR="00F907E7" w:rsidRPr="008D1229">
          <w:rPr>
            <w:noProof/>
            <w:webHidden/>
          </w:rPr>
          <w:tab/>
        </w:r>
        <w:r w:rsidR="00C42306" w:rsidRPr="008D1229">
          <w:rPr>
            <w:noProof/>
            <w:webHidden/>
          </w:rPr>
          <w:fldChar w:fldCharType="begin"/>
        </w:r>
        <w:r w:rsidR="00F907E7" w:rsidRPr="008D1229">
          <w:rPr>
            <w:noProof/>
            <w:webHidden/>
          </w:rPr>
          <w:instrText xml:space="preserve"> PAGEREF _Toc109837827 \h </w:instrText>
        </w:r>
        <w:r w:rsidR="00C42306" w:rsidRPr="008D1229">
          <w:rPr>
            <w:noProof/>
            <w:webHidden/>
          </w:rPr>
        </w:r>
        <w:r w:rsidR="00C42306" w:rsidRPr="008D1229">
          <w:rPr>
            <w:noProof/>
            <w:webHidden/>
          </w:rPr>
          <w:fldChar w:fldCharType="separate"/>
        </w:r>
        <w:r w:rsidR="00F907E7" w:rsidRPr="008D1229">
          <w:rPr>
            <w:noProof/>
            <w:webHidden/>
          </w:rPr>
          <w:t>29</w:t>
        </w:r>
        <w:r w:rsidR="00C42306" w:rsidRPr="008D1229">
          <w:rPr>
            <w:noProof/>
            <w:webHidden/>
          </w:rPr>
          <w:fldChar w:fldCharType="end"/>
        </w:r>
      </w:hyperlink>
    </w:p>
    <w:p w14:paraId="71CF12B7" w14:textId="77777777" w:rsidR="00F907E7" w:rsidRPr="008D1229" w:rsidRDefault="00EB3FA6">
      <w:pPr>
        <w:pStyle w:val="Sumrio3"/>
        <w:rPr>
          <w:rFonts w:eastAsiaTheme="minorEastAsia"/>
          <w:b w:val="0"/>
          <w:bCs w:val="0"/>
        </w:rPr>
      </w:pPr>
      <w:hyperlink w:anchor="_Toc109837828" w:history="1">
        <w:r w:rsidR="00F907E7" w:rsidRPr="008D1229">
          <w:rPr>
            <w:rStyle w:val="Hyperlink"/>
          </w:rPr>
          <w:t>2.8.3</w:t>
        </w:r>
        <w:r w:rsidR="00F907E7" w:rsidRPr="008D1229">
          <w:rPr>
            <w:rFonts w:eastAsiaTheme="minorEastAsia"/>
            <w:b w:val="0"/>
            <w:bCs w:val="0"/>
          </w:rPr>
          <w:tab/>
        </w:r>
        <w:r w:rsidR="00F907E7" w:rsidRPr="008D1229">
          <w:rPr>
            <w:rStyle w:val="Hyperlink"/>
          </w:rPr>
          <w:t>Keras</w:t>
        </w:r>
        <w:r w:rsidR="00F907E7" w:rsidRPr="008D1229">
          <w:rPr>
            <w:webHidden/>
          </w:rPr>
          <w:tab/>
        </w:r>
        <w:r w:rsidR="00C42306" w:rsidRPr="008D1229">
          <w:rPr>
            <w:webHidden/>
          </w:rPr>
          <w:fldChar w:fldCharType="begin"/>
        </w:r>
        <w:r w:rsidR="00F907E7" w:rsidRPr="008D1229">
          <w:rPr>
            <w:webHidden/>
          </w:rPr>
          <w:instrText xml:space="preserve"> PAGEREF _Toc109837828 \h </w:instrText>
        </w:r>
        <w:r w:rsidR="00C42306" w:rsidRPr="008D1229">
          <w:rPr>
            <w:webHidden/>
          </w:rPr>
        </w:r>
        <w:r w:rsidR="00C42306" w:rsidRPr="008D1229">
          <w:rPr>
            <w:webHidden/>
          </w:rPr>
          <w:fldChar w:fldCharType="separate"/>
        </w:r>
        <w:r w:rsidR="00F907E7" w:rsidRPr="008D1229">
          <w:rPr>
            <w:webHidden/>
          </w:rPr>
          <w:t>30</w:t>
        </w:r>
        <w:r w:rsidR="00C42306" w:rsidRPr="008D1229">
          <w:rPr>
            <w:webHidden/>
          </w:rPr>
          <w:fldChar w:fldCharType="end"/>
        </w:r>
      </w:hyperlink>
    </w:p>
    <w:p w14:paraId="300DD7E3" w14:textId="77777777" w:rsidR="00F907E7" w:rsidRPr="008D1229" w:rsidRDefault="00EB3FA6" w:rsidP="008D1229">
      <w:pPr>
        <w:pStyle w:val="Sumrio4"/>
        <w:rPr>
          <w:rFonts w:eastAsiaTheme="minorEastAsia"/>
          <w:noProof/>
        </w:rPr>
      </w:pPr>
      <w:hyperlink w:anchor="_Toc109837829" w:history="1">
        <w:r w:rsidR="00F907E7" w:rsidRPr="008D1229">
          <w:rPr>
            <w:rStyle w:val="Hyperlink"/>
            <w:rFonts w:ascii="Times New Roman" w:eastAsiaTheme="majorEastAsia" w:hAnsi="Times New Roman" w:cs="Times New Roman"/>
            <w:noProof/>
            <w:sz w:val="24"/>
            <w:szCs w:val="24"/>
          </w:rPr>
          <w:t>2.8.3.1</w:t>
        </w:r>
        <w:r w:rsidR="00F907E7" w:rsidRPr="008D1229">
          <w:rPr>
            <w:rFonts w:eastAsiaTheme="minorEastAsia"/>
            <w:noProof/>
          </w:rPr>
          <w:tab/>
        </w:r>
        <w:r w:rsidR="00EC4DE2">
          <w:rPr>
            <w:rFonts w:eastAsiaTheme="minorEastAsia"/>
            <w:noProof/>
          </w:rPr>
          <w:t xml:space="preserve">   </w:t>
        </w:r>
        <w:r w:rsidR="00F907E7" w:rsidRPr="008D1229">
          <w:rPr>
            <w:rStyle w:val="Hyperlink"/>
            <w:rFonts w:ascii="Times New Roman" w:eastAsiaTheme="majorEastAsia" w:hAnsi="Times New Roman" w:cs="Times New Roman"/>
            <w:noProof/>
            <w:sz w:val="24"/>
            <w:szCs w:val="24"/>
          </w:rPr>
          <w:t>Dropout</w:t>
        </w:r>
        <w:r w:rsidR="00EC4DE2">
          <w:rPr>
            <w:rStyle w:val="Hyperlink"/>
            <w:rFonts w:ascii="Times New Roman" w:eastAsiaTheme="majorEastAsia" w:hAnsi="Times New Roman" w:cs="Times New Roman"/>
            <w:noProof/>
            <w:sz w:val="24"/>
            <w:szCs w:val="24"/>
          </w:rPr>
          <w:t>...............</w:t>
        </w:r>
        <w:r w:rsidR="00F907E7" w:rsidRPr="008D1229">
          <w:rPr>
            <w:noProof/>
            <w:webHidden/>
          </w:rPr>
          <w:tab/>
        </w:r>
        <w:r w:rsidR="00C42306" w:rsidRPr="008D1229">
          <w:rPr>
            <w:noProof/>
            <w:webHidden/>
          </w:rPr>
          <w:fldChar w:fldCharType="begin"/>
        </w:r>
        <w:r w:rsidR="00F907E7" w:rsidRPr="008D1229">
          <w:rPr>
            <w:noProof/>
            <w:webHidden/>
          </w:rPr>
          <w:instrText xml:space="preserve"> PAGEREF _Toc109837829 \h </w:instrText>
        </w:r>
        <w:r w:rsidR="00C42306" w:rsidRPr="008D1229">
          <w:rPr>
            <w:noProof/>
            <w:webHidden/>
          </w:rPr>
        </w:r>
        <w:r w:rsidR="00C42306" w:rsidRPr="008D1229">
          <w:rPr>
            <w:noProof/>
            <w:webHidden/>
          </w:rPr>
          <w:fldChar w:fldCharType="separate"/>
        </w:r>
        <w:r w:rsidR="00F907E7" w:rsidRPr="008D1229">
          <w:rPr>
            <w:noProof/>
            <w:webHidden/>
          </w:rPr>
          <w:t>30</w:t>
        </w:r>
        <w:r w:rsidR="00C42306" w:rsidRPr="008D1229">
          <w:rPr>
            <w:noProof/>
            <w:webHidden/>
          </w:rPr>
          <w:fldChar w:fldCharType="end"/>
        </w:r>
      </w:hyperlink>
    </w:p>
    <w:p w14:paraId="1E1FFE67" w14:textId="77777777" w:rsidR="00F907E7" w:rsidRPr="008D1229" w:rsidRDefault="00EB3FA6" w:rsidP="008D1229">
      <w:pPr>
        <w:pStyle w:val="Sumrio4"/>
        <w:rPr>
          <w:rFonts w:eastAsiaTheme="minorEastAsia"/>
          <w:noProof/>
        </w:rPr>
      </w:pPr>
      <w:hyperlink w:anchor="_Toc109837830" w:history="1">
        <w:r w:rsidR="00F907E7" w:rsidRPr="008D1229">
          <w:rPr>
            <w:rStyle w:val="Hyperlink"/>
            <w:rFonts w:ascii="Times New Roman" w:eastAsiaTheme="majorEastAsia" w:hAnsi="Times New Roman" w:cs="Times New Roman"/>
            <w:noProof/>
            <w:sz w:val="24"/>
            <w:szCs w:val="24"/>
          </w:rPr>
          <w:t>2.8.3.2</w:t>
        </w:r>
        <w:r w:rsidR="00F907E7" w:rsidRPr="008D1229">
          <w:rPr>
            <w:rFonts w:eastAsiaTheme="minorEastAsia"/>
            <w:noProof/>
          </w:rPr>
          <w:tab/>
        </w:r>
        <w:r w:rsidR="00EC4DE2">
          <w:rPr>
            <w:rFonts w:eastAsiaTheme="minorEastAsia"/>
            <w:noProof/>
          </w:rPr>
          <w:t xml:space="preserve">   </w:t>
        </w:r>
        <w:r w:rsidR="00F907E7" w:rsidRPr="008D1229">
          <w:rPr>
            <w:rStyle w:val="Hyperlink"/>
            <w:rFonts w:ascii="Times New Roman" w:eastAsiaTheme="majorEastAsia" w:hAnsi="Times New Roman" w:cs="Times New Roman"/>
            <w:noProof/>
            <w:sz w:val="24"/>
            <w:szCs w:val="24"/>
          </w:rPr>
          <w:t>Otimização Adam</w:t>
        </w:r>
        <w:r w:rsidR="00F907E7" w:rsidRPr="008D1229">
          <w:rPr>
            <w:noProof/>
            <w:webHidden/>
          </w:rPr>
          <w:tab/>
        </w:r>
        <w:r w:rsidR="00C42306" w:rsidRPr="008D1229">
          <w:rPr>
            <w:noProof/>
            <w:webHidden/>
          </w:rPr>
          <w:fldChar w:fldCharType="begin"/>
        </w:r>
        <w:r w:rsidR="00F907E7" w:rsidRPr="008D1229">
          <w:rPr>
            <w:noProof/>
            <w:webHidden/>
          </w:rPr>
          <w:instrText xml:space="preserve"> PAGEREF _Toc109837830 \h </w:instrText>
        </w:r>
        <w:r w:rsidR="00C42306" w:rsidRPr="008D1229">
          <w:rPr>
            <w:noProof/>
            <w:webHidden/>
          </w:rPr>
        </w:r>
        <w:r w:rsidR="00C42306" w:rsidRPr="008D1229">
          <w:rPr>
            <w:noProof/>
            <w:webHidden/>
          </w:rPr>
          <w:fldChar w:fldCharType="separate"/>
        </w:r>
        <w:r w:rsidR="00F907E7" w:rsidRPr="008D1229">
          <w:rPr>
            <w:noProof/>
            <w:webHidden/>
          </w:rPr>
          <w:t>30</w:t>
        </w:r>
        <w:r w:rsidR="00C42306" w:rsidRPr="008D1229">
          <w:rPr>
            <w:noProof/>
            <w:webHidden/>
          </w:rPr>
          <w:fldChar w:fldCharType="end"/>
        </w:r>
      </w:hyperlink>
    </w:p>
    <w:p w14:paraId="4C6F6E37" w14:textId="77777777" w:rsidR="00F907E7" w:rsidRPr="008D1229" w:rsidRDefault="00EB3FA6" w:rsidP="008D1229">
      <w:pPr>
        <w:pStyle w:val="Sumrio4"/>
        <w:rPr>
          <w:rFonts w:eastAsiaTheme="minorEastAsia"/>
          <w:noProof/>
        </w:rPr>
      </w:pPr>
      <w:hyperlink w:anchor="_Toc109837831" w:history="1">
        <w:r w:rsidR="00F907E7" w:rsidRPr="008D1229">
          <w:rPr>
            <w:rStyle w:val="Hyperlink"/>
            <w:rFonts w:ascii="Times New Roman" w:eastAsiaTheme="majorEastAsia" w:hAnsi="Times New Roman" w:cs="Times New Roman"/>
            <w:noProof/>
            <w:sz w:val="24"/>
            <w:szCs w:val="24"/>
          </w:rPr>
          <w:t>2.8.3.3</w:t>
        </w:r>
        <w:r w:rsidR="00F907E7" w:rsidRPr="008D1229">
          <w:rPr>
            <w:rFonts w:eastAsiaTheme="minorEastAsia"/>
            <w:noProof/>
          </w:rPr>
          <w:tab/>
        </w:r>
        <w:r w:rsidR="00EC4DE2">
          <w:rPr>
            <w:rFonts w:eastAsiaTheme="minorEastAsia"/>
            <w:noProof/>
          </w:rPr>
          <w:t xml:space="preserve">   </w:t>
        </w:r>
        <w:r w:rsidR="00F907E7" w:rsidRPr="008D1229">
          <w:rPr>
            <w:rStyle w:val="Hyperlink"/>
            <w:rFonts w:ascii="Times New Roman" w:eastAsiaTheme="majorEastAsia" w:hAnsi="Times New Roman" w:cs="Times New Roman"/>
            <w:noProof/>
            <w:sz w:val="24"/>
            <w:szCs w:val="24"/>
          </w:rPr>
          <w:t>Métrica de avaliação AUC</w:t>
        </w:r>
        <w:r w:rsidR="00F907E7" w:rsidRPr="008D1229">
          <w:rPr>
            <w:noProof/>
            <w:webHidden/>
          </w:rPr>
          <w:tab/>
        </w:r>
        <w:r w:rsidR="00C42306" w:rsidRPr="008D1229">
          <w:rPr>
            <w:noProof/>
            <w:webHidden/>
          </w:rPr>
          <w:fldChar w:fldCharType="begin"/>
        </w:r>
        <w:r w:rsidR="00F907E7" w:rsidRPr="008D1229">
          <w:rPr>
            <w:noProof/>
            <w:webHidden/>
          </w:rPr>
          <w:instrText xml:space="preserve"> PAGEREF _Toc109837831 \h </w:instrText>
        </w:r>
        <w:r w:rsidR="00C42306" w:rsidRPr="008D1229">
          <w:rPr>
            <w:noProof/>
            <w:webHidden/>
          </w:rPr>
        </w:r>
        <w:r w:rsidR="00C42306" w:rsidRPr="008D1229">
          <w:rPr>
            <w:noProof/>
            <w:webHidden/>
          </w:rPr>
          <w:fldChar w:fldCharType="separate"/>
        </w:r>
        <w:r w:rsidR="00F907E7" w:rsidRPr="008D1229">
          <w:rPr>
            <w:noProof/>
            <w:webHidden/>
          </w:rPr>
          <w:t>31</w:t>
        </w:r>
        <w:r w:rsidR="00C42306" w:rsidRPr="008D1229">
          <w:rPr>
            <w:noProof/>
            <w:webHidden/>
          </w:rPr>
          <w:fldChar w:fldCharType="end"/>
        </w:r>
      </w:hyperlink>
    </w:p>
    <w:p w14:paraId="69E401AE" w14:textId="77777777" w:rsidR="00F907E7" w:rsidRPr="008D1229" w:rsidRDefault="00EB3FA6">
      <w:pPr>
        <w:pStyle w:val="Sumrio1"/>
        <w:rPr>
          <w:rFonts w:eastAsiaTheme="minorEastAsia"/>
          <w:b w:val="0"/>
          <w:bCs w:val="0"/>
          <w:caps w:val="0"/>
        </w:rPr>
      </w:pPr>
      <w:hyperlink w:anchor="_Toc109837832" w:history="1">
        <w:r w:rsidR="00F907E7" w:rsidRPr="008D1229">
          <w:rPr>
            <w:rStyle w:val="Hyperlink"/>
          </w:rPr>
          <w:t>3</w:t>
        </w:r>
        <w:r w:rsidR="00F907E7" w:rsidRPr="008D1229">
          <w:rPr>
            <w:rFonts w:eastAsiaTheme="minorEastAsia"/>
            <w:b w:val="0"/>
            <w:bCs w:val="0"/>
            <w:caps w:val="0"/>
          </w:rPr>
          <w:tab/>
        </w:r>
        <w:r w:rsidR="00F907E7" w:rsidRPr="008D1229">
          <w:rPr>
            <w:rStyle w:val="Hyperlink"/>
          </w:rPr>
          <w:t>Projeto das Placas de circuito impresso</w:t>
        </w:r>
        <w:r w:rsidR="00F907E7" w:rsidRPr="008D1229">
          <w:rPr>
            <w:webHidden/>
          </w:rPr>
          <w:tab/>
        </w:r>
        <w:r w:rsidR="00C42306" w:rsidRPr="008D1229">
          <w:rPr>
            <w:webHidden/>
          </w:rPr>
          <w:fldChar w:fldCharType="begin"/>
        </w:r>
        <w:r w:rsidR="00F907E7" w:rsidRPr="008D1229">
          <w:rPr>
            <w:webHidden/>
          </w:rPr>
          <w:instrText xml:space="preserve"> PAGEREF _Toc109837832 \h </w:instrText>
        </w:r>
        <w:r w:rsidR="00C42306" w:rsidRPr="008D1229">
          <w:rPr>
            <w:webHidden/>
          </w:rPr>
        </w:r>
        <w:r w:rsidR="00C42306" w:rsidRPr="008D1229">
          <w:rPr>
            <w:webHidden/>
          </w:rPr>
          <w:fldChar w:fldCharType="separate"/>
        </w:r>
        <w:r w:rsidR="00F907E7" w:rsidRPr="008D1229">
          <w:rPr>
            <w:webHidden/>
          </w:rPr>
          <w:t>32</w:t>
        </w:r>
        <w:r w:rsidR="00C42306" w:rsidRPr="008D1229">
          <w:rPr>
            <w:webHidden/>
          </w:rPr>
          <w:fldChar w:fldCharType="end"/>
        </w:r>
      </w:hyperlink>
    </w:p>
    <w:p w14:paraId="6B2157E9" w14:textId="77777777" w:rsidR="00F907E7" w:rsidRPr="008D1229" w:rsidRDefault="00EB3FA6">
      <w:pPr>
        <w:pStyle w:val="Sumrio2"/>
        <w:rPr>
          <w:rFonts w:eastAsiaTheme="minorEastAsia"/>
          <w:caps w:val="0"/>
        </w:rPr>
      </w:pPr>
      <w:hyperlink w:anchor="_Toc109837833" w:history="1">
        <w:r w:rsidR="00F907E7" w:rsidRPr="008D1229">
          <w:rPr>
            <w:rStyle w:val="Hyperlink"/>
          </w:rPr>
          <w:t>3.1</w:t>
        </w:r>
        <w:r w:rsidR="00F907E7" w:rsidRPr="008D1229">
          <w:rPr>
            <w:rFonts w:eastAsiaTheme="minorEastAsia"/>
            <w:caps w:val="0"/>
          </w:rPr>
          <w:tab/>
        </w:r>
        <w:r w:rsidR="00F907E7" w:rsidRPr="008D1229">
          <w:rPr>
            <w:rStyle w:val="Hyperlink"/>
          </w:rPr>
          <w:t>componentes utilizados</w:t>
        </w:r>
        <w:r w:rsidR="00F907E7" w:rsidRPr="008D1229">
          <w:rPr>
            <w:webHidden/>
          </w:rPr>
          <w:tab/>
        </w:r>
        <w:r w:rsidR="00C42306" w:rsidRPr="008D1229">
          <w:rPr>
            <w:webHidden/>
          </w:rPr>
          <w:fldChar w:fldCharType="begin"/>
        </w:r>
        <w:r w:rsidR="00F907E7" w:rsidRPr="008D1229">
          <w:rPr>
            <w:webHidden/>
          </w:rPr>
          <w:instrText xml:space="preserve"> PAGEREF _Toc109837833 \h </w:instrText>
        </w:r>
        <w:r w:rsidR="00C42306" w:rsidRPr="008D1229">
          <w:rPr>
            <w:webHidden/>
          </w:rPr>
        </w:r>
        <w:r w:rsidR="00C42306" w:rsidRPr="008D1229">
          <w:rPr>
            <w:webHidden/>
          </w:rPr>
          <w:fldChar w:fldCharType="separate"/>
        </w:r>
        <w:r w:rsidR="00F907E7" w:rsidRPr="008D1229">
          <w:rPr>
            <w:webHidden/>
          </w:rPr>
          <w:t>32</w:t>
        </w:r>
        <w:r w:rsidR="00C42306" w:rsidRPr="008D1229">
          <w:rPr>
            <w:webHidden/>
          </w:rPr>
          <w:fldChar w:fldCharType="end"/>
        </w:r>
      </w:hyperlink>
    </w:p>
    <w:p w14:paraId="79366E77" w14:textId="77777777" w:rsidR="00F907E7" w:rsidRPr="008D1229" w:rsidRDefault="00EB3FA6">
      <w:pPr>
        <w:pStyle w:val="Sumrio2"/>
        <w:rPr>
          <w:rFonts w:eastAsiaTheme="minorEastAsia"/>
          <w:caps w:val="0"/>
        </w:rPr>
      </w:pPr>
      <w:hyperlink w:anchor="_Toc109837834" w:history="1">
        <w:r w:rsidR="00F907E7" w:rsidRPr="008D1229">
          <w:rPr>
            <w:rStyle w:val="Hyperlink"/>
          </w:rPr>
          <w:t>3.2</w:t>
        </w:r>
        <w:r w:rsidR="00F907E7" w:rsidRPr="008D1229">
          <w:rPr>
            <w:rFonts w:eastAsiaTheme="minorEastAsia"/>
            <w:caps w:val="0"/>
          </w:rPr>
          <w:tab/>
        </w:r>
        <w:r w:rsidR="00F907E7" w:rsidRPr="008D1229">
          <w:rPr>
            <w:rStyle w:val="Hyperlink"/>
          </w:rPr>
          <w:t>Emissor de dados</w:t>
        </w:r>
        <w:r w:rsidR="00F907E7" w:rsidRPr="008D1229">
          <w:rPr>
            <w:webHidden/>
          </w:rPr>
          <w:tab/>
        </w:r>
        <w:r w:rsidR="00C42306" w:rsidRPr="008D1229">
          <w:rPr>
            <w:webHidden/>
          </w:rPr>
          <w:fldChar w:fldCharType="begin"/>
        </w:r>
        <w:r w:rsidR="00F907E7" w:rsidRPr="008D1229">
          <w:rPr>
            <w:webHidden/>
          </w:rPr>
          <w:instrText xml:space="preserve"> PAGEREF _Toc109837834 \h </w:instrText>
        </w:r>
        <w:r w:rsidR="00C42306" w:rsidRPr="008D1229">
          <w:rPr>
            <w:webHidden/>
          </w:rPr>
        </w:r>
        <w:r w:rsidR="00C42306" w:rsidRPr="008D1229">
          <w:rPr>
            <w:webHidden/>
          </w:rPr>
          <w:fldChar w:fldCharType="separate"/>
        </w:r>
        <w:r w:rsidR="00F907E7" w:rsidRPr="008D1229">
          <w:rPr>
            <w:webHidden/>
          </w:rPr>
          <w:t>33</w:t>
        </w:r>
        <w:r w:rsidR="00C42306" w:rsidRPr="008D1229">
          <w:rPr>
            <w:webHidden/>
          </w:rPr>
          <w:fldChar w:fldCharType="end"/>
        </w:r>
      </w:hyperlink>
    </w:p>
    <w:p w14:paraId="3838CFEE" w14:textId="77777777" w:rsidR="00F907E7" w:rsidRPr="008D1229" w:rsidRDefault="00EB3FA6">
      <w:pPr>
        <w:pStyle w:val="Sumrio3"/>
        <w:rPr>
          <w:rFonts w:eastAsiaTheme="minorEastAsia"/>
          <w:b w:val="0"/>
          <w:bCs w:val="0"/>
        </w:rPr>
      </w:pPr>
      <w:hyperlink w:anchor="_Toc109837835" w:history="1">
        <w:r w:rsidR="00F907E7" w:rsidRPr="008D1229">
          <w:rPr>
            <w:rStyle w:val="Hyperlink"/>
          </w:rPr>
          <w:t>3.2.1</w:t>
        </w:r>
        <w:r w:rsidR="00F907E7" w:rsidRPr="008D1229">
          <w:rPr>
            <w:rFonts w:eastAsiaTheme="minorEastAsia"/>
            <w:b w:val="0"/>
            <w:bCs w:val="0"/>
          </w:rPr>
          <w:tab/>
        </w:r>
        <w:r w:rsidR="00F907E7" w:rsidRPr="008D1229">
          <w:rPr>
            <w:rStyle w:val="Hyperlink"/>
            <w:i/>
          </w:rPr>
          <w:t>Layout</w:t>
        </w:r>
        <w:r w:rsidR="00F907E7" w:rsidRPr="008D1229">
          <w:rPr>
            <w:rStyle w:val="Hyperlink"/>
          </w:rPr>
          <w:t xml:space="preserve"> das Placas de Circuito Impresso (PCIs)</w:t>
        </w:r>
        <w:r w:rsidR="00F907E7" w:rsidRPr="008D1229">
          <w:rPr>
            <w:webHidden/>
          </w:rPr>
          <w:tab/>
        </w:r>
        <w:r w:rsidR="00C42306" w:rsidRPr="008D1229">
          <w:rPr>
            <w:webHidden/>
          </w:rPr>
          <w:fldChar w:fldCharType="begin"/>
        </w:r>
        <w:r w:rsidR="00F907E7" w:rsidRPr="008D1229">
          <w:rPr>
            <w:webHidden/>
          </w:rPr>
          <w:instrText xml:space="preserve"> PAGEREF _Toc109837835 \h </w:instrText>
        </w:r>
        <w:r w:rsidR="00C42306" w:rsidRPr="008D1229">
          <w:rPr>
            <w:webHidden/>
          </w:rPr>
        </w:r>
        <w:r w:rsidR="00C42306" w:rsidRPr="008D1229">
          <w:rPr>
            <w:webHidden/>
          </w:rPr>
          <w:fldChar w:fldCharType="separate"/>
        </w:r>
        <w:r w:rsidR="00F907E7" w:rsidRPr="008D1229">
          <w:rPr>
            <w:webHidden/>
          </w:rPr>
          <w:t>34</w:t>
        </w:r>
        <w:r w:rsidR="00C42306" w:rsidRPr="008D1229">
          <w:rPr>
            <w:webHidden/>
          </w:rPr>
          <w:fldChar w:fldCharType="end"/>
        </w:r>
      </w:hyperlink>
    </w:p>
    <w:p w14:paraId="768DAB4F" w14:textId="77777777" w:rsidR="00F907E7" w:rsidRPr="008D1229" w:rsidRDefault="00EB3FA6">
      <w:pPr>
        <w:pStyle w:val="Sumrio2"/>
        <w:rPr>
          <w:rFonts w:eastAsiaTheme="minorEastAsia"/>
          <w:caps w:val="0"/>
        </w:rPr>
      </w:pPr>
      <w:hyperlink w:anchor="_Toc109837836" w:history="1">
        <w:r w:rsidR="00F907E7" w:rsidRPr="008D1229">
          <w:rPr>
            <w:rStyle w:val="Hyperlink"/>
          </w:rPr>
          <w:t>3.3</w:t>
        </w:r>
        <w:r w:rsidR="00F907E7" w:rsidRPr="008D1229">
          <w:rPr>
            <w:rFonts w:eastAsiaTheme="minorEastAsia"/>
            <w:caps w:val="0"/>
          </w:rPr>
          <w:tab/>
        </w:r>
        <w:r w:rsidR="00F907E7" w:rsidRPr="008D1229">
          <w:rPr>
            <w:rStyle w:val="Hyperlink"/>
          </w:rPr>
          <w:t>Receptor de dados</w:t>
        </w:r>
        <w:r w:rsidR="00F907E7" w:rsidRPr="008D1229">
          <w:rPr>
            <w:webHidden/>
          </w:rPr>
          <w:tab/>
        </w:r>
        <w:r w:rsidR="00C42306" w:rsidRPr="008D1229">
          <w:rPr>
            <w:webHidden/>
          </w:rPr>
          <w:fldChar w:fldCharType="begin"/>
        </w:r>
        <w:r w:rsidR="00F907E7" w:rsidRPr="008D1229">
          <w:rPr>
            <w:webHidden/>
          </w:rPr>
          <w:instrText xml:space="preserve"> PAGEREF _Toc109837836 \h </w:instrText>
        </w:r>
        <w:r w:rsidR="00C42306" w:rsidRPr="008D1229">
          <w:rPr>
            <w:webHidden/>
          </w:rPr>
        </w:r>
        <w:r w:rsidR="00C42306" w:rsidRPr="008D1229">
          <w:rPr>
            <w:webHidden/>
          </w:rPr>
          <w:fldChar w:fldCharType="separate"/>
        </w:r>
        <w:r w:rsidR="00F907E7" w:rsidRPr="008D1229">
          <w:rPr>
            <w:webHidden/>
          </w:rPr>
          <w:t>34</w:t>
        </w:r>
        <w:r w:rsidR="00C42306" w:rsidRPr="008D1229">
          <w:rPr>
            <w:webHidden/>
          </w:rPr>
          <w:fldChar w:fldCharType="end"/>
        </w:r>
      </w:hyperlink>
    </w:p>
    <w:p w14:paraId="33F1EB56" w14:textId="77777777" w:rsidR="00F907E7" w:rsidRPr="008D1229" w:rsidRDefault="00EB3FA6">
      <w:pPr>
        <w:pStyle w:val="Sumrio3"/>
        <w:rPr>
          <w:rFonts w:eastAsiaTheme="minorEastAsia"/>
          <w:b w:val="0"/>
          <w:bCs w:val="0"/>
        </w:rPr>
      </w:pPr>
      <w:hyperlink w:anchor="_Toc109837837" w:history="1">
        <w:r w:rsidR="00F907E7" w:rsidRPr="008D1229">
          <w:rPr>
            <w:rStyle w:val="Hyperlink"/>
          </w:rPr>
          <w:t>3.3.1</w:t>
        </w:r>
        <w:r w:rsidR="00F907E7" w:rsidRPr="008D1229">
          <w:rPr>
            <w:rFonts w:eastAsiaTheme="minorEastAsia"/>
            <w:b w:val="0"/>
            <w:bCs w:val="0"/>
          </w:rPr>
          <w:tab/>
        </w:r>
        <w:r w:rsidR="00F907E7" w:rsidRPr="008D1229">
          <w:rPr>
            <w:rStyle w:val="Hyperlink"/>
          </w:rPr>
          <w:t>Esquemático do Circuito do Receptor de Dados</w:t>
        </w:r>
        <w:r w:rsidR="00F907E7" w:rsidRPr="008D1229">
          <w:rPr>
            <w:webHidden/>
          </w:rPr>
          <w:tab/>
        </w:r>
        <w:r w:rsidR="00C42306" w:rsidRPr="008D1229">
          <w:rPr>
            <w:webHidden/>
          </w:rPr>
          <w:fldChar w:fldCharType="begin"/>
        </w:r>
        <w:r w:rsidR="00F907E7" w:rsidRPr="008D1229">
          <w:rPr>
            <w:webHidden/>
          </w:rPr>
          <w:instrText xml:space="preserve"> PAGEREF _Toc109837837 \h </w:instrText>
        </w:r>
        <w:r w:rsidR="00C42306" w:rsidRPr="008D1229">
          <w:rPr>
            <w:webHidden/>
          </w:rPr>
        </w:r>
        <w:r w:rsidR="00C42306" w:rsidRPr="008D1229">
          <w:rPr>
            <w:webHidden/>
          </w:rPr>
          <w:fldChar w:fldCharType="separate"/>
        </w:r>
        <w:r w:rsidR="00F907E7" w:rsidRPr="008D1229">
          <w:rPr>
            <w:webHidden/>
          </w:rPr>
          <w:t>35</w:t>
        </w:r>
        <w:r w:rsidR="00C42306" w:rsidRPr="008D1229">
          <w:rPr>
            <w:webHidden/>
          </w:rPr>
          <w:fldChar w:fldCharType="end"/>
        </w:r>
      </w:hyperlink>
    </w:p>
    <w:p w14:paraId="62DE22F9" w14:textId="77777777" w:rsidR="00F907E7" w:rsidRPr="008D1229" w:rsidRDefault="00EB3FA6">
      <w:pPr>
        <w:pStyle w:val="Sumrio3"/>
        <w:rPr>
          <w:rFonts w:eastAsiaTheme="minorEastAsia"/>
          <w:b w:val="0"/>
          <w:bCs w:val="0"/>
        </w:rPr>
      </w:pPr>
      <w:hyperlink w:anchor="_Toc109837838" w:history="1">
        <w:r w:rsidR="00F907E7" w:rsidRPr="008D1229">
          <w:rPr>
            <w:rStyle w:val="Hyperlink"/>
          </w:rPr>
          <w:t>3.3.2</w:t>
        </w:r>
        <w:r w:rsidR="00F907E7" w:rsidRPr="008D1229">
          <w:rPr>
            <w:rFonts w:eastAsiaTheme="minorEastAsia"/>
            <w:b w:val="0"/>
            <w:bCs w:val="0"/>
          </w:rPr>
          <w:tab/>
        </w:r>
        <w:r w:rsidR="00F907E7" w:rsidRPr="008D1229">
          <w:rPr>
            <w:rStyle w:val="Hyperlink"/>
            <w:i/>
          </w:rPr>
          <w:t>Layout</w:t>
        </w:r>
        <w:r w:rsidR="00F907E7" w:rsidRPr="008D1229">
          <w:rPr>
            <w:rStyle w:val="Hyperlink"/>
          </w:rPr>
          <w:t xml:space="preserve"> da Placa de Circuito Impresso</w:t>
        </w:r>
        <w:r w:rsidR="00F907E7" w:rsidRPr="008D1229">
          <w:rPr>
            <w:webHidden/>
          </w:rPr>
          <w:tab/>
        </w:r>
        <w:r w:rsidR="00C42306" w:rsidRPr="008D1229">
          <w:rPr>
            <w:webHidden/>
          </w:rPr>
          <w:fldChar w:fldCharType="begin"/>
        </w:r>
        <w:r w:rsidR="00F907E7" w:rsidRPr="008D1229">
          <w:rPr>
            <w:webHidden/>
          </w:rPr>
          <w:instrText xml:space="preserve"> PAGEREF _Toc109837838 \h </w:instrText>
        </w:r>
        <w:r w:rsidR="00C42306" w:rsidRPr="008D1229">
          <w:rPr>
            <w:webHidden/>
          </w:rPr>
        </w:r>
        <w:r w:rsidR="00C42306" w:rsidRPr="008D1229">
          <w:rPr>
            <w:webHidden/>
          </w:rPr>
          <w:fldChar w:fldCharType="separate"/>
        </w:r>
        <w:r w:rsidR="00F907E7" w:rsidRPr="008D1229">
          <w:rPr>
            <w:webHidden/>
          </w:rPr>
          <w:t>36</w:t>
        </w:r>
        <w:r w:rsidR="00C42306" w:rsidRPr="008D1229">
          <w:rPr>
            <w:webHidden/>
          </w:rPr>
          <w:fldChar w:fldCharType="end"/>
        </w:r>
      </w:hyperlink>
    </w:p>
    <w:p w14:paraId="7EF09766" w14:textId="77777777" w:rsidR="00F907E7" w:rsidRPr="008D1229" w:rsidRDefault="00EB3FA6">
      <w:pPr>
        <w:pStyle w:val="Sumrio1"/>
        <w:rPr>
          <w:rFonts w:eastAsiaTheme="minorEastAsia"/>
          <w:b w:val="0"/>
          <w:bCs w:val="0"/>
          <w:caps w:val="0"/>
        </w:rPr>
      </w:pPr>
      <w:hyperlink w:anchor="_Toc109837839" w:history="1">
        <w:r w:rsidR="00F907E7" w:rsidRPr="008D1229">
          <w:rPr>
            <w:rStyle w:val="Hyperlink"/>
          </w:rPr>
          <w:t>4</w:t>
        </w:r>
        <w:r w:rsidR="00F907E7" w:rsidRPr="008D1229">
          <w:rPr>
            <w:rFonts w:eastAsiaTheme="minorEastAsia"/>
            <w:b w:val="0"/>
            <w:bCs w:val="0"/>
            <w:caps w:val="0"/>
          </w:rPr>
          <w:tab/>
        </w:r>
        <w:r w:rsidR="00F907E7" w:rsidRPr="008D1229">
          <w:rPr>
            <w:rStyle w:val="Hyperlink"/>
          </w:rPr>
          <w:t>Projeto das cases</w:t>
        </w:r>
        <w:r w:rsidR="00F907E7" w:rsidRPr="008D1229">
          <w:rPr>
            <w:webHidden/>
          </w:rPr>
          <w:tab/>
        </w:r>
        <w:r w:rsidR="00C42306" w:rsidRPr="008D1229">
          <w:rPr>
            <w:webHidden/>
          </w:rPr>
          <w:fldChar w:fldCharType="begin"/>
        </w:r>
        <w:r w:rsidR="00F907E7" w:rsidRPr="008D1229">
          <w:rPr>
            <w:webHidden/>
          </w:rPr>
          <w:instrText xml:space="preserve"> PAGEREF _Toc109837839 \h </w:instrText>
        </w:r>
        <w:r w:rsidR="00C42306" w:rsidRPr="008D1229">
          <w:rPr>
            <w:webHidden/>
          </w:rPr>
        </w:r>
        <w:r w:rsidR="00C42306" w:rsidRPr="008D1229">
          <w:rPr>
            <w:webHidden/>
          </w:rPr>
          <w:fldChar w:fldCharType="separate"/>
        </w:r>
        <w:r w:rsidR="00F907E7" w:rsidRPr="008D1229">
          <w:rPr>
            <w:webHidden/>
          </w:rPr>
          <w:t>38</w:t>
        </w:r>
        <w:r w:rsidR="00C42306" w:rsidRPr="008D1229">
          <w:rPr>
            <w:webHidden/>
          </w:rPr>
          <w:fldChar w:fldCharType="end"/>
        </w:r>
      </w:hyperlink>
    </w:p>
    <w:p w14:paraId="6EED284D" w14:textId="77777777" w:rsidR="00F907E7" w:rsidRPr="008D1229" w:rsidRDefault="00EB3FA6">
      <w:pPr>
        <w:pStyle w:val="Sumrio2"/>
        <w:rPr>
          <w:rFonts w:eastAsiaTheme="minorEastAsia"/>
          <w:caps w:val="0"/>
        </w:rPr>
      </w:pPr>
      <w:hyperlink w:anchor="_Toc109837840" w:history="1">
        <w:r w:rsidR="00F907E7" w:rsidRPr="008D1229">
          <w:rPr>
            <w:rStyle w:val="Hyperlink"/>
          </w:rPr>
          <w:t>4.1</w:t>
        </w:r>
        <w:r w:rsidR="00F907E7" w:rsidRPr="008D1229">
          <w:rPr>
            <w:rFonts w:eastAsiaTheme="minorEastAsia"/>
            <w:caps w:val="0"/>
          </w:rPr>
          <w:tab/>
        </w:r>
        <w:r w:rsidR="00F907E7" w:rsidRPr="008D1229">
          <w:rPr>
            <w:rStyle w:val="Hyperlink"/>
          </w:rPr>
          <w:t>Projeto DA CASE DO EMISSOR</w:t>
        </w:r>
        <w:r w:rsidR="00F907E7" w:rsidRPr="008D1229">
          <w:rPr>
            <w:webHidden/>
          </w:rPr>
          <w:tab/>
        </w:r>
        <w:r w:rsidR="00C42306" w:rsidRPr="008D1229">
          <w:rPr>
            <w:webHidden/>
          </w:rPr>
          <w:fldChar w:fldCharType="begin"/>
        </w:r>
        <w:r w:rsidR="00F907E7" w:rsidRPr="008D1229">
          <w:rPr>
            <w:webHidden/>
          </w:rPr>
          <w:instrText xml:space="preserve"> PAGEREF _Toc109837840 \h </w:instrText>
        </w:r>
        <w:r w:rsidR="00C42306" w:rsidRPr="008D1229">
          <w:rPr>
            <w:webHidden/>
          </w:rPr>
        </w:r>
        <w:r w:rsidR="00C42306" w:rsidRPr="008D1229">
          <w:rPr>
            <w:webHidden/>
          </w:rPr>
          <w:fldChar w:fldCharType="separate"/>
        </w:r>
        <w:r w:rsidR="00F907E7" w:rsidRPr="008D1229">
          <w:rPr>
            <w:webHidden/>
          </w:rPr>
          <w:t>38</w:t>
        </w:r>
        <w:r w:rsidR="00C42306" w:rsidRPr="008D1229">
          <w:rPr>
            <w:webHidden/>
          </w:rPr>
          <w:fldChar w:fldCharType="end"/>
        </w:r>
      </w:hyperlink>
    </w:p>
    <w:p w14:paraId="1B3002BE" w14:textId="77777777" w:rsidR="00F907E7" w:rsidRPr="008D1229" w:rsidRDefault="00EB3FA6">
      <w:pPr>
        <w:pStyle w:val="Sumrio2"/>
        <w:rPr>
          <w:rFonts w:eastAsiaTheme="minorEastAsia"/>
          <w:caps w:val="0"/>
        </w:rPr>
      </w:pPr>
      <w:hyperlink w:anchor="_Toc109837841" w:history="1">
        <w:r w:rsidR="00F907E7" w:rsidRPr="008D1229">
          <w:rPr>
            <w:rStyle w:val="Hyperlink"/>
          </w:rPr>
          <w:t>4.2</w:t>
        </w:r>
        <w:r w:rsidR="00F907E7" w:rsidRPr="008D1229">
          <w:rPr>
            <w:rFonts w:eastAsiaTheme="minorEastAsia"/>
            <w:caps w:val="0"/>
          </w:rPr>
          <w:tab/>
        </w:r>
        <w:r w:rsidR="00F907E7" w:rsidRPr="008D1229">
          <w:rPr>
            <w:rStyle w:val="Hyperlink"/>
          </w:rPr>
          <w:t>Projeto DA case DO receptor</w:t>
        </w:r>
        <w:r w:rsidR="00F907E7" w:rsidRPr="008D1229">
          <w:rPr>
            <w:webHidden/>
          </w:rPr>
          <w:tab/>
        </w:r>
        <w:r w:rsidR="00C42306" w:rsidRPr="008D1229">
          <w:rPr>
            <w:webHidden/>
          </w:rPr>
          <w:fldChar w:fldCharType="begin"/>
        </w:r>
        <w:r w:rsidR="00F907E7" w:rsidRPr="008D1229">
          <w:rPr>
            <w:webHidden/>
          </w:rPr>
          <w:instrText xml:space="preserve"> PAGEREF _Toc109837841 \h </w:instrText>
        </w:r>
        <w:r w:rsidR="00C42306" w:rsidRPr="008D1229">
          <w:rPr>
            <w:webHidden/>
          </w:rPr>
        </w:r>
        <w:r w:rsidR="00C42306" w:rsidRPr="008D1229">
          <w:rPr>
            <w:webHidden/>
          </w:rPr>
          <w:fldChar w:fldCharType="separate"/>
        </w:r>
        <w:r w:rsidR="00F907E7" w:rsidRPr="008D1229">
          <w:rPr>
            <w:webHidden/>
          </w:rPr>
          <w:t>39</w:t>
        </w:r>
        <w:r w:rsidR="00C42306" w:rsidRPr="008D1229">
          <w:rPr>
            <w:webHidden/>
          </w:rPr>
          <w:fldChar w:fldCharType="end"/>
        </w:r>
      </w:hyperlink>
    </w:p>
    <w:p w14:paraId="1BE5F4BD" w14:textId="77777777" w:rsidR="00F907E7" w:rsidRPr="008D1229" w:rsidRDefault="00EB3FA6">
      <w:pPr>
        <w:pStyle w:val="Sumrio1"/>
        <w:rPr>
          <w:rFonts w:eastAsiaTheme="minorEastAsia"/>
          <w:b w:val="0"/>
          <w:bCs w:val="0"/>
          <w:caps w:val="0"/>
        </w:rPr>
      </w:pPr>
      <w:hyperlink w:anchor="_Toc109837842" w:history="1">
        <w:r w:rsidR="00F907E7" w:rsidRPr="008D1229">
          <w:rPr>
            <w:rStyle w:val="Hyperlink"/>
          </w:rPr>
          <w:t>5</w:t>
        </w:r>
        <w:r w:rsidR="00F907E7" w:rsidRPr="008D1229">
          <w:rPr>
            <w:rFonts w:eastAsiaTheme="minorEastAsia"/>
            <w:b w:val="0"/>
            <w:bCs w:val="0"/>
            <w:caps w:val="0"/>
          </w:rPr>
          <w:tab/>
        </w:r>
        <w:r w:rsidR="00F907E7" w:rsidRPr="008D1229">
          <w:rPr>
            <w:rStyle w:val="Hyperlink"/>
          </w:rPr>
          <w:t>Desenvolvimento do firmware</w:t>
        </w:r>
        <w:r w:rsidR="00F907E7" w:rsidRPr="008D1229">
          <w:rPr>
            <w:webHidden/>
          </w:rPr>
          <w:tab/>
        </w:r>
        <w:r w:rsidR="00C42306" w:rsidRPr="008D1229">
          <w:rPr>
            <w:webHidden/>
          </w:rPr>
          <w:fldChar w:fldCharType="begin"/>
        </w:r>
        <w:r w:rsidR="00F907E7" w:rsidRPr="008D1229">
          <w:rPr>
            <w:webHidden/>
          </w:rPr>
          <w:instrText xml:space="preserve"> PAGEREF _Toc109837842 \h </w:instrText>
        </w:r>
        <w:r w:rsidR="00C42306" w:rsidRPr="008D1229">
          <w:rPr>
            <w:webHidden/>
          </w:rPr>
        </w:r>
        <w:r w:rsidR="00C42306" w:rsidRPr="008D1229">
          <w:rPr>
            <w:webHidden/>
          </w:rPr>
          <w:fldChar w:fldCharType="separate"/>
        </w:r>
        <w:r w:rsidR="00F907E7" w:rsidRPr="008D1229">
          <w:rPr>
            <w:webHidden/>
          </w:rPr>
          <w:t>41</w:t>
        </w:r>
        <w:r w:rsidR="00C42306" w:rsidRPr="008D1229">
          <w:rPr>
            <w:webHidden/>
          </w:rPr>
          <w:fldChar w:fldCharType="end"/>
        </w:r>
      </w:hyperlink>
    </w:p>
    <w:p w14:paraId="5FEAB599" w14:textId="77777777" w:rsidR="00F907E7" w:rsidRPr="008D1229" w:rsidRDefault="00EB3FA6">
      <w:pPr>
        <w:pStyle w:val="Sumrio2"/>
        <w:rPr>
          <w:rFonts w:eastAsiaTheme="minorEastAsia"/>
          <w:caps w:val="0"/>
        </w:rPr>
      </w:pPr>
      <w:hyperlink w:anchor="_Toc109837843" w:history="1">
        <w:r w:rsidR="00F907E7" w:rsidRPr="008D1229">
          <w:rPr>
            <w:rStyle w:val="Hyperlink"/>
          </w:rPr>
          <w:t>5.1</w:t>
        </w:r>
        <w:r w:rsidR="00F907E7" w:rsidRPr="008D1229">
          <w:rPr>
            <w:rFonts w:eastAsiaTheme="minorEastAsia"/>
            <w:caps w:val="0"/>
          </w:rPr>
          <w:tab/>
        </w:r>
        <w:r w:rsidR="00F907E7" w:rsidRPr="008D1229">
          <w:rPr>
            <w:rStyle w:val="Hyperlink"/>
          </w:rPr>
          <w:t>Estabilidade de comunicação</w:t>
        </w:r>
        <w:r w:rsidR="00F907E7" w:rsidRPr="008D1229">
          <w:rPr>
            <w:webHidden/>
          </w:rPr>
          <w:tab/>
        </w:r>
        <w:r w:rsidR="00C42306" w:rsidRPr="008D1229">
          <w:rPr>
            <w:webHidden/>
          </w:rPr>
          <w:fldChar w:fldCharType="begin"/>
        </w:r>
        <w:r w:rsidR="00F907E7" w:rsidRPr="008D1229">
          <w:rPr>
            <w:webHidden/>
          </w:rPr>
          <w:instrText xml:space="preserve"> PAGEREF _Toc109837843 \h </w:instrText>
        </w:r>
        <w:r w:rsidR="00C42306" w:rsidRPr="008D1229">
          <w:rPr>
            <w:webHidden/>
          </w:rPr>
        </w:r>
        <w:r w:rsidR="00C42306" w:rsidRPr="008D1229">
          <w:rPr>
            <w:webHidden/>
          </w:rPr>
          <w:fldChar w:fldCharType="separate"/>
        </w:r>
        <w:r w:rsidR="00F907E7" w:rsidRPr="008D1229">
          <w:rPr>
            <w:webHidden/>
          </w:rPr>
          <w:t>41</w:t>
        </w:r>
        <w:r w:rsidR="00C42306" w:rsidRPr="008D1229">
          <w:rPr>
            <w:webHidden/>
          </w:rPr>
          <w:fldChar w:fldCharType="end"/>
        </w:r>
      </w:hyperlink>
    </w:p>
    <w:p w14:paraId="4A459E99" w14:textId="77777777" w:rsidR="00F907E7" w:rsidRPr="008D1229" w:rsidRDefault="00EB3FA6">
      <w:pPr>
        <w:pStyle w:val="Sumrio2"/>
        <w:rPr>
          <w:rFonts w:eastAsiaTheme="minorEastAsia"/>
          <w:caps w:val="0"/>
        </w:rPr>
      </w:pPr>
      <w:hyperlink w:anchor="_Toc109837844" w:history="1">
        <w:r w:rsidR="00F907E7" w:rsidRPr="008D1229">
          <w:rPr>
            <w:rStyle w:val="Hyperlink"/>
          </w:rPr>
          <w:t>5.2</w:t>
        </w:r>
        <w:r w:rsidR="00F907E7" w:rsidRPr="008D1229">
          <w:rPr>
            <w:rFonts w:eastAsiaTheme="minorEastAsia"/>
            <w:caps w:val="0"/>
          </w:rPr>
          <w:tab/>
        </w:r>
        <w:r w:rsidR="00F907E7" w:rsidRPr="008D1229">
          <w:rPr>
            <w:rStyle w:val="Hyperlink"/>
          </w:rPr>
          <w:t>dados transmitidos</w:t>
        </w:r>
        <w:r w:rsidR="00F907E7" w:rsidRPr="008D1229">
          <w:rPr>
            <w:webHidden/>
          </w:rPr>
          <w:tab/>
        </w:r>
        <w:r w:rsidR="00C42306" w:rsidRPr="008D1229">
          <w:rPr>
            <w:webHidden/>
          </w:rPr>
          <w:fldChar w:fldCharType="begin"/>
        </w:r>
        <w:r w:rsidR="00F907E7" w:rsidRPr="008D1229">
          <w:rPr>
            <w:webHidden/>
          </w:rPr>
          <w:instrText xml:space="preserve"> PAGEREF _Toc109837844 \h </w:instrText>
        </w:r>
        <w:r w:rsidR="00C42306" w:rsidRPr="008D1229">
          <w:rPr>
            <w:webHidden/>
          </w:rPr>
        </w:r>
        <w:r w:rsidR="00C42306" w:rsidRPr="008D1229">
          <w:rPr>
            <w:webHidden/>
          </w:rPr>
          <w:fldChar w:fldCharType="separate"/>
        </w:r>
        <w:r w:rsidR="00F907E7" w:rsidRPr="008D1229">
          <w:rPr>
            <w:webHidden/>
          </w:rPr>
          <w:t>43</w:t>
        </w:r>
        <w:r w:rsidR="00C42306" w:rsidRPr="008D1229">
          <w:rPr>
            <w:webHidden/>
          </w:rPr>
          <w:fldChar w:fldCharType="end"/>
        </w:r>
      </w:hyperlink>
    </w:p>
    <w:p w14:paraId="6BE242A0" w14:textId="77777777" w:rsidR="00F907E7" w:rsidRPr="008D1229" w:rsidRDefault="00EB3FA6">
      <w:pPr>
        <w:pStyle w:val="Sumrio2"/>
        <w:rPr>
          <w:rFonts w:eastAsiaTheme="minorEastAsia"/>
          <w:caps w:val="0"/>
        </w:rPr>
      </w:pPr>
      <w:hyperlink w:anchor="_Toc109837845" w:history="1">
        <w:r w:rsidR="00F907E7" w:rsidRPr="008D1229">
          <w:rPr>
            <w:rStyle w:val="Hyperlink"/>
          </w:rPr>
          <w:t>5.3</w:t>
        </w:r>
        <w:r w:rsidR="00F907E7" w:rsidRPr="008D1229">
          <w:rPr>
            <w:rFonts w:eastAsiaTheme="minorEastAsia"/>
            <w:caps w:val="0"/>
          </w:rPr>
          <w:tab/>
        </w:r>
        <w:r w:rsidR="00F907E7" w:rsidRPr="008D1229">
          <w:rPr>
            <w:rStyle w:val="Hyperlink"/>
          </w:rPr>
          <w:t>Aquisição de dados</w:t>
        </w:r>
        <w:r w:rsidR="00F907E7" w:rsidRPr="008D1229">
          <w:rPr>
            <w:webHidden/>
          </w:rPr>
          <w:tab/>
        </w:r>
        <w:r w:rsidR="00C42306" w:rsidRPr="008D1229">
          <w:rPr>
            <w:webHidden/>
          </w:rPr>
          <w:fldChar w:fldCharType="begin"/>
        </w:r>
        <w:r w:rsidR="00F907E7" w:rsidRPr="008D1229">
          <w:rPr>
            <w:webHidden/>
          </w:rPr>
          <w:instrText xml:space="preserve"> PAGEREF _Toc109837845 \h </w:instrText>
        </w:r>
        <w:r w:rsidR="00C42306" w:rsidRPr="008D1229">
          <w:rPr>
            <w:webHidden/>
          </w:rPr>
        </w:r>
        <w:r w:rsidR="00C42306" w:rsidRPr="008D1229">
          <w:rPr>
            <w:webHidden/>
          </w:rPr>
          <w:fldChar w:fldCharType="separate"/>
        </w:r>
        <w:r w:rsidR="00F907E7" w:rsidRPr="008D1229">
          <w:rPr>
            <w:webHidden/>
          </w:rPr>
          <w:t>44</w:t>
        </w:r>
        <w:r w:rsidR="00C42306" w:rsidRPr="008D1229">
          <w:rPr>
            <w:webHidden/>
          </w:rPr>
          <w:fldChar w:fldCharType="end"/>
        </w:r>
      </w:hyperlink>
    </w:p>
    <w:p w14:paraId="6222D54E" w14:textId="77777777" w:rsidR="00F907E7" w:rsidRPr="008D1229" w:rsidRDefault="00EB3FA6">
      <w:pPr>
        <w:pStyle w:val="Sumrio3"/>
        <w:rPr>
          <w:rFonts w:eastAsiaTheme="minorEastAsia"/>
          <w:b w:val="0"/>
          <w:bCs w:val="0"/>
        </w:rPr>
      </w:pPr>
      <w:hyperlink w:anchor="_Toc109837846" w:history="1">
        <w:r w:rsidR="00F907E7" w:rsidRPr="008D1229">
          <w:rPr>
            <w:rStyle w:val="Hyperlink"/>
          </w:rPr>
          <w:t>5.3.1</w:t>
        </w:r>
        <w:r w:rsidR="00F907E7" w:rsidRPr="008D1229">
          <w:rPr>
            <w:rFonts w:eastAsiaTheme="minorEastAsia"/>
            <w:b w:val="0"/>
            <w:bCs w:val="0"/>
          </w:rPr>
          <w:tab/>
        </w:r>
        <w:r w:rsidR="00F907E7" w:rsidRPr="008D1229">
          <w:rPr>
            <w:rStyle w:val="Hyperlink"/>
          </w:rPr>
          <w:t>Tratamento dos dados de treinamento</w:t>
        </w:r>
        <w:r w:rsidR="00F907E7" w:rsidRPr="008D1229">
          <w:rPr>
            <w:webHidden/>
          </w:rPr>
          <w:tab/>
        </w:r>
        <w:r w:rsidR="00C42306" w:rsidRPr="008D1229">
          <w:rPr>
            <w:webHidden/>
          </w:rPr>
          <w:fldChar w:fldCharType="begin"/>
        </w:r>
        <w:r w:rsidR="00F907E7" w:rsidRPr="008D1229">
          <w:rPr>
            <w:webHidden/>
          </w:rPr>
          <w:instrText xml:space="preserve"> PAGEREF _Toc109837846 \h </w:instrText>
        </w:r>
        <w:r w:rsidR="00C42306" w:rsidRPr="008D1229">
          <w:rPr>
            <w:webHidden/>
          </w:rPr>
        </w:r>
        <w:r w:rsidR="00C42306" w:rsidRPr="008D1229">
          <w:rPr>
            <w:webHidden/>
          </w:rPr>
          <w:fldChar w:fldCharType="separate"/>
        </w:r>
        <w:r w:rsidR="00F907E7" w:rsidRPr="008D1229">
          <w:rPr>
            <w:webHidden/>
          </w:rPr>
          <w:t>45</w:t>
        </w:r>
        <w:r w:rsidR="00C42306" w:rsidRPr="008D1229">
          <w:rPr>
            <w:webHidden/>
          </w:rPr>
          <w:fldChar w:fldCharType="end"/>
        </w:r>
      </w:hyperlink>
    </w:p>
    <w:p w14:paraId="6D5E01CD" w14:textId="77777777" w:rsidR="00F907E7" w:rsidRPr="008D1229" w:rsidRDefault="00EB3FA6">
      <w:pPr>
        <w:pStyle w:val="Sumrio2"/>
        <w:rPr>
          <w:rFonts w:eastAsiaTheme="minorEastAsia"/>
          <w:caps w:val="0"/>
        </w:rPr>
      </w:pPr>
      <w:hyperlink w:anchor="_Toc109837847" w:history="1">
        <w:r w:rsidR="00F907E7" w:rsidRPr="008D1229">
          <w:rPr>
            <w:rStyle w:val="Hyperlink"/>
          </w:rPr>
          <w:t>5.4</w:t>
        </w:r>
        <w:r w:rsidR="00F907E7" w:rsidRPr="008D1229">
          <w:rPr>
            <w:rFonts w:eastAsiaTheme="minorEastAsia"/>
            <w:caps w:val="0"/>
          </w:rPr>
          <w:tab/>
        </w:r>
        <w:r w:rsidR="00F907E7" w:rsidRPr="008D1229">
          <w:rPr>
            <w:rStyle w:val="Hyperlink"/>
          </w:rPr>
          <w:t>Implementação da rede neural</w:t>
        </w:r>
        <w:r w:rsidR="00F907E7" w:rsidRPr="008D1229">
          <w:rPr>
            <w:webHidden/>
          </w:rPr>
          <w:tab/>
        </w:r>
        <w:r w:rsidR="00C42306" w:rsidRPr="008D1229">
          <w:rPr>
            <w:webHidden/>
          </w:rPr>
          <w:fldChar w:fldCharType="begin"/>
        </w:r>
        <w:r w:rsidR="00F907E7" w:rsidRPr="008D1229">
          <w:rPr>
            <w:webHidden/>
          </w:rPr>
          <w:instrText xml:space="preserve"> PAGEREF _Toc109837847 \h </w:instrText>
        </w:r>
        <w:r w:rsidR="00C42306" w:rsidRPr="008D1229">
          <w:rPr>
            <w:webHidden/>
          </w:rPr>
        </w:r>
        <w:r w:rsidR="00C42306" w:rsidRPr="008D1229">
          <w:rPr>
            <w:webHidden/>
          </w:rPr>
          <w:fldChar w:fldCharType="separate"/>
        </w:r>
        <w:r w:rsidR="00F907E7" w:rsidRPr="008D1229">
          <w:rPr>
            <w:webHidden/>
          </w:rPr>
          <w:t>49</w:t>
        </w:r>
        <w:r w:rsidR="00C42306" w:rsidRPr="008D1229">
          <w:rPr>
            <w:webHidden/>
          </w:rPr>
          <w:fldChar w:fldCharType="end"/>
        </w:r>
      </w:hyperlink>
    </w:p>
    <w:p w14:paraId="4A7807F6" w14:textId="77777777" w:rsidR="00F907E7" w:rsidRPr="008D1229" w:rsidRDefault="00EB3FA6">
      <w:pPr>
        <w:pStyle w:val="Sumrio1"/>
        <w:rPr>
          <w:rFonts w:eastAsiaTheme="minorEastAsia"/>
          <w:b w:val="0"/>
          <w:bCs w:val="0"/>
          <w:caps w:val="0"/>
        </w:rPr>
      </w:pPr>
      <w:hyperlink w:anchor="_Toc109837848" w:history="1">
        <w:r w:rsidR="00F907E7" w:rsidRPr="008D1229">
          <w:rPr>
            <w:rStyle w:val="Hyperlink"/>
          </w:rPr>
          <w:t>6</w:t>
        </w:r>
        <w:r w:rsidR="00F907E7" w:rsidRPr="008D1229">
          <w:rPr>
            <w:rFonts w:eastAsiaTheme="minorEastAsia"/>
            <w:b w:val="0"/>
            <w:bCs w:val="0"/>
            <w:caps w:val="0"/>
          </w:rPr>
          <w:tab/>
        </w:r>
        <w:r w:rsidR="00F907E7" w:rsidRPr="008D1229">
          <w:rPr>
            <w:rStyle w:val="Hyperlink"/>
          </w:rPr>
          <w:t>Discussão de resultados e Propostas de Continuidade</w:t>
        </w:r>
        <w:r w:rsidR="00F907E7" w:rsidRPr="008D1229">
          <w:rPr>
            <w:webHidden/>
          </w:rPr>
          <w:tab/>
        </w:r>
        <w:r w:rsidR="00C42306" w:rsidRPr="008D1229">
          <w:rPr>
            <w:webHidden/>
          </w:rPr>
          <w:fldChar w:fldCharType="begin"/>
        </w:r>
        <w:r w:rsidR="00F907E7" w:rsidRPr="008D1229">
          <w:rPr>
            <w:webHidden/>
          </w:rPr>
          <w:instrText xml:space="preserve"> PAGEREF _Toc109837848 \h </w:instrText>
        </w:r>
        <w:r w:rsidR="00C42306" w:rsidRPr="008D1229">
          <w:rPr>
            <w:webHidden/>
          </w:rPr>
        </w:r>
        <w:r w:rsidR="00C42306" w:rsidRPr="008D1229">
          <w:rPr>
            <w:webHidden/>
          </w:rPr>
          <w:fldChar w:fldCharType="separate"/>
        </w:r>
        <w:r w:rsidR="00F907E7" w:rsidRPr="008D1229">
          <w:rPr>
            <w:webHidden/>
          </w:rPr>
          <w:t>53</w:t>
        </w:r>
        <w:r w:rsidR="00C42306" w:rsidRPr="008D1229">
          <w:rPr>
            <w:webHidden/>
          </w:rPr>
          <w:fldChar w:fldCharType="end"/>
        </w:r>
      </w:hyperlink>
    </w:p>
    <w:p w14:paraId="79D6572F" w14:textId="77777777" w:rsidR="00F907E7" w:rsidRPr="008D1229" w:rsidRDefault="00EB3FA6">
      <w:pPr>
        <w:pStyle w:val="Sumrio2"/>
        <w:rPr>
          <w:rFonts w:eastAsiaTheme="minorEastAsia"/>
          <w:caps w:val="0"/>
        </w:rPr>
      </w:pPr>
      <w:hyperlink w:anchor="_Toc109837849" w:history="1">
        <w:r w:rsidR="00F907E7" w:rsidRPr="008D1229">
          <w:rPr>
            <w:rStyle w:val="Hyperlink"/>
          </w:rPr>
          <w:t>6.1</w:t>
        </w:r>
        <w:r w:rsidR="00F907E7" w:rsidRPr="008D1229">
          <w:rPr>
            <w:rFonts w:eastAsiaTheme="minorEastAsia"/>
            <w:caps w:val="0"/>
          </w:rPr>
          <w:tab/>
        </w:r>
        <w:r w:rsidR="00F907E7" w:rsidRPr="008D1229">
          <w:rPr>
            <w:rStyle w:val="Hyperlink"/>
          </w:rPr>
          <w:t>Avaliação qualitativa dos maestros</w:t>
        </w:r>
        <w:r w:rsidR="00F907E7" w:rsidRPr="008D1229">
          <w:rPr>
            <w:webHidden/>
          </w:rPr>
          <w:tab/>
        </w:r>
        <w:r w:rsidR="00C42306" w:rsidRPr="008D1229">
          <w:rPr>
            <w:webHidden/>
          </w:rPr>
          <w:fldChar w:fldCharType="begin"/>
        </w:r>
        <w:r w:rsidR="00F907E7" w:rsidRPr="008D1229">
          <w:rPr>
            <w:webHidden/>
          </w:rPr>
          <w:instrText xml:space="preserve"> PAGEREF _Toc109837849 \h </w:instrText>
        </w:r>
        <w:r w:rsidR="00C42306" w:rsidRPr="008D1229">
          <w:rPr>
            <w:webHidden/>
          </w:rPr>
        </w:r>
        <w:r w:rsidR="00C42306" w:rsidRPr="008D1229">
          <w:rPr>
            <w:webHidden/>
          </w:rPr>
          <w:fldChar w:fldCharType="separate"/>
        </w:r>
        <w:r w:rsidR="00F907E7" w:rsidRPr="008D1229">
          <w:rPr>
            <w:webHidden/>
          </w:rPr>
          <w:t>54</w:t>
        </w:r>
        <w:r w:rsidR="00C42306" w:rsidRPr="008D1229">
          <w:rPr>
            <w:webHidden/>
          </w:rPr>
          <w:fldChar w:fldCharType="end"/>
        </w:r>
      </w:hyperlink>
    </w:p>
    <w:p w14:paraId="2EDB98B7" w14:textId="77777777" w:rsidR="00F907E7" w:rsidRPr="008D1229" w:rsidRDefault="00EB3FA6">
      <w:pPr>
        <w:pStyle w:val="Sumrio2"/>
        <w:rPr>
          <w:rFonts w:eastAsiaTheme="minorEastAsia"/>
          <w:caps w:val="0"/>
        </w:rPr>
      </w:pPr>
      <w:hyperlink w:anchor="_Toc109837850" w:history="1">
        <w:r w:rsidR="00F907E7" w:rsidRPr="008D1229">
          <w:rPr>
            <w:rStyle w:val="Hyperlink"/>
          </w:rPr>
          <w:t>6.2</w:t>
        </w:r>
        <w:r w:rsidR="00F907E7" w:rsidRPr="008D1229">
          <w:rPr>
            <w:rFonts w:eastAsiaTheme="minorEastAsia"/>
            <w:caps w:val="0"/>
          </w:rPr>
          <w:tab/>
        </w:r>
        <w:r w:rsidR="00F907E7" w:rsidRPr="008D1229">
          <w:rPr>
            <w:rStyle w:val="Hyperlink"/>
          </w:rPr>
          <w:t>Propostas de Continuidade</w:t>
        </w:r>
        <w:r w:rsidR="00F907E7" w:rsidRPr="008D1229">
          <w:rPr>
            <w:webHidden/>
          </w:rPr>
          <w:tab/>
        </w:r>
        <w:r w:rsidR="00C42306" w:rsidRPr="008D1229">
          <w:rPr>
            <w:webHidden/>
          </w:rPr>
          <w:fldChar w:fldCharType="begin"/>
        </w:r>
        <w:r w:rsidR="00F907E7" w:rsidRPr="008D1229">
          <w:rPr>
            <w:webHidden/>
          </w:rPr>
          <w:instrText xml:space="preserve"> PAGEREF _Toc109837850 \h </w:instrText>
        </w:r>
        <w:r w:rsidR="00C42306" w:rsidRPr="008D1229">
          <w:rPr>
            <w:webHidden/>
          </w:rPr>
        </w:r>
        <w:r w:rsidR="00C42306" w:rsidRPr="008D1229">
          <w:rPr>
            <w:webHidden/>
          </w:rPr>
          <w:fldChar w:fldCharType="separate"/>
        </w:r>
        <w:r w:rsidR="00F907E7" w:rsidRPr="008D1229">
          <w:rPr>
            <w:webHidden/>
          </w:rPr>
          <w:t>54</w:t>
        </w:r>
        <w:r w:rsidR="00C42306" w:rsidRPr="008D1229">
          <w:rPr>
            <w:webHidden/>
          </w:rPr>
          <w:fldChar w:fldCharType="end"/>
        </w:r>
      </w:hyperlink>
    </w:p>
    <w:p w14:paraId="397E7B06" w14:textId="77777777" w:rsidR="00F907E7" w:rsidRPr="008D1229" w:rsidRDefault="00EB3FA6">
      <w:pPr>
        <w:pStyle w:val="Sumrio3"/>
        <w:rPr>
          <w:rFonts w:eastAsiaTheme="minorEastAsia"/>
          <w:b w:val="0"/>
          <w:bCs w:val="0"/>
        </w:rPr>
      </w:pPr>
      <w:hyperlink w:anchor="_Toc109837851" w:history="1">
        <w:r w:rsidR="00F907E7" w:rsidRPr="008D1229">
          <w:rPr>
            <w:rStyle w:val="Hyperlink"/>
          </w:rPr>
          <w:t>6.2.1</w:t>
        </w:r>
        <w:r w:rsidR="00F907E7" w:rsidRPr="008D1229">
          <w:rPr>
            <w:rFonts w:eastAsiaTheme="minorEastAsia"/>
            <w:b w:val="0"/>
            <w:bCs w:val="0"/>
          </w:rPr>
          <w:tab/>
        </w:r>
        <w:r w:rsidR="00F907E7" w:rsidRPr="008D1229">
          <w:rPr>
            <w:rStyle w:val="Hyperlink"/>
          </w:rPr>
          <w:t>Hardware</w:t>
        </w:r>
        <w:r w:rsidR="00F907E7" w:rsidRPr="008D1229">
          <w:rPr>
            <w:webHidden/>
          </w:rPr>
          <w:tab/>
        </w:r>
        <w:r w:rsidR="00C42306" w:rsidRPr="008D1229">
          <w:rPr>
            <w:webHidden/>
          </w:rPr>
          <w:fldChar w:fldCharType="begin"/>
        </w:r>
        <w:r w:rsidR="00F907E7" w:rsidRPr="008D1229">
          <w:rPr>
            <w:webHidden/>
          </w:rPr>
          <w:instrText xml:space="preserve"> PAGEREF _Toc109837851 \h </w:instrText>
        </w:r>
        <w:r w:rsidR="00C42306" w:rsidRPr="008D1229">
          <w:rPr>
            <w:webHidden/>
          </w:rPr>
        </w:r>
        <w:r w:rsidR="00C42306" w:rsidRPr="008D1229">
          <w:rPr>
            <w:webHidden/>
          </w:rPr>
          <w:fldChar w:fldCharType="separate"/>
        </w:r>
        <w:r w:rsidR="00F907E7" w:rsidRPr="008D1229">
          <w:rPr>
            <w:webHidden/>
          </w:rPr>
          <w:t>54</w:t>
        </w:r>
        <w:r w:rsidR="00C42306" w:rsidRPr="008D1229">
          <w:rPr>
            <w:webHidden/>
          </w:rPr>
          <w:fldChar w:fldCharType="end"/>
        </w:r>
      </w:hyperlink>
    </w:p>
    <w:p w14:paraId="44426727" w14:textId="77777777" w:rsidR="00F907E7" w:rsidRPr="008D1229" w:rsidRDefault="00EB3FA6">
      <w:pPr>
        <w:pStyle w:val="Sumrio3"/>
        <w:rPr>
          <w:rFonts w:eastAsiaTheme="minorEastAsia"/>
          <w:b w:val="0"/>
          <w:bCs w:val="0"/>
        </w:rPr>
      </w:pPr>
      <w:hyperlink w:anchor="_Toc109837852" w:history="1">
        <w:r w:rsidR="00F907E7" w:rsidRPr="008D1229">
          <w:rPr>
            <w:rStyle w:val="Hyperlink"/>
          </w:rPr>
          <w:t>6.2.2</w:t>
        </w:r>
        <w:r w:rsidR="00F907E7" w:rsidRPr="008D1229">
          <w:rPr>
            <w:rFonts w:eastAsiaTheme="minorEastAsia"/>
            <w:b w:val="0"/>
            <w:bCs w:val="0"/>
          </w:rPr>
          <w:tab/>
        </w:r>
        <w:r w:rsidR="00F907E7" w:rsidRPr="008D1229">
          <w:rPr>
            <w:rStyle w:val="Hyperlink"/>
          </w:rPr>
          <w:t>Firmware</w:t>
        </w:r>
        <w:r w:rsidR="00F907E7" w:rsidRPr="008D1229">
          <w:rPr>
            <w:webHidden/>
          </w:rPr>
          <w:tab/>
        </w:r>
        <w:r w:rsidR="00C42306" w:rsidRPr="008D1229">
          <w:rPr>
            <w:webHidden/>
          </w:rPr>
          <w:fldChar w:fldCharType="begin"/>
        </w:r>
        <w:r w:rsidR="00F907E7" w:rsidRPr="008D1229">
          <w:rPr>
            <w:webHidden/>
          </w:rPr>
          <w:instrText xml:space="preserve"> PAGEREF _Toc109837852 \h </w:instrText>
        </w:r>
        <w:r w:rsidR="00C42306" w:rsidRPr="008D1229">
          <w:rPr>
            <w:webHidden/>
          </w:rPr>
        </w:r>
        <w:r w:rsidR="00C42306" w:rsidRPr="008D1229">
          <w:rPr>
            <w:webHidden/>
          </w:rPr>
          <w:fldChar w:fldCharType="separate"/>
        </w:r>
        <w:r w:rsidR="00F907E7" w:rsidRPr="008D1229">
          <w:rPr>
            <w:webHidden/>
          </w:rPr>
          <w:t>55</w:t>
        </w:r>
        <w:r w:rsidR="00C42306" w:rsidRPr="008D1229">
          <w:rPr>
            <w:webHidden/>
          </w:rPr>
          <w:fldChar w:fldCharType="end"/>
        </w:r>
      </w:hyperlink>
    </w:p>
    <w:p w14:paraId="427C1211" w14:textId="77777777" w:rsidR="00F907E7" w:rsidRPr="008D1229" w:rsidRDefault="00EB3FA6">
      <w:pPr>
        <w:pStyle w:val="Sumrio3"/>
        <w:rPr>
          <w:rFonts w:eastAsiaTheme="minorEastAsia"/>
          <w:b w:val="0"/>
          <w:bCs w:val="0"/>
        </w:rPr>
      </w:pPr>
      <w:hyperlink w:anchor="_Toc109837853" w:history="1">
        <w:r w:rsidR="00F907E7" w:rsidRPr="008D1229">
          <w:rPr>
            <w:rStyle w:val="Hyperlink"/>
          </w:rPr>
          <w:t>6.2.3</w:t>
        </w:r>
        <w:r w:rsidR="00F907E7" w:rsidRPr="008D1229">
          <w:rPr>
            <w:rFonts w:eastAsiaTheme="minorEastAsia"/>
            <w:b w:val="0"/>
            <w:bCs w:val="0"/>
          </w:rPr>
          <w:tab/>
        </w:r>
        <w:r w:rsidR="00F907E7" w:rsidRPr="008D1229">
          <w:rPr>
            <w:rStyle w:val="Hyperlink"/>
          </w:rPr>
          <w:t>Projetos experimentais em orquestras sinfônicas</w:t>
        </w:r>
        <w:r w:rsidR="00F907E7" w:rsidRPr="008D1229">
          <w:rPr>
            <w:webHidden/>
          </w:rPr>
          <w:tab/>
        </w:r>
        <w:r w:rsidR="00C42306" w:rsidRPr="008D1229">
          <w:rPr>
            <w:webHidden/>
          </w:rPr>
          <w:fldChar w:fldCharType="begin"/>
        </w:r>
        <w:r w:rsidR="00F907E7" w:rsidRPr="008D1229">
          <w:rPr>
            <w:webHidden/>
          </w:rPr>
          <w:instrText xml:space="preserve"> PAGEREF _Toc109837853 \h </w:instrText>
        </w:r>
        <w:r w:rsidR="00C42306" w:rsidRPr="008D1229">
          <w:rPr>
            <w:webHidden/>
          </w:rPr>
        </w:r>
        <w:r w:rsidR="00C42306" w:rsidRPr="008D1229">
          <w:rPr>
            <w:webHidden/>
          </w:rPr>
          <w:fldChar w:fldCharType="separate"/>
        </w:r>
        <w:r w:rsidR="00F907E7" w:rsidRPr="008D1229">
          <w:rPr>
            <w:webHidden/>
          </w:rPr>
          <w:t>55</w:t>
        </w:r>
        <w:r w:rsidR="00C42306" w:rsidRPr="008D1229">
          <w:rPr>
            <w:webHidden/>
          </w:rPr>
          <w:fldChar w:fldCharType="end"/>
        </w:r>
      </w:hyperlink>
    </w:p>
    <w:p w14:paraId="2CCDFA48" w14:textId="77777777" w:rsidR="00F907E7" w:rsidRPr="008D1229" w:rsidRDefault="00EB3FA6">
      <w:pPr>
        <w:pStyle w:val="Sumrio1"/>
        <w:rPr>
          <w:rFonts w:eastAsiaTheme="minorEastAsia"/>
          <w:b w:val="0"/>
          <w:bCs w:val="0"/>
          <w:caps w:val="0"/>
        </w:rPr>
      </w:pPr>
      <w:hyperlink w:anchor="_Toc109837854" w:history="1">
        <w:r w:rsidR="00F907E7" w:rsidRPr="008D1229">
          <w:rPr>
            <w:rStyle w:val="Hyperlink"/>
          </w:rPr>
          <w:t>Referências</w:t>
        </w:r>
        <w:r w:rsidR="00F907E7" w:rsidRPr="008D1229">
          <w:rPr>
            <w:webHidden/>
          </w:rPr>
          <w:tab/>
        </w:r>
        <w:r w:rsidR="00C42306" w:rsidRPr="008D1229">
          <w:rPr>
            <w:webHidden/>
          </w:rPr>
          <w:fldChar w:fldCharType="begin"/>
        </w:r>
        <w:r w:rsidR="00F907E7" w:rsidRPr="008D1229">
          <w:rPr>
            <w:webHidden/>
          </w:rPr>
          <w:instrText xml:space="preserve"> PAGEREF _Toc109837854 \h </w:instrText>
        </w:r>
        <w:r w:rsidR="00C42306" w:rsidRPr="008D1229">
          <w:rPr>
            <w:webHidden/>
          </w:rPr>
        </w:r>
        <w:r w:rsidR="00C42306" w:rsidRPr="008D1229">
          <w:rPr>
            <w:webHidden/>
          </w:rPr>
          <w:fldChar w:fldCharType="separate"/>
        </w:r>
        <w:r w:rsidR="00F907E7" w:rsidRPr="008D1229">
          <w:rPr>
            <w:webHidden/>
          </w:rPr>
          <w:t>56</w:t>
        </w:r>
        <w:r w:rsidR="00C42306" w:rsidRPr="008D1229">
          <w:rPr>
            <w:webHidden/>
          </w:rPr>
          <w:fldChar w:fldCharType="end"/>
        </w:r>
      </w:hyperlink>
    </w:p>
    <w:p w14:paraId="75076968" w14:textId="77777777" w:rsidR="00F907E7" w:rsidRPr="008D1229" w:rsidRDefault="00EB3FA6">
      <w:pPr>
        <w:pStyle w:val="Sumrio1"/>
        <w:rPr>
          <w:rFonts w:eastAsiaTheme="minorEastAsia"/>
          <w:b w:val="0"/>
          <w:bCs w:val="0"/>
          <w:caps w:val="0"/>
        </w:rPr>
      </w:pPr>
      <w:hyperlink w:anchor="_Toc109837855" w:history="1">
        <w:r w:rsidR="00F907E7" w:rsidRPr="008D1229">
          <w:rPr>
            <w:rStyle w:val="Hyperlink"/>
          </w:rPr>
          <w:t>Apêndice A – Entrevista com Maestro</w:t>
        </w:r>
        <w:r w:rsidR="00F907E7" w:rsidRPr="008D1229">
          <w:rPr>
            <w:webHidden/>
          </w:rPr>
          <w:tab/>
        </w:r>
        <w:r w:rsidR="00C42306" w:rsidRPr="008D1229">
          <w:rPr>
            <w:webHidden/>
          </w:rPr>
          <w:fldChar w:fldCharType="begin"/>
        </w:r>
        <w:r w:rsidR="00F907E7" w:rsidRPr="008D1229">
          <w:rPr>
            <w:webHidden/>
          </w:rPr>
          <w:instrText xml:space="preserve"> PAGEREF _Toc109837855 \h </w:instrText>
        </w:r>
        <w:r w:rsidR="00C42306" w:rsidRPr="008D1229">
          <w:rPr>
            <w:webHidden/>
          </w:rPr>
        </w:r>
        <w:r w:rsidR="00C42306" w:rsidRPr="008D1229">
          <w:rPr>
            <w:webHidden/>
          </w:rPr>
          <w:fldChar w:fldCharType="separate"/>
        </w:r>
        <w:r w:rsidR="00F907E7" w:rsidRPr="008D1229">
          <w:rPr>
            <w:webHidden/>
          </w:rPr>
          <w:t>62</w:t>
        </w:r>
        <w:r w:rsidR="00C42306" w:rsidRPr="008D1229">
          <w:rPr>
            <w:webHidden/>
          </w:rPr>
          <w:fldChar w:fldCharType="end"/>
        </w:r>
      </w:hyperlink>
    </w:p>
    <w:p w14:paraId="38639F09" w14:textId="77777777" w:rsidR="0017067B" w:rsidRDefault="00C42306" w:rsidP="007E1866">
      <w:pPr>
        <w:pStyle w:val="CorpodoTexto"/>
      </w:pPr>
      <w:r w:rsidRPr="008D1229">
        <w:fldChar w:fldCharType="end"/>
      </w:r>
    </w:p>
    <w:p w14:paraId="60D8F79B" w14:textId="77777777" w:rsidR="00EC4DE2" w:rsidRPr="00EC4DE2" w:rsidRDefault="00EC4DE2" w:rsidP="00EC4DE2"/>
    <w:p w14:paraId="7E9FDF41" w14:textId="77777777" w:rsidR="00EC4DE2" w:rsidRPr="00EC4DE2" w:rsidRDefault="00EC4DE2" w:rsidP="00EC4DE2"/>
    <w:p w14:paraId="5644BAAC" w14:textId="77777777" w:rsidR="00EC4DE2" w:rsidRPr="00EC4DE2" w:rsidRDefault="00EC4DE2" w:rsidP="00EC4DE2"/>
    <w:p w14:paraId="25BA2E47" w14:textId="77777777" w:rsidR="00EC4DE2" w:rsidRDefault="00EC4DE2" w:rsidP="00EC4DE2"/>
    <w:p w14:paraId="728E32CE" w14:textId="77777777" w:rsidR="00EC4DE2" w:rsidRDefault="00EC4DE2" w:rsidP="00EC4DE2"/>
    <w:p w14:paraId="544000F2" w14:textId="77777777" w:rsidR="00EC4DE2" w:rsidRDefault="00EC4DE2" w:rsidP="00EC4DE2">
      <w:pPr>
        <w:tabs>
          <w:tab w:val="left" w:pos="2160"/>
        </w:tabs>
      </w:pPr>
      <w:r>
        <w:tab/>
      </w:r>
    </w:p>
    <w:p w14:paraId="36712459" w14:textId="77777777" w:rsidR="00EC4DE2" w:rsidRPr="00EC4DE2" w:rsidRDefault="00EC4DE2" w:rsidP="00EC4DE2">
      <w:pPr>
        <w:tabs>
          <w:tab w:val="left" w:pos="2160"/>
        </w:tabs>
        <w:sectPr w:rsidR="00EC4DE2" w:rsidRPr="00EC4DE2" w:rsidSect="0017067B">
          <w:headerReference w:type="default" r:id="rId8"/>
          <w:pgSz w:w="11906" w:h="16838"/>
          <w:pgMar w:top="1701" w:right="1134" w:bottom="1134" w:left="1701" w:header="709" w:footer="709" w:gutter="0"/>
          <w:pgNumType w:start="0"/>
          <w:cols w:space="708"/>
          <w:docGrid w:linePitch="360"/>
        </w:sectPr>
      </w:pPr>
      <w:r>
        <w:tab/>
      </w:r>
    </w:p>
    <w:p w14:paraId="2D8C3B68" w14:textId="6B8F3CC0" w:rsidR="00FE331B" w:rsidRDefault="00CE617B" w:rsidP="00213074">
      <w:pPr>
        <w:pStyle w:val="Ttulo1"/>
      </w:pPr>
      <w:bookmarkStart w:id="0" w:name="_Hlk78309601"/>
      <w:bookmarkStart w:id="1" w:name="_Toc79083901"/>
      <w:bookmarkStart w:id="2" w:name="_Ref106657870"/>
      <w:bookmarkStart w:id="3" w:name="_Toc109837809"/>
      <w:bookmarkEnd w:id="0"/>
      <w:r>
        <w:rPr>
          <w:noProof/>
        </w:rPr>
        <w:lastRenderedPageBreak/>
        <mc:AlternateContent>
          <mc:Choice Requires="wps">
            <w:drawing>
              <wp:anchor distT="0" distB="0" distL="114300" distR="114300" simplePos="0" relativeHeight="251660288" behindDoc="0" locked="0" layoutInCell="1" allowOverlap="1" wp14:anchorId="7BBBF06C" wp14:editId="79A93626">
                <wp:simplePos x="0" y="0"/>
                <wp:positionH relativeFrom="column">
                  <wp:posOffset>5163185</wp:posOffset>
                </wp:positionH>
                <wp:positionV relativeFrom="paragraph">
                  <wp:posOffset>-775970</wp:posOffset>
                </wp:positionV>
                <wp:extent cx="641350" cy="55880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0" cy="558800"/>
                        </a:xfrm>
                        <a:prstGeom prst="rect">
                          <a:avLst/>
                        </a:prstGeom>
                        <a:solidFill>
                          <a:srgbClr val="FFFFFF"/>
                        </a:solidFill>
                        <a:ln>
                          <a:noFill/>
                        </a:ln>
                      </wps:spPr>
                      <wps:txbx>
                        <w:txbxContent>
                          <w:p w14:paraId="622D2CAD" w14:textId="77777777" w:rsidR="00057850" w:rsidRDefault="0005785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BBBF06C" id="_x0000_t202" coordsize="21600,21600" o:spt="202" path="m,l,21600r21600,l21600,xe">
                <v:stroke joinstyle="miter"/>
                <v:path gradientshapeok="t" o:connecttype="rect"/>
              </v:shapetype>
              <v:shape id="Text Box 2" o:spid="_x0000_s1026" type="#_x0000_t202" style="position:absolute;left:0;text-align:left;margin-left:406.55pt;margin-top:-61.1pt;width:50.5pt;height:4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" stroked="f">
                <v:textbox>
                  <w:txbxContent>
                    <w:p w14:paraId="622D2CAD" w14:textId="77777777" w:rsidR="00057850" w:rsidRDefault="00057850"/>
                  </w:txbxContent>
                </v:textbox>
              </v:shape>
            </w:pict>
          </mc:Fallback>
        </mc:AlternateContent>
      </w:r>
      <w:r w:rsidR="00FE331B">
        <w:t>Introdução</w:t>
      </w:r>
      <w:bookmarkEnd w:id="1"/>
      <w:bookmarkEnd w:id="2"/>
      <w:bookmarkEnd w:id="3"/>
    </w:p>
    <w:p w14:paraId="77CFCCC9" w14:textId="77777777" w:rsidR="00FE331B" w:rsidRPr="0088766D" w:rsidRDefault="00FE331B" w:rsidP="00FE331B">
      <w:pPr>
        <w:pStyle w:val="CorpodoTexto"/>
        <w:rPr>
          <w:u w:val="single"/>
        </w:rPr>
      </w:pPr>
      <w:r>
        <w:t xml:space="preserve">Do ponto de vista das grandes civilizações antigas, com exceção dos egípcios, os portadores de deficiência visual eram tratados </w:t>
      </w:r>
      <w:r w:rsidR="00624163">
        <w:t>com desprezo</w:t>
      </w:r>
      <w:r>
        <w:t xml:space="preserve">. Em </w:t>
      </w:r>
      <w:r w:rsidR="00624163">
        <w:t>Esparta</w:t>
      </w:r>
      <w:r>
        <w:t xml:space="preserve">, na antiga Grécia, </w:t>
      </w:r>
      <w:r w:rsidR="00624163">
        <w:t xml:space="preserve">por exemplo, </w:t>
      </w:r>
      <w:r>
        <w:t>os recém</w:t>
      </w:r>
      <w:r w:rsidR="00624163">
        <w:t>-</w:t>
      </w:r>
      <w:r>
        <w:t>nascidos deveriam ser examinados pelos anciões, os quais julgavam as qualidades físicas da criança. Caso considerassem a criança “normal”</w:t>
      </w:r>
      <w:r w:rsidR="00624163">
        <w:t>,</w:t>
      </w:r>
      <w:r>
        <w:t xml:space="preserve"> a família poderia continuar a criação</w:t>
      </w:r>
      <w:r w:rsidR="00624163">
        <w:t xml:space="preserve">; porém, </w:t>
      </w:r>
      <w:r>
        <w:t xml:space="preserve">se considerassem-na “anormal”, com </w:t>
      </w:r>
      <w:r w:rsidR="00624163">
        <w:t>alguma deficiência</w:t>
      </w:r>
      <w:r>
        <w:t>, os próprios anciões eram encarregados de sacrific</w:t>
      </w:r>
      <w:r w:rsidR="00624163">
        <w:t>á</w:t>
      </w:r>
      <w:r>
        <w:t xml:space="preserve">-las. Já na Roma antiga, </w:t>
      </w:r>
      <w:r w:rsidR="00624163">
        <w:t xml:space="preserve">existiam </w:t>
      </w:r>
      <w:r>
        <w:t>leis para o reconhecimento dos direitos do recém-nascido, mas tais direitos apenas eram assegurados aos recém-nascidos detentores da “forma humana”. Existia</w:t>
      </w:r>
      <w:r w:rsidR="00624163">
        <w:t>m</w:t>
      </w:r>
      <w:r>
        <w:t xml:space="preserve"> duas maneiras para serem classificados como </w:t>
      </w:r>
      <w:r w:rsidR="00624163">
        <w:t>“</w:t>
      </w:r>
      <w:r>
        <w:t>monstros</w:t>
      </w:r>
      <w:r w:rsidR="00624163">
        <w:t xml:space="preserve">”: </w:t>
      </w:r>
      <w:r>
        <w:t>caso a criança tivesse configuração animal (híbridos), e quando apresentavam deformações</w:t>
      </w:r>
      <w:r w:rsidR="00624163">
        <w:t>. Nesses casos, os recém-nascidos</w:t>
      </w:r>
      <w:r>
        <w:t xml:space="preserve"> não detinham o direito à vida, podendo ser </w:t>
      </w:r>
      <w:r w:rsidR="00624163">
        <w:t xml:space="preserve">assassinados </w:t>
      </w:r>
      <w:r>
        <w:t xml:space="preserve">pelos pais ou </w:t>
      </w:r>
      <w:r w:rsidR="00624163">
        <w:t xml:space="preserve">abandonados </w:t>
      </w:r>
      <w:r w:rsidR="00C42306">
        <w:fldChar w:fldCharType="begin" w:fldLock="1"/>
      </w:r>
      <w:r w:rsidR="005A6117">
        <w:instrText>ADDIN CSL_CITATION {"citationItems":[{"id":"ITEM-1","itemData":{"abstract":"O presente artigo norteia-se pela abordagem da trajetória percorrida pelas pessoas com deficiência ao longo da história da humanidade, desde os primeiros registros arqueológicos de evolução do homem até a culminação da Convenção Internacional sobre os Direitos das Pessoas com Deficiência, o primeiro tratado internacional incorporado ao ordenamento jurídico brasileiro sob o procedimento do parágrafo 3º do artigo 5º da Constituição Federal de 1988. Vislumbra-se apresentar um quadro demonstrativo o qual termina por revelar que, muitas vezes, a superação da segregação social se constituiu, para as pessoas com deficiência, em obstáculo muitas vezes superior à própria deficiência, o que lhes reserva um conflituoso cenário de luta para que possam, de fato, exercer plenamente os seus direitos sob os princípios da dignidade da pessoa humana.","author":[{"dropping-particle":"","family":"Dicher","given":"Marilu","non-dropping-particle":"","parse-names":false,"suffix":""},{"dropping-particle":"","family":"Trevisam","given":"Elisaide","non-dropping-particle":"","parse-names":false,"suffix":""}],"container-title":"DIREITOS FUNDAMENTAIS E DEMOCRACIA III: XXIII CONGRESSO NACIONAL DO CONPEDI","editor":[{"dropping-particle":"","family":"CONPEDI","given":"","non-dropping-particle":"","parse-names":false,"suffix":""}],"id":"ITEM-1","issued":{"date-parts":[["2014"]]},"page":"23","publisher-place":"João Pessoa, PB","title":"A jornada histórica da pessoa com deficiência: inclusão como exercício do direito à dignidade da pessoa humana","type":"paper-conference"},"uris":["http://www.mendeley.com/documents/?uuid=f8102727-3ccb-4cf2-b73c-5238a225202b"]}],"mendeley":{"formattedCitation":"(DICHER; TREVISAM, 2014)","plainTextFormattedCitation":"(DICHER; TREVISAM, 2014)","previouslyFormattedCitation":"(DICHER; TREVISAM, 2014)"},"properties":{"noteIndex":0},"schema":"https://github.com/citation-style-language/schema/raw/master/csl-citation.json"}</w:instrText>
      </w:r>
      <w:r w:rsidR="00C42306">
        <w:fldChar w:fldCharType="separate"/>
      </w:r>
      <w:r w:rsidR="00276A18" w:rsidRPr="00276A18">
        <w:rPr>
          <w:noProof/>
        </w:rPr>
        <w:t>(DICHER; TREVISAM, 2014)</w:t>
      </w:r>
      <w:r w:rsidR="00C42306">
        <w:fldChar w:fldCharType="end"/>
      </w:r>
      <w:r>
        <w:t>.</w:t>
      </w:r>
    </w:p>
    <w:p w14:paraId="79F02A36" w14:textId="77777777" w:rsidR="00FE331B" w:rsidRDefault="00FE331B" w:rsidP="00FE331B">
      <w:pPr>
        <w:pStyle w:val="CorpodoTexto"/>
      </w:pPr>
      <w:r>
        <w:t xml:space="preserve">Uma das primeiras formas de </w:t>
      </w:r>
      <w:r w:rsidR="00624163">
        <w:t xml:space="preserve">assistência </w:t>
      </w:r>
      <w:r>
        <w:t xml:space="preserve">aos deficientes visuais se deu pelo cristianismo devido </w:t>
      </w:r>
      <w:r w:rsidR="00624163">
        <w:t xml:space="preserve">à </w:t>
      </w:r>
      <w:r>
        <w:t>doutrina de caridade e amor ao próximo</w:t>
      </w:r>
      <w:r w:rsidR="00624163">
        <w:t xml:space="preserve">. Tal </w:t>
      </w:r>
      <w:r>
        <w:t xml:space="preserve">doutrina culminou na criação de hospitais e organizações de caridade, além de ter influência direta na alteração das leis de romanas feitas por Constantino </w:t>
      </w:r>
      <w:r w:rsidR="00624163">
        <w:t xml:space="preserve">no ano de </w:t>
      </w:r>
      <w:r>
        <w:t xml:space="preserve">315 </w:t>
      </w:r>
      <w:r w:rsidR="00C42306">
        <w:fldChar w:fldCharType="begin" w:fldLock="1"/>
      </w:r>
      <w:r w:rsidR="005A6117">
        <w:instrText>ADDIN CSL_CITATION {"citationItems":[{"id":"ITEM-1","itemData":{"abstract":"O presente artigo norteia-se pela abordagem da trajetória percorrida pelas pessoas com deficiência ao longo da história da humanidade, desde os primeiros registros arqueológicos de evolução do homem até a culminação da Convenção Internacional sobre os Direitos das Pessoas com Deficiência, o primeiro tratado internacional incorporado ao ordenamento jurídico brasileiro sob o procedimento do parágrafo 3º do artigo 5º da Constituição Federal de 1988. Vislumbra-se apresentar um quadro demonstrativo o qual termina por revelar que, muitas vezes, a superação da segregação social se constituiu, para as pessoas com deficiência, em obstáculo muitas vezes superior à própria deficiência, o que lhes reserva um conflituoso cenário de luta para que possam, de fato, exercer plenamente os seus direitos sob os princípios da dignidade da pessoa humana.","author":[{"dropping-particle":"","family":"Dicher","given":"Marilu","non-dropping-particle":"","parse-names":false,"suffix":""},{"dropping-particle":"","family":"Trevisam","given":"Elisaide","non-dropping-particle":"","parse-names":false,"suffix":""}],"container-title":"DIREITOS FUNDAMENTAIS E DEMOCRACIA III: XXIII CONGRESSO NACIONAL DO CONPEDI","editor":[{"dropping-particle":"","family":"CONPEDI","given":"","non-dropping-particle":"","parse-names":false,"suffix":""}],"id":"ITEM-1","issued":{"date-parts":[["2014"]]},"page":"23","publisher-place":"João Pessoa, PB","title":"A jornada histórica da pessoa com deficiência: inclusão como exercício do direito à dignidade da pessoa humana","type":"paper-conference"},"uris":["http://www.mendeley.com/documents/?uuid=f8102727-3ccb-4cf2-b73c-5238a225202b"]}],"mendeley":{"formattedCitation":"(DICHER; TREVISAM, 2014)","plainTextFormattedCitation":"(DICHER; TREVISAM, 2014)","previouslyFormattedCitation":"(DICHER; TREVISAM, 2014)"},"properties":{"noteIndex":0},"schema":"https://github.com/citation-style-language/schema/raw/master/csl-citation.json"}</w:instrText>
      </w:r>
      <w:r w:rsidR="00C42306">
        <w:fldChar w:fldCharType="separate"/>
      </w:r>
      <w:r w:rsidR="007737FE" w:rsidRPr="007737FE">
        <w:rPr>
          <w:noProof/>
        </w:rPr>
        <w:t>(DICHER; TREVISAM, 2014)</w:t>
      </w:r>
      <w:r w:rsidR="00C42306">
        <w:fldChar w:fldCharType="end"/>
      </w:r>
      <w:r>
        <w:t>.</w:t>
      </w:r>
    </w:p>
    <w:p w14:paraId="0D9048BD" w14:textId="77777777" w:rsidR="00FE331B" w:rsidRDefault="00FE331B" w:rsidP="00FE331B">
      <w:pPr>
        <w:pStyle w:val="CorpodoTexto"/>
      </w:pPr>
      <w:r>
        <w:t xml:space="preserve">Historicamente, o Brasil apresenta contradições com relação </w:t>
      </w:r>
      <w:r w:rsidR="00624163">
        <w:t xml:space="preserve">à assistência para </w:t>
      </w:r>
      <w:r>
        <w:t xml:space="preserve">indivíduos portadoras de deficiência, uma vez que políticas públicas </w:t>
      </w:r>
      <w:r w:rsidR="00624163">
        <w:t xml:space="preserve">ora </w:t>
      </w:r>
      <w:r>
        <w:t>o</w:t>
      </w:r>
      <w:r w:rsidR="00624163">
        <w:t>s</w:t>
      </w:r>
      <w:r>
        <w:t xml:space="preserve"> beneficiam e </w:t>
      </w:r>
      <w:r w:rsidR="00624163">
        <w:t xml:space="preserve">ora </w:t>
      </w:r>
      <w:r>
        <w:t xml:space="preserve">os </w:t>
      </w:r>
      <w:r w:rsidR="00624163">
        <w:t>privam</w:t>
      </w:r>
      <w:r>
        <w:t xml:space="preserve"> de direitos</w:t>
      </w:r>
      <w:r w:rsidR="007737FE">
        <w:t xml:space="preserve"> </w:t>
      </w:r>
      <w:r w:rsidR="00C42306">
        <w:fldChar w:fldCharType="begin" w:fldLock="1"/>
      </w:r>
      <w:r w:rsidR="007E1628">
        <w:instrText>ADDIN CSL_CITATION {"citationItems":[{"id":"ITEM-1","itemData":{"abstract":"Diversos estudos documentam a importância da música para a pessoa com deficiência visual como veículo para linguagem comunicativa. No Brasil ainda há poucos estudos sobre música e cegueira, embora haja uma forte tradição cristã de performance musical de cegos pedintes no mundo ocidental. Este estudo, de natureza qualitativa, pretende compreender quais as problemáticas enfrentadas por pessoas cegas que tenham atuação em música como atividade de lazer ou profissional quanto ao acesso à aprendizagem da música. Com base em seus relatos sobre a vivência e formação musical de pessoas cegas, o objetivo foi criar subsídios que possam nortear o preparo de professores de música que atuam com pessoas com deficiência visual. Os participantes do estudo foram adultos com cegueira congênita ou adquirida precocemente que atuam no campo da música profissionalmente ou por lazer. Por meio de entrevistas semi-estruturadas, procurou-se conhecer suas vivências no campo da música: preferência musical, conhecimento formal em iniciação musical, instrumento ou canto, e interesse em realizar atividades relacionadas ao ensino musical. Os participantes foram indicados por profissionais que trabalham em instituições de Campinas e região que atendem a deficientes visuais e no Centro Cultural Louis Braille de Campinas. Os dados foram analisados por categorização e discutidos a partir da literatura e da realidade do cenário cultural atual. Os resultados apontam para a ausência da iniciação musical na escola e destacam a importância do incentivo da família, da comunidade, e o engajamento do próprio aluno com deficiência visual nos seus processos de formação musical.","author":[{"dropping-particle":"de","family":"Oliveira","given":"Leonardo Augusto Cardoso","non-dropping-particle":"","parse-names":false,"suffix":""}],"id":"ITEM-1","issued":{"date-parts":[["2013"]]},"page":"84","title":"O deficiente visual em contato com a música","type":"article-journal"},"uris":["http://www.mendeley.com/documents/?uuid=18d94d3b-a4ce-4fa6-a031-7a5779cd4a4d"]}],"mendeley":{"formattedCitation":"(OLIVEIRA, 2013)","plainTextFormattedCitation":"(OLIVEIRA, 2013)","previouslyFormattedCitation":"(OLIVEIRA, 2013)"},"properties":{"noteIndex":0},"schema":"https://github.com/citation-style-language/schema/raw/master/csl-citation.json"}</w:instrText>
      </w:r>
      <w:r w:rsidR="00C42306">
        <w:fldChar w:fldCharType="separate"/>
      </w:r>
      <w:r w:rsidR="007737FE" w:rsidRPr="007737FE">
        <w:rPr>
          <w:noProof/>
        </w:rPr>
        <w:t>(OLIVEIRA,</w:t>
      </w:r>
      <w:r w:rsidR="00EC171D">
        <w:rPr>
          <w:noProof/>
        </w:rPr>
        <w:t xml:space="preserve"> L</w:t>
      </w:r>
      <w:r w:rsidR="007737FE" w:rsidRPr="007737FE">
        <w:rPr>
          <w:noProof/>
        </w:rPr>
        <w:t xml:space="preserve"> 2013)</w:t>
      </w:r>
      <w:r w:rsidR="00C42306">
        <w:fldChar w:fldCharType="end"/>
      </w:r>
      <w:r>
        <w:t xml:space="preserve">. No ano de 1854, foi criado o Imperial Instituto dos Meninos Cegos, o qual, segundo o Artigo 1° do decreto </w:t>
      </w:r>
      <w:r w:rsidR="00624163">
        <w:t xml:space="preserve">nº </w:t>
      </w:r>
      <w:r>
        <w:t>1428 de 1854, teria como finalidade a instrução prim</w:t>
      </w:r>
      <w:r w:rsidR="00624163">
        <w:t>á</w:t>
      </w:r>
      <w:r>
        <w:t>ria e alguns ramos da secund</w:t>
      </w:r>
      <w:r w:rsidR="00624163">
        <w:t>á</w:t>
      </w:r>
      <w:r>
        <w:t>ria, a educação moral e religiosa, música e ofícios fabris (BRASIL,</w:t>
      </w:r>
      <w:r w:rsidR="00624163">
        <w:t xml:space="preserve"> </w:t>
      </w:r>
      <w:r>
        <w:t xml:space="preserve">1854). Em contrapartida, segundo </w:t>
      </w:r>
      <w:r w:rsidR="00624163">
        <w:t>A</w:t>
      </w:r>
      <w:r w:rsidR="00624163" w:rsidRPr="00660691">
        <w:t>raújo</w:t>
      </w:r>
      <w:r w:rsidR="00624163">
        <w:t xml:space="preserve"> </w:t>
      </w:r>
      <w:r>
        <w:t xml:space="preserve">(1993), a realidade do instituto era outra, funcionando como um asilo que limitava seus alunos a ficarem na </w:t>
      </w:r>
      <w:r w:rsidR="00624163">
        <w:t>i</w:t>
      </w:r>
      <w:r>
        <w:t xml:space="preserve">nstituição como professores ou mestres de ofícios. </w:t>
      </w:r>
      <w:r w:rsidR="00624163">
        <w:t>A</w:t>
      </w:r>
      <w:r w:rsidR="00624163" w:rsidRPr="00660691">
        <w:t>raújo</w:t>
      </w:r>
      <w:r w:rsidR="00624163">
        <w:t xml:space="preserve"> (1993) </w:t>
      </w:r>
      <w:r>
        <w:t xml:space="preserve">cita </w:t>
      </w:r>
      <w:r w:rsidR="00624163">
        <w:t xml:space="preserve">ainda </w:t>
      </w:r>
      <w:r>
        <w:t xml:space="preserve">Benjamin Constant, terceiro diretor do </w:t>
      </w:r>
      <w:r w:rsidR="00624163">
        <w:t>i</w:t>
      </w:r>
      <w:r>
        <w:t xml:space="preserve">nstituto, que em 1890 foi renomeado para Instituto Benjamin Constant em sua homenagem. Segundo ela, Benjamin lutava para melhorar a instituição e assegurar a razão social expressa no decreto </w:t>
      </w:r>
      <w:r w:rsidR="00624163">
        <w:t xml:space="preserve">nº </w:t>
      </w:r>
      <w:r>
        <w:t>1428, buscando expurgar a condição de asilo e garantir-lhe sua real função de escola.</w:t>
      </w:r>
    </w:p>
    <w:p w14:paraId="73433C85" w14:textId="77777777" w:rsidR="00FE331B" w:rsidRDefault="00FE331B" w:rsidP="00FE331B">
      <w:pPr>
        <w:pStyle w:val="CorpodoTexto"/>
      </w:pPr>
      <w:r>
        <w:t xml:space="preserve">A utilização da música como instrumento de desenvolvimento de indivíduos cegos é amplamente </w:t>
      </w:r>
      <w:r w:rsidR="00987F06">
        <w:t>difundida</w:t>
      </w:r>
      <w:r>
        <w:t xml:space="preserve"> e</w:t>
      </w:r>
      <w:r w:rsidR="00CF1E81">
        <w:t>,</w:t>
      </w:r>
      <w:r>
        <w:t xml:space="preserve"> segundo </w:t>
      </w:r>
      <w:r w:rsidR="00CF1E81">
        <w:t>Oliveira</w:t>
      </w:r>
      <w:r w:rsidR="00EC171D">
        <w:t>, L.</w:t>
      </w:r>
      <w:r w:rsidR="00CF1E81">
        <w:t xml:space="preserve"> (2013)</w:t>
      </w:r>
      <w:r>
        <w:t>, garante o desenvolvimento do racioc</w:t>
      </w:r>
      <w:r w:rsidR="00CF1E81">
        <w:t>í</w:t>
      </w:r>
      <w:r>
        <w:t>n</w:t>
      </w:r>
      <w:r w:rsidR="00CF1E81">
        <w:t>i</w:t>
      </w:r>
      <w:r>
        <w:t xml:space="preserve">o para a matemática, do ouvido harmônico, da linguagem, </w:t>
      </w:r>
      <w:r w:rsidR="00CF1E81">
        <w:t xml:space="preserve">das habilidades </w:t>
      </w:r>
      <w:r>
        <w:t>cognitiv</w:t>
      </w:r>
      <w:r w:rsidR="00CF1E81">
        <w:t>a</w:t>
      </w:r>
      <w:r>
        <w:t xml:space="preserve"> e motor</w:t>
      </w:r>
      <w:r w:rsidR="00CF1E81">
        <w:t>a</w:t>
      </w:r>
      <w:r>
        <w:t xml:space="preserve">, </w:t>
      </w:r>
      <w:r w:rsidR="00CF1E81">
        <w:t xml:space="preserve">da </w:t>
      </w:r>
      <w:r>
        <w:t>mem</w:t>
      </w:r>
      <w:r w:rsidR="00CF1E81">
        <w:t>ó</w:t>
      </w:r>
      <w:r>
        <w:t xml:space="preserve">ria, </w:t>
      </w:r>
      <w:r w:rsidR="00CF1E81">
        <w:t xml:space="preserve">da </w:t>
      </w:r>
      <w:r>
        <w:t>comunicação</w:t>
      </w:r>
      <w:r w:rsidR="00CF1E81">
        <w:t>,</w:t>
      </w:r>
      <w:r>
        <w:t xml:space="preserve"> entre outros. Seguindo na linha musical e educacional, caso se </w:t>
      </w:r>
      <w:r>
        <w:lastRenderedPageBreak/>
        <w:t>interesse em seguir no ramo musical, o indivíduo portador de deficiência visual pode optar por cursar M</w:t>
      </w:r>
      <w:r w:rsidR="00CF1E81">
        <w:t>ú</w:t>
      </w:r>
      <w:r>
        <w:t>sica no ensino superior, podendo optar por Bacharelado ou Licenciatura. O</w:t>
      </w:r>
      <w:r w:rsidRPr="00D86B50">
        <w:t xml:space="preserve"> portador de deficiência visual </w:t>
      </w:r>
      <w:r w:rsidR="00CF1E81">
        <w:t xml:space="preserve">tem </w:t>
      </w:r>
      <w:r>
        <w:t>assegurado</w:t>
      </w:r>
      <w:r w:rsidRPr="00D86B50">
        <w:t xml:space="preserve"> </w:t>
      </w:r>
      <w:r>
        <w:t>pela</w:t>
      </w:r>
      <w:r w:rsidRPr="00D86B50">
        <w:t xml:space="preserve"> Lei n° 7.853/89 </w:t>
      </w:r>
      <w:r>
        <w:t>o pleno exercício de seus direitos, inclusive à educação</w:t>
      </w:r>
      <w:r w:rsidR="00CF1E81">
        <w:t>,</w:t>
      </w:r>
      <w:r>
        <w:t xml:space="preserve"> e cabe ao Estado “</w:t>
      </w:r>
      <w:r w:rsidRPr="008A51AD">
        <w:t>a promoção de ações eficazes que propiciem a inserção, nos setores públicos e privado, de pessoas portadoras de deficiência</w:t>
      </w:r>
      <w:r>
        <w:t xml:space="preserve">” </w:t>
      </w:r>
      <w:r w:rsidRPr="00D86B50">
        <w:t>(BRASIL, 1987)</w:t>
      </w:r>
      <w:r>
        <w:t>.</w:t>
      </w:r>
    </w:p>
    <w:p w14:paraId="7575AD8E" w14:textId="77777777" w:rsidR="00FE331B" w:rsidRDefault="005553DC" w:rsidP="00FE331B">
      <w:pPr>
        <w:pStyle w:val="CorpodoTexto"/>
      </w:pPr>
      <w:r>
        <w:t xml:space="preserve">Nesse contexto, um </w:t>
      </w:r>
      <w:r w:rsidR="00FE331B">
        <w:t>acadêmico d</w:t>
      </w:r>
      <w:r>
        <w:t>o Curso de</w:t>
      </w:r>
      <w:r w:rsidR="00FE331B">
        <w:t xml:space="preserve"> Música da UFSM tem a oportunidade de complementar sua formação ao ingressar na </w:t>
      </w:r>
      <w:r w:rsidR="00184172">
        <w:t>O</w:t>
      </w:r>
      <w:r w:rsidR="00FE331B">
        <w:t xml:space="preserve">rquestra </w:t>
      </w:r>
      <w:r>
        <w:t>S</w:t>
      </w:r>
      <w:r w:rsidR="00FE331B">
        <w:t xml:space="preserve">infônica </w:t>
      </w:r>
      <w:r>
        <w:t>de Santa Maria</w:t>
      </w:r>
      <w:r w:rsidR="00FE331B">
        <w:t>, uma vez que,</w:t>
      </w:r>
      <w:r w:rsidR="00FE331B" w:rsidRPr="003D2BBA">
        <w:t xml:space="preserve"> dentre suas várias </w:t>
      </w:r>
      <w:r>
        <w:t>finalidades</w:t>
      </w:r>
      <w:r w:rsidR="00FE331B" w:rsidRPr="003D2BBA">
        <w:t>, funciona como um projeto de ensino, pesquisa e extensão da UFSM</w:t>
      </w:r>
      <w:r w:rsidR="00EF00E5">
        <w:t xml:space="preserve"> </w:t>
      </w:r>
      <w:r w:rsidR="00C42306">
        <w:fldChar w:fldCharType="begin" w:fldLock="1"/>
      </w:r>
      <w:r w:rsidR="005A6117">
        <w:instrText>ADDIN CSL_CITATION {"citationItems":[{"id":"ITEM-1","itemData":{"author":[{"dropping-particle":"","family":"Morim","given":"Aline Lucas Guterres","non-dropping-particle":"","parse-names":false,"suffix":""}],"id":"ITEM-1","issue":"1","issued":{"date-parts":[["2019"]]},"page":"1-9","title":"Arquivo da Orquestra Sinfônica de Santa Maria : uma breve descrição do seu histórico organizacional","type":"article-journal"},"uris":["http://www.mendeley.com/documents/?uuid=28a89ae2-3cf8-490e-be1a-6f92f950019a"]}],"mendeley":{"formattedCitation":"(MORIM, 2019)","plainTextFormattedCitation":"(MORIM, 2019)","previouslyFormattedCitation":"(MORIM, 2019)"},"properties":{"noteIndex":0},"schema":"https://github.com/citation-style-language/schema/raw/master/csl-citation.json"}</w:instrText>
      </w:r>
      <w:r w:rsidR="00C42306">
        <w:fldChar w:fldCharType="separate"/>
      </w:r>
      <w:r w:rsidR="007E1628" w:rsidRPr="007E1628">
        <w:rPr>
          <w:noProof/>
        </w:rPr>
        <w:t>(MORIM, 2019)</w:t>
      </w:r>
      <w:r w:rsidR="00C42306">
        <w:fldChar w:fldCharType="end"/>
      </w:r>
      <w:r w:rsidR="00FE331B" w:rsidRPr="003D2BBA">
        <w:t>.</w:t>
      </w:r>
      <w:r w:rsidR="00FE331B">
        <w:t xml:space="preserve"> </w:t>
      </w:r>
      <w:r>
        <w:t>Salienta-se que</w:t>
      </w:r>
      <w:r w:rsidR="00FE331B">
        <w:t xml:space="preserve"> para </w:t>
      </w:r>
      <w:r>
        <w:t>a condução</w:t>
      </w:r>
      <w:r w:rsidR="00FE331B">
        <w:t xml:space="preserve"> de uma orquestra faz-se necessário um regente</w:t>
      </w:r>
      <w:r>
        <w:t>,</w:t>
      </w:r>
      <w:r w:rsidR="00FE331B">
        <w:t xml:space="preserve"> pois é necessário </w:t>
      </w:r>
      <w:r w:rsidR="00FE331B" w:rsidRPr="003D2BBA">
        <w:t xml:space="preserve">garantir a “harmonia” da apresentação do grupo. Para tanto, o maestro utiliza de gestos para fornecer o andamento, a dinâmica e dar o </w:t>
      </w:r>
      <w:r w:rsidR="00FE331B" w:rsidRPr="00184172">
        <w:rPr>
          <w:i/>
        </w:rPr>
        <w:t>feedback</w:t>
      </w:r>
      <w:r w:rsidR="00FE331B" w:rsidRPr="003D2BBA">
        <w:t xml:space="preserve"> aos músicos. Nesse contexto, um músico com </w:t>
      </w:r>
      <w:r w:rsidRPr="003D2BBA">
        <w:t>defici</w:t>
      </w:r>
      <w:r>
        <w:t>ência</w:t>
      </w:r>
      <w:r w:rsidRPr="003D2BBA">
        <w:t xml:space="preserve"> </w:t>
      </w:r>
      <w:r w:rsidR="00FE331B" w:rsidRPr="003D2BBA">
        <w:t>visual fica impossibilitado de receber as informações do maestro, fazendo com que não possa ou, ao menos, enfrente muita dificuldade em integrar uma orquestra sinfônica</w:t>
      </w:r>
      <w:r w:rsidR="00FE331B">
        <w:t>.</w:t>
      </w:r>
    </w:p>
    <w:p w14:paraId="3E900883" w14:textId="77777777" w:rsidR="00FE331B" w:rsidRDefault="00FE331B" w:rsidP="00FE331B">
      <w:pPr>
        <w:pStyle w:val="CorpodoTexto"/>
      </w:pPr>
      <w:r>
        <w:t>Com relação às orquestras faz-se oportuno citar a missão da Orquestra Sinfônica de Santa Maria: “</w:t>
      </w:r>
      <w:r w:rsidRPr="00537A8E">
        <w:t>Manter um ambiente propício ao desenvolvimento artístico, cultural e profissional dos estudantes de música da UFSM, como para satisfazer as necessidades de formação de público e desenvolvimento cultural da região e promover a divulgação da cultura e estímulo à música orquestral</w:t>
      </w:r>
      <w:r>
        <w:t xml:space="preserve">”. Algo que corrobora para a missão são os resultados encontrados por </w:t>
      </w:r>
      <w:r w:rsidR="005553DC">
        <w:rPr>
          <w:color w:val="000000"/>
          <w:shd w:val="clear" w:color="auto" w:fill="FFFFFF"/>
        </w:rPr>
        <w:t>F</w:t>
      </w:r>
      <w:r w:rsidR="005553DC" w:rsidRPr="00660691">
        <w:rPr>
          <w:color w:val="000000"/>
          <w:shd w:val="clear" w:color="auto" w:fill="FFFFFF"/>
        </w:rPr>
        <w:t>onseca</w:t>
      </w:r>
      <w:r w:rsidR="005553DC">
        <w:rPr>
          <w:color w:val="000000"/>
          <w:shd w:val="clear" w:color="auto" w:fill="FFFFFF"/>
        </w:rPr>
        <w:t xml:space="preserve"> </w:t>
      </w:r>
      <w:r>
        <w:rPr>
          <w:color w:val="000000"/>
          <w:shd w:val="clear" w:color="auto" w:fill="FFFFFF"/>
        </w:rPr>
        <w:t>(2014)</w:t>
      </w:r>
      <w:r w:rsidR="005553DC">
        <w:t>.</w:t>
      </w:r>
      <w:r>
        <w:t xml:space="preserve"> </w:t>
      </w:r>
      <w:r w:rsidR="005553DC">
        <w:t xml:space="preserve">Segundo </w:t>
      </w:r>
      <w:r>
        <w:t xml:space="preserve">ele, a grande maioria dos alunos de </w:t>
      </w:r>
      <w:r w:rsidR="005553DC">
        <w:t>M</w:t>
      </w:r>
      <w:r>
        <w:t xml:space="preserve">úsica demonstram interesse em ingressar em uma orquestra e os integrantes da orquestra são motivados intrinsicamente a estudar </w:t>
      </w:r>
      <w:r w:rsidR="005553DC">
        <w:t xml:space="preserve">cada vez mais </w:t>
      </w:r>
      <w:r>
        <w:t xml:space="preserve">seus instrumentos. Além disso, </w:t>
      </w:r>
      <w:r w:rsidR="005553DC">
        <w:rPr>
          <w:color w:val="000000"/>
          <w:shd w:val="clear" w:color="auto" w:fill="FFFFFF"/>
        </w:rPr>
        <w:t>F</w:t>
      </w:r>
      <w:r w:rsidR="005553DC" w:rsidRPr="00660691">
        <w:rPr>
          <w:color w:val="000000"/>
          <w:shd w:val="clear" w:color="auto" w:fill="FFFFFF"/>
        </w:rPr>
        <w:t>onseca</w:t>
      </w:r>
      <w:r w:rsidR="005553DC">
        <w:rPr>
          <w:color w:val="000000"/>
          <w:shd w:val="clear" w:color="auto" w:fill="FFFFFF"/>
        </w:rPr>
        <w:t xml:space="preserve"> (2014) </w:t>
      </w:r>
      <w:r>
        <w:t xml:space="preserve">conclui que tocar em </w:t>
      </w:r>
      <w:r w:rsidR="005553DC">
        <w:t xml:space="preserve">uma </w:t>
      </w:r>
      <w:r>
        <w:t>orquestra proporciona um crescimento técnico (competências musicais) e social.</w:t>
      </w:r>
    </w:p>
    <w:p w14:paraId="36A36108" w14:textId="77777777" w:rsidR="00F54CC7" w:rsidRDefault="00E03A0E" w:rsidP="001136FE">
      <w:pPr>
        <w:pStyle w:val="CorpodoTexto"/>
      </w:pPr>
      <w:r>
        <w:t xml:space="preserve">Tendo-se em vista </w:t>
      </w:r>
      <w:r w:rsidR="00FE331B">
        <w:t xml:space="preserve">a importância </w:t>
      </w:r>
      <w:r>
        <w:t xml:space="preserve">de uma </w:t>
      </w:r>
      <w:r w:rsidR="00FE331B">
        <w:t>Orquestra Sinfônica para o desenvolvimento técnico e social do</w:t>
      </w:r>
      <w:r>
        <w:t>s</w:t>
      </w:r>
      <w:r w:rsidR="00FE331B">
        <w:t xml:space="preserve"> acadêmico</w:t>
      </w:r>
      <w:r>
        <w:t>s de Música</w:t>
      </w:r>
      <w:r w:rsidR="00FE331B">
        <w:t xml:space="preserve">, </w:t>
      </w:r>
      <w:r>
        <w:t xml:space="preserve">no contexto da inclusão </w:t>
      </w:r>
      <w:r w:rsidR="00F54CC7">
        <w:t xml:space="preserve">observa-se a necessidade </w:t>
      </w:r>
      <w:r w:rsidR="00FE331B" w:rsidRPr="002C0092">
        <w:t>de um equipamento que possibilite a troca de informações entre o maestro e o(s) músico(s) portador(es) de deficiência visual</w:t>
      </w:r>
      <w:r w:rsidR="00FE331B">
        <w:t>.</w:t>
      </w:r>
      <w:r w:rsidR="008B3C1B">
        <w:t xml:space="preserve"> A pesquisa e desenvolvimento de soluções para essa problemática são pouco abordadas dentro do ambiente acadêmico e </w:t>
      </w:r>
      <w:r w:rsidR="00591A4A">
        <w:t>comercial</w:t>
      </w:r>
      <w:r w:rsidR="008B3C1B">
        <w:t xml:space="preserve">. </w:t>
      </w:r>
      <w:r w:rsidR="00F54CC7">
        <w:t xml:space="preserve">Um dos poucos projetos que </w:t>
      </w:r>
      <w:r w:rsidR="001136FE">
        <w:t>se tem</w:t>
      </w:r>
      <w:r w:rsidR="00F54CC7">
        <w:t xml:space="preserve"> conhecimento é o</w:t>
      </w:r>
      <w:r w:rsidR="00F54CC7" w:rsidRPr="00F54CC7">
        <w:t xml:space="preserve"> </w:t>
      </w:r>
      <w:r w:rsidR="00F54CC7" w:rsidRPr="00987F06">
        <w:rPr>
          <w:i/>
          <w:iCs/>
        </w:rPr>
        <w:t>Haptic Baton</w:t>
      </w:r>
      <w:r w:rsidR="00F54CC7">
        <w:t>, sistema</w:t>
      </w:r>
      <w:r w:rsidR="001136FE">
        <w:t xml:space="preserve"> ainda</w:t>
      </w:r>
      <w:r w:rsidR="00F54CC7">
        <w:t xml:space="preserve"> </w:t>
      </w:r>
      <w:r w:rsidR="001136FE">
        <w:t>em desenvolvimento</w:t>
      </w:r>
      <w:r w:rsidR="00F54CC7">
        <w:t xml:space="preserve"> pela </w:t>
      </w:r>
      <w:r w:rsidR="003D0F83">
        <w:t xml:space="preserve">organização </w:t>
      </w:r>
      <w:r w:rsidR="00F54CC7" w:rsidRPr="00987F06">
        <w:rPr>
          <w:i/>
          <w:iCs/>
        </w:rPr>
        <w:t>Human Instruments</w:t>
      </w:r>
      <w:r w:rsidR="00987F06" w:rsidRPr="00912318">
        <w:rPr>
          <w:i/>
          <w:iCs/>
          <w:vertAlign w:val="superscript"/>
        </w:rPr>
        <w:t>®</w:t>
      </w:r>
      <w:r w:rsidR="00F54CC7" w:rsidRPr="008A2C46">
        <w:t>,</w:t>
      </w:r>
      <w:r w:rsidR="00F54CC7">
        <w:t xml:space="preserve"> </w:t>
      </w:r>
      <w:r w:rsidR="0064224C">
        <w:t>sendo</w:t>
      </w:r>
      <w:r w:rsidR="00F54CC7">
        <w:t xml:space="preserve"> um dispositivo acoplado ao pulso do maestro e do músico, </w:t>
      </w:r>
      <w:r w:rsidR="0064224C">
        <w:t xml:space="preserve">o sistema é </w:t>
      </w:r>
      <w:r w:rsidR="00F54CC7">
        <w:t xml:space="preserve">sem fios e capaz de transmitir os movimentos do maestro para todos os músicos conectados ao sistema vibratório </w:t>
      </w:r>
      <w:r w:rsidR="00F54CC7" w:rsidRPr="00F61D0C">
        <w:t xml:space="preserve">(HUMAN INSTRUMENTS, </w:t>
      </w:r>
      <w:r w:rsidR="00B23371">
        <w:t>[</w:t>
      </w:r>
      <w:r w:rsidR="00F54CC7" w:rsidRPr="00F61D0C">
        <w:t>20</w:t>
      </w:r>
      <w:r w:rsidR="00B23371">
        <w:t>-</w:t>
      </w:r>
      <w:r w:rsidR="00F54CC7" w:rsidRPr="00F61D0C">
        <w:t>-?</w:t>
      </w:r>
      <w:r w:rsidR="00B23371">
        <w:t>]</w:t>
      </w:r>
      <w:r w:rsidR="00F54CC7" w:rsidRPr="00F61D0C">
        <w:t>)</w:t>
      </w:r>
      <w:r w:rsidR="00F54CC7">
        <w:t>.</w:t>
      </w:r>
    </w:p>
    <w:p w14:paraId="34CE48C6" w14:textId="77777777" w:rsidR="00F54CC7" w:rsidRPr="0069476F" w:rsidRDefault="00F54CC7" w:rsidP="00F54CC7">
      <w:pPr>
        <w:pStyle w:val="Legenda"/>
        <w:keepNext/>
      </w:pPr>
      <w:bookmarkStart w:id="4" w:name="_Ref89210082"/>
      <w:bookmarkStart w:id="5" w:name="_Toc109837649"/>
      <w:r>
        <w:lastRenderedPageBreak/>
        <w:t xml:space="preserve">Figura </w:t>
      </w:r>
      <w:r w:rsidR="00C42306">
        <w:fldChar w:fldCharType="begin"/>
      </w:r>
      <w:r w:rsidR="00D8476F">
        <w:instrText xml:space="preserve"> STYLEREF 1 \s </w:instrText>
      </w:r>
      <w:r w:rsidR="00C42306">
        <w:fldChar w:fldCharType="separate"/>
      </w:r>
      <w:r w:rsidR="00876605">
        <w:rPr>
          <w:noProof/>
        </w:rPr>
        <w:t>1</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w:t>
      </w:r>
      <w:r w:rsidR="00C42306">
        <w:rPr>
          <w:noProof/>
        </w:rPr>
        <w:fldChar w:fldCharType="end"/>
      </w:r>
      <w:bookmarkEnd w:id="4"/>
      <w:r>
        <w:t xml:space="preserve"> – Sistema Haptic Baton.</w:t>
      </w:r>
      <w:bookmarkEnd w:id="5"/>
    </w:p>
    <w:p w14:paraId="68CA97BD" w14:textId="77777777" w:rsidR="00F54CC7" w:rsidRDefault="00F54CC7" w:rsidP="00572891">
      <w:pPr>
        <w:pStyle w:val="apendice"/>
        <w:jc w:val="center"/>
      </w:pPr>
      <w:r w:rsidRPr="00F202D6">
        <w:rPr>
          <w:noProof/>
          <w:lang w:val="en-US" w:eastAsia="en-US"/>
        </w:rPr>
        <w:drawing>
          <wp:inline distT="0" distB="0" distL="0" distR="0" wp14:anchorId="74036BF2" wp14:editId="425127E9">
            <wp:extent cx="3600000" cy="1835645"/>
            <wp:effectExtent l="0" t="0" r="63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0000" cy="1835645"/>
                    </a:xfrm>
                    <a:prstGeom prst="rect">
                      <a:avLst/>
                    </a:prstGeom>
                    <a:noFill/>
                    <a:ln>
                      <a:noFill/>
                    </a:ln>
                  </pic:spPr>
                </pic:pic>
              </a:graphicData>
            </a:graphic>
          </wp:inline>
        </w:drawing>
      </w:r>
    </w:p>
    <w:p w14:paraId="3F2C1643" w14:textId="77777777" w:rsidR="00F54CC7" w:rsidRDefault="00F54CC7" w:rsidP="00F54CC7">
      <w:pPr>
        <w:pStyle w:val="Legenda"/>
      </w:pPr>
      <w:r>
        <w:t xml:space="preserve">Fonte: </w:t>
      </w:r>
      <w:r w:rsidRPr="00F61D0C">
        <w:t>Human Instruments (</w:t>
      </w:r>
      <w:r w:rsidR="003E4F8B">
        <w:t>[</w:t>
      </w:r>
      <w:r w:rsidRPr="00F61D0C">
        <w:t>20</w:t>
      </w:r>
      <w:r w:rsidR="003E4F8B">
        <w:t>-</w:t>
      </w:r>
      <w:r w:rsidRPr="00F61D0C">
        <w:t>-?</w:t>
      </w:r>
      <w:r w:rsidR="003E4F8B">
        <w:t>]</w:t>
      </w:r>
      <w:r w:rsidRPr="00F61D0C">
        <w:t>)</w:t>
      </w:r>
      <w:r w:rsidR="00F9495A">
        <w:t>.</w:t>
      </w:r>
    </w:p>
    <w:p w14:paraId="195ED1B3" w14:textId="77777777" w:rsidR="00F54CC7" w:rsidRDefault="00F54CC7" w:rsidP="00F54CC7">
      <w:pPr>
        <w:pStyle w:val="CorpodoTexto"/>
      </w:pPr>
    </w:p>
    <w:p w14:paraId="659F6CD5" w14:textId="77777777" w:rsidR="00FE331B" w:rsidRDefault="001136FE" w:rsidP="007E1628">
      <w:pPr>
        <w:pStyle w:val="CorpodoTexto"/>
      </w:pPr>
      <w:r>
        <w:t xml:space="preserve">Considerando a necessidade de </w:t>
      </w:r>
      <w:r w:rsidR="00CA528B">
        <w:t>um</w:t>
      </w:r>
      <w:r>
        <w:t xml:space="preserve"> dispositivo de comunicação entre maestro e</w:t>
      </w:r>
      <w:r w:rsidRPr="002C0092">
        <w:t xml:space="preserve"> o(s) músico(s) portador(es) de deficiência visual</w:t>
      </w:r>
      <w:r>
        <w:t>, o presente relatório tem como finalidade a elaboração de</w:t>
      </w:r>
      <w:r w:rsidR="00CA528B">
        <w:t xml:space="preserve"> um equipamento que possibilite ess</w:t>
      </w:r>
      <w:r w:rsidR="00CA528B" w:rsidRPr="002C0092">
        <w:t>a troca de informações</w:t>
      </w:r>
      <w:r w:rsidR="00CA528B">
        <w:t xml:space="preserve">. </w:t>
      </w:r>
      <w:bookmarkStart w:id="6" w:name="_Hlk89290200"/>
      <w:r w:rsidR="00FE331B">
        <w:t xml:space="preserve">O equipamento resume-se </w:t>
      </w:r>
      <w:r w:rsidR="00E03A0E">
        <w:t xml:space="preserve">a </w:t>
      </w:r>
      <w:r w:rsidR="00FE331B">
        <w:t>dois dispositivos</w:t>
      </w:r>
      <w:r w:rsidR="00E03A0E">
        <w:t xml:space="preserve">: </w:t>
      </w:r>
      <w:r w:rsidR="00FE331B">
        <w:t>um receptor, acoplado ao m</w:t>
      </w:r>
      <w:r w:rsidR="00E03A0E">
        <w:t>ú</w:t>
      </w:r>
      <w:r w:rsidR="00FE331B">
        <w:t>sico</w:t>
      </w:r>
      <w:r w:rsidR="00E03A0E">
        <w:t>,</w:t>
      </w:r>
      <w:r w:rsidR="00FE331B">
        <w:t xml:space="preserve"> e um emissor</w:t>
      </w:r>
      <w:r w:rsidR="00E03A0E">
        <w:t>,</w:t>
      </w:r>
      <w:r w:rsidR="00FE331B">
        <w:t xml:space="preserve"> localizado no pulso do maestro. O </w:t>
      </w:r>
      <w:r w:rsidR="00E03A0E">
        <w:t xml:space="preserve">emissor </w:t>
      </w:r>
      <w:r w:rsidR="00FE331B">
        <w:t xml:space="preserve">deve captar os movimentos da mão do maestro, podendo assim enviar para o músico </w:t>
      </w:r>
      <w:r w:rsidR="00FE331B" w:rsidRPr="00011787">
        <w:t>as informações de compasso, velocidade de execução, dinâmica (intensidade)</w:t>
      </w:r>
      <w:r w:rsidR="00E03A0E">
        <w:t>, etc</w:t>
      </w:r>
      <w:r w:rsidR="00FE331B">
        <w:t>. O receptor</w:t>
      </w:r>
      <w:r w:rsidR="00E03A0E">
        <w:t>,</w:t>
      </w:r>
      <w:r w:rsidR="00FE331B">
        <w:t xml:space="preserve"> </w:t>
      </w:r>
      <w:r w:rsidR="00FE331B" w:rsidRPr="00011787">
        <w:t>acoplado ao músico</w:t>
      </w:r>
      <w:r w:rsidR="00FE331B">
        <w:t>, é</w:t>
      </w:r>
      <w:r w:rsidR="00FE331B" w:rsidRPr="00011787">
        <w:t xml:space="preserve"> responsável por receber os dados do emissor, interpretá-los e, através de uma interface homem-máquina</w:t>
      </w:r>
      <w:r w:rsidR="00AD0469">
        <w:t xml:space="preserve"> e</w:t>
      </w:r>
      <w:r w:rsidR="00FE331B" w:rsidRPr="00011787">
        <w:t xml:space="preserve"> repassar as informações ao </w:t>
      </w:r>
      <w:r w:rsidR="00E03A0E">
        <w:t>músico</w:t>
      </w:r>
      <w:r w:rsidR="00FE331B">
        <w:t>. Com isso o dispositivo facilitará a inclusão de</w:t>
      </w:r>
      <w:r w:rsidR="00FE331B" w:rsidRPr="002C0092">
        <w:t xml:space="preserve"> músico(s) portador(es) de deficiência visual </w:t>
      </w:r>
      <w:r w:rsidR="00FE331B">
        <w:t>nas Orquestras Sinfônicas</w:t>
      </w:r>
      <w:r w:rsidR="00FE331B" w:rsidRPr="002C0092">
        <w:t>,</w:t>
      </w:r>
      <w:r w:rsidR="00FE331B">
        <w:t xml:space="preserve"> permitindo sua integração</w:t>
      </w:r>
      <w:r w:rsidR="00FE331B" w:rsidRPr="002C0092">
        <w:t xml:space="preserve"> tanto no âmbito acadêmico quanto social.</w:t>
      </w:r>
    </w:p>
    <w:p w14:paraId="301F190C" w14:textId="77777777" w:rsidR="008B3C1B" w:rsidRDefault="00A6196B" w:rsidP="00A6196B">
      <w:pPr>
        <w:pStyle w:val="Ttulo2"/>
      </w:pPr>
      <w:bookmarkStart w:id="7" w:name="_Ref79083689"/>
      <w:bookmarkStart w:id="8" w:name="_Toc79083902"/>
      <w:bookmarkStart w:id="9" w:name="_Toc109837810"/>
      <w:bookmarkEnd w:id="6"/>
      <w:r>
        <w:t>objetivos</w:t>
      </w:r>
      <w:bookmarkEnd w:id="7"/>
      <w:bookmarkEnd w:id="8"/>
      <w:bookmarkEnd w:id="9"/>
    </w:p>
    <w:p w14:paraId="3410A9E4" w14:textId="77777777" w:rsidR="00A6196B" w:rsidRPr="00A6196B" w:rsidRDefault="00A6196B" w:rsidP="00A6196B">
      <w:pPr>
        <w:pStyle w:val="Ttulo3"/>
      </w:pPr>
      <w:bookmarkStart w:id="10" w:name="_Toc79083903"/>
      <w:bookmarkStart w:id="11" w:name="_Toc109837811"/>
      <w:r>
        <w:t>Objetivo Geral</w:t>
      </w:r>
      <w:bookmarkEnd w:id="10"/>
      <w:bookmarkEnd w:id="11"/>
    </w:p>
    <w:p w14:paraId="7E526312" w14:textId="77777777" w:rsidR="00A6196B" w:rsidRDefault="00A6196B" w:rsidP="00A6196B">
      <w:pPr>
        <w:pStyle w:val="CorpodoTexto"/>
      </w:pPr>
      <w:bookmarkStart w:id="12" w:name="_Hlk89290977"/>
      <w:r w:rsidRPr="00A6196B">
        <w:t xml:space="preserve">O propósito deste projeto é desenvolver dois dispositivos compactos </w:t>
      </w:r>
      <w:r>
        <w:t>que proporcionem a troca de informações entre maestro e músico</w:t>
      </w:r>
      <w:r w:rsidR="003E564E">
        <w:t xml:space="preserve"> </w:t>
      </w:r>
      <w:r w:rsidRPr="00A6196B">
        <w:t>utilizando microcontroladores: um emissor de dados e um receptor/interpretador/atuador.</w:t>
      </w:r>
      <w:r w:rsidR="000C15F8">
        <w:t xml:space="preserve"> Como foco de implementação a Orquestra Sinfônica de Santa Maria.</w:t>
      </w:r>
    </w:p>
    <w:p w14:paraId="39AFA22D" w14:textId="77777777" w:rsidR="00A6196B" w:rsidRDefault="00A6196B" w:rsidP="00A6196B">
      <w:pPr>
        <w:pStyle w:val="Ttulo3"/>
      </w:pPr>
      <w:bookmarkStart w:id="13" w:name="_Toc79083904"/>
      <w:bookmarkStart w:id="14" w:name="_Ref83564075"/>
      <w:bookmarkStart w:id="15" w:name="_Ref83564076"/>
      <w:bookmarkStart w:id="16" w:name="_Ref83564077"/>
      <w:bookmarkStart w:id="17" w:name="_Ref83564078"/>
      <w:bookmarkStart w:id="18" w:name="_Ref84273175"/>
      <w:bookmarkStart w:id="19" w:name="_Ref84273291"/>
      <w:bookmarkStart w:id="20" w:name="_Ref84938958"/>
      <w:bookmarkStart w:id="21" w:name="_Ref93416101"/>
      <w:bookmarkStart w:id="22" w:name="_Ref106564092"/>
      <w:bookmarkStart w:id="23" w:name="_Toc109837812"/>
      <w:bookmarkEnd w:id="12"/>
      <w:r>
        <w:lastRenderedPageBreak/>
        <w:t>Objetivos Específicos</w:t>
      </w:r>
      <w:bookmarkEnd w:id="13"/>
      <w:bookmarkEnd w:id="14"/>
      <w:bookmarkEnd w:id="15"/>
      <w:bookmarkEnd w:id="16"/>
      <w:bookmarkEnd w:id="17"/>
      <w:bookmarkEnd w:id="18"/>
      <w:bookmarkEnd w:id="19"/>
      <w:bookmarkEnd w:id="20"/>
      <w:bookmarkEnd w:id="21"/>
      <w:bookmarkEnd w:id="22"/>
      <w:bookmarkEnd w:id="23"/>
      <w:r>
        <w:t xml:space="preserve"> </w:t>
      </w:r>
    </w:p>
    <w:p w14:paraId="21ED5CE9" w14:textId="77777777" w:rsidR="003E564E" w:rsidRDefault="003E564E" w:rsidP="003E564E">
      <w:pPr>
        <w:pStyle w:val="CorpodoTexto"/>
      </w:pPr>
      <w:r>
        <w:t xml:space="preserve">O </w:t>
      </w:r>
      <w:r w:rsidR="00AD0469">
        <w:t>aparelho</w:t>
      </w:r>
      <w:r>
        <w:t xml:space="preserve"> tem como objetivos específicos: </w:t>
      </w:r>
    </w:p>
    <w:p w14:paraId="2A1211D7" w14:textId="77777777" w:rsidR="003E564E" w:rsidRDefault="003E564E" w:rsidP="003E564E">
      <w:pPr>
        <w:pStyle w:val="CorpodoTexto"/>
        <w:numPr>
          <w:ilvl w:val="0"/>
          <w:numId w:val="4"/>
        </w:numPr>
      </w:pPr>
      <w:r>
        <w:t>Baixo custo;</w:t>
      </w:r>
    </w:p>
    <w:p w14:paraId="12432B9E" w14:textId="77777777" w:rsidR="00591A4A" w:rsidRDefault="00591A4A" w:rsidP="00591A4A">
      <w:pPr>
        <w:pStyle w:val="CorpodoTexto"/>
        <w:numPr>
          <w:ilvl w:val="0"/>
          <w:numId w:val="4"/>
        </w:numPr>
      </w:pPr>
      <w:r>
        <w:t>Fácil Operação</w:t>
      </w:r>
      <w:r w:rsidR="00E95D86">
        <w:t>;</w:t>
      </w:r>
    </w:p>
    <w:p w14:paraId="35ECFCF4" w14:textId="77777777" w:rsidR="003E564E" w:rsidRDefault="003E564E" w:rsidP="003E564E">
      <w:pPr>
        <w:pStyle w:val="CorpodoTexto"/>
        <w:numPr>
          <w:ilvl w:val="0"/>
          <w:numId w:val="4"/>
        </w:numPr>
      </w:pPr>
      <w:r>
        <w:t xml:space="preserve">Dispositivo compacto e de </w:t>
      </w:r>
      <w:r w:rsidR="00591A4A">
        <w:t xml:space="preserve">pequena </w:t>
      </w:r>
      <w:r>
        <w:t>massa;</w:t>
      </w:r>
    </w:p>
    <w:p w14:paraId="5FB0EB17" w14:textId="77777777" w:rsidR="003E564E" w:rsidRDefault="003E564E" w:rsidP="003E564E">
      <w:pPr>
        <w:pStyle w:val="CorpodoTexto"/>
        <w:numPr>
          <w:ilvl w:val="0"/>
          <w:numId w:val="4"/>
        </w:numPr>
      </w:pPr>
      <w:r>
        <w:t>Baixo consumo de energia;</w:t>
      </w:r>
    </w:p>
    <w:p w14:paraId="2137B204" w14:textId="77777777" w:rsidR="00591A4A" w:rsidRDefault="00591A4A" w:rsidP="00591A4A">
      <w:pPr>
        <w:pStyle w:val="CorpodoTexto"/>
        <w:numPr>
          <w:ilvl w:val="0"/>
          <w:numId w:val="4"/>
        </w:numPr>
      </w:pPr>
      <w:r>
        <w:t>Alta taxa de transmissão</w:t>
      </w:r>
      <w:r w:rsidR="00AD0469">
        <w:t xml:space="preserve"> de dados</w:t>
      </w:r>
      <w:r>
        <w:t>;</w:t>
      </w:r>
    </w:p>
    <w:p w14:paraId="70B50311" w14:textId="77777777" w:rsidR="00591A4A" w:rsidRDefault="00591A4A" w:rsidP="00591A4A">
      <w:pPr>
        <w:pStyle w:val="CorpodoTexto"/>
        <w:numPr>
          <w:ilvl w:val="0"/>
          <w:numId w:val="4"/>
        </w:numPr>
      </w:pPr>
      <w:r>
        <w:t>Estabilidade de comunicação</w:t>
      </w:r>
      <w:r w:rsidR="00E95D86">
        <w:t>.</w:t>
      </w:r>
    </w:p>
    <w:p w14:paraId="6B43852E" w14:textId="77777777" w:rsidR="00A6196B" w:rsidRPr="00A6196B" w:rsidRDefault="00A6196B" w:rsidP="00A6196B"/>
    <w:p w14:paraId="18592608" w14:textId="18F2925B" w:rsidR="00FE331B" w:rsidRDefault="00CE617B" w:rsidP="00213074">
      <w:pPr>
        <w:pStyle w:val="Ttulo1"/>
      </w:pPr>
      <w:bookmarkStart w:id="24" w:name="_Toc79083905"/>
      <w:bookmarkStart w:id="25" w:name="_Toc109837813"/>
      <w:r>
        <w:rPr>
          <w:noProof/>
        </w:rPr>
        <w:lastRenderedPageBreak/>
        <mc:AlternateContent>
          <mc:Choice Requires="wps">
            <w:drawing>
              <wp:anchor distT="0" distB="0" distL="114300" distR="114300" simplePos="0" relativeHeight="251661312" behindDoc="0" locked="0" layoutInCell="1" allowOverlap="1" wp14:anchorId="3E74FF5E" wp14:editId="076A6D5F">
                <wp:simplePos x="0" y="0"/>
                <wp:positionH relativeFrom="column">
                  <wp:posOffset>5315585</wp:posOffset>
                </wp:positionH>
                <wp:positionV relativeFrom="paragraph">
                  <wp:posOffset>-623570</wp:posOffset>
                </wp:positionV>
                <wp:extent cx="641350" cy="558800"/>
                <wp:effectExtent l="0" t="0" r="0" b="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0" cy="558800"/>
                        </a:xfrm>
                        <a:prstGeom prst="rect">
                          <a:avLst/>
                        </a:prstGeom>
                        <a:solidFill>
                          <a:srgbClr val="FFFFFF"/>
                        </a:solidFill>
                        <a:ln>
                          <a:noFill/>
                        </a:ln>
                      </wps:spPr>
                      <wps:txbx>
                        <w:txbxContent>
                          <w:p w14:paraId="7E101A89" w14:textId="77777777" w:rsidR="00057850" w:rsidRDefault="00057850" w:rsidP="008A650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74FF5E" id="Text Box 5" o:spid="_x0000_s1027" type="#_x0000_t202" style="position:absolute;left:0;text-align:left;margin-left:418.55pt;margin-top:-49.1pt;width:50.5pt;height: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" stroked="f">
                <v:textbox>
                  <w:txbxContent>
                    <w:p w14:paraId="7E101A89" w14:textId="77777777" w:rsidR="00057850" w:rsidRDefault="00057850" w:rsidP="008A6508"/>
                  </w:txbxContent>
                </v:textbox>
              </v:shape>
            </w:pict>
          </mc:Fallback>
        </mc:AlternateContent>
      </w:r>
      <w:r w:rsidR="00FE331B">
        <w:t>Referências Bibliográficas</w:t>
      </w:r>
      <w:bookmarkEnd w:id="24"/>
      <w:bookmarkEnd w:id="25"/>
    </w:p>
    <w:p w14:paraId="2F14BF2C" w14:textId="77777777" w:rsidR="005D753F" w:rsidRDefault="005D753F" w:rsidP="00184172">
      <w:pPr>
        <w:pStyle w:val="CorpodoTexto"/>
      </w:pPr>
      <w:r w:rsidRPr="009C4767">
        <w:t xml:space="preserve">Neste capítulo serão apresentados e discutidos os </w:t>
      </w:r>
      <w:r w:rsidR="004A3BC5" w:rsidRPr="009C4767">
        <w:t>principais conceitos e equipamentos empregados</w:t>
      </w:r>
      <w:r w:rsidRPr="009C4767">
        <w:t xml:space="preserve"> </w:t>
      </w:r>
      <w:r w:rsidR="009C4767">
        <w:t>para a elaboração deste projeto integrador.</w:t>
      </w:r>
      <w:r w:rsidR="00095216">
        <w:t xml:space="preserve"> </w:t>
      </w:r>
      <w:r w:rsidR="000C46F2">
        <w:t>O</w:t>
      </w:r>
      <w:r w:rsidR="003B6294">
        <w:t xml:space="preserve">s equipamentos </w:t>
      </w:r>
      <w:r w:rsidR="00095216">
        <w:t xml:space="preserve">foram selecionados visando </w:t>
      </w:r>
      <w:r w:rsidR="000C46F2">
        <w:t xml:space="preserve">os objetivos de projeto citados </w:t>
      </w:r>
      <w:r w:rsidR="00367944">
        <w:t xml:space="preserve">na </w:t>
      </w:r>
      <w:r w:rsidR="00591A4A">
        <w:t>S</w:t>
      </w:r>
      <w:r w:rsidR="00367944">
        <w:t xml:space="preserve">eção </w:t>
      </w:r>
      <w:r w:rsidR="00C42306">
        <w:fldChar w:fldCharType="begin"/>
      </w:r>
      <w:r w:rsidR="00367944">
        <w:instrText xml:space="preserve"> REF _Ref79083689 \w \h </w:instrText>
      </w:r>
      <w:r w:rsidR="00C42306">
        <w:fldChar w:fldCharType="separate"/>
      </w:r>
      <w:r w:rsidR="00876605">
        <w:t>1.1</w:t>
      </w:r>
      <w:r w:rsidR="00C42306">
        <w:fldChar w:fldCharType="end"/>
      </w:r>
      <w:r w:rsidR="000C46F2">
        <w:t>.</w:t>
      </w:r>
    </w:p>
    <w:p w14:paraId="49F6D2A6" w14:textId="77777777" w:rsidR="006940E1" w:rsidRPr="006940E1" w:rsidRDefault="006940E1" w:rsidP="00184172">
      <w:pPr>
        <w:pStyle w:val="CorpodoTexto"/>
      </w:pPr>
      <w:r>
        <w:t xml:space="preserve">Além disso, faz-se necessário a utilização de </w:t>
      </w:r>
      <w:r w:rsidRPr="00E64363">
        <w:rPr>
          <w:i/>
        </w:rPr>
        <w:t>softwares</w:t>
      </w:r>
      <w:r>
        <w:t xml:space="preserve">, como por exemplo, a IDE </w:t>
      </w:r>
      <w:r w:rsidR="00BC4C87">
        <w:t xml:space="preserve">do Arduino, utilizada para a programação dos microcontroladores. </w:t>
      </w:r>
    </w:p>
    <w:p w14:paraId="1CFC1814" w14:textId="77777777" w:rsidR="00FE331B" w:rsidRPr="00FE331B" w:rsidRDefault="00FE331B" w:rsidP="00F939C4">
      <w:pPr>
        <w:pStyle w:val="Ttulo2"/>
        <w:rPr>
          <w:sz w:val="20"/>
          <w:szCs w:val="20"/>
        </w:rPr>
      </w:pPr>
      <w:bookmarkStart w:id="26" w:name="_Ref78307533"/>
      <w:bookmarkStart w:id="27" w:name="_Toc79083906"/>
      <w:bookmarkStart w:id="28" w:name="_Toc109837814"/>
      <w:r w:rsidRPr="00956EF4">
        <w:t>Esp8266</w:t>
      </w:r>
      <w:bookmarkEnd w:id="26"/>
      <w:bookmarkEnd w:id="27"/>
      <w:bookmarkEnd w:id="28"/>
    </w:p>
    <w:p w14:paraId="0E346EB7" w14:textId="77777777" w:rsidR="00FE331B" w:rsidRDefault="00FE331B" w:rsidP="00FE331B">
      <w:pPr>
        <w:pStyle w:val="CorpodoTexto"/>
      </w:pPr>
      <w:r>
        <w:t xml:space="preserve">Desenvolvido em 2014 pala </w:t>
      </w:r>
      <w:r w:rsidRPr="00956EF4">
        <w:t>Espressif Systems</w:t>
      </w:r>
      <w:r w:rsidR="00AD0469">
        <w:t>®</w:t>
      </w:r>
      <w:r>
        <w:t xml:space="preserve">, o modulo </w:t>
      </w:r>
      <w:r w:rsidR="005D753F">
        <w:t xml:space="preserve">ESP8266 </w:t>
      </w:r>
      <w:r>
        <w:t>é um microcontrolador que possui Wi-fi (</w:t>
      </w:r>
      <w:r w:rsidRPr="00184172">
        <w:rPr>
          <w:i/>
        </w:rPr>
        <w:t>Wireless Fidelity</w:t>
      </w:r>
      <w:r>
        <w:t>) e protocolos TCP/UDP</w:t>
      </w:r>
      <w:r w:rsidRPr="00C73ACF">
        <w:t xml:space="preserve"> (</w:t>
      </w:r>
      <w:r w:rsidRPr="00184172">
        <w:rPr>
          <w:i/>
        </w:rPr>
        <w:t xml:space="preserve">Transmission Control Protocol </w:t>
      </w:r>
      <w:r w:rsidRPr="005D753F">
        <w:t>/</w:t>
      </w:r>
      <w:r w:rsidRPr="00184172">
        <w:rPr>
          <w:i/>
        </w:rPr>
        <w:t xml:space="preserve"> Internet Protocol</w:t>
      </w:r>
      <w:r w:rsidRPr="00C73ACF">
        <w:t>)</w:t>
      </w:r>
      <w:r>
        <w:t xml:space="preserve"> integrados </w:t>
      </w:r>
      <w:r w:rsidRPr="00F11394">
        <w:t>(ESPRESSIF SYSTEMS, 2020)</w:t>
      </w:r>
      <w:r>
        <w:t>. Com relação ao custo</w:t>
      </w:r>
      <w:r w:rsidR="005D753F">
        <w:t>,</w:t>
      </w:r>
      <w:r>
        <w:t xml:space="preserve"> o microcontrolador possui um custo que varia </w:t>
      </w:r>
      <w:r w:rsidR="00800BDA">
        <w:t>em torno de $8</w:t>
      </w:r>
      <w:r w:rsidR="00591A4A">
        <w:t>,</w:t>
      </w:r>
      <w:r w:rsidR="00800BDA">
        <w:t>20</w:t>
      </w:r>
      <w:r w:rsidR="005D753F">
        <w:t xml:space="preserve"> </w:t>
      </w:r>
      <w:r>
        <w:t>(</w:t>
      </w:r>
      <w:r w:rsidR="00800BDA">
        <w:t>MOUSER ELECTRONICS</w:t>
      </w:r>
      <w:r>
        <w:t xml:space="preserve">, 2021). As especificações do microcontrolador encontram-se </w:t>
      </w:r>
      <w:r w:rsidR="00655B8C">
        <w:t xml:space="preserve">no </w:t>
      </w:r>
      <w:r w:rsidR="00C42306">
        <w:fldChar w:fldCharType="begin"/>
      </w:r>
      <w:r w:rsidR="00655B8C">
        <w:instrText xml:space="preserve"> REF _Ref78308355 \h </w:instrText>
      </w:r>
      <w:r w:rsidR="00C42306">
        <w:fldChar w:fldCharType="separate"/>
      </w:r>
      <w:r w:rsidR="00876605">
        <w:t xml:space="preserve">Quadro </w:t>
      </w:r>
      <w:r w:rsidR="00876605">
        <w:rPr>
          <w:noProof/>
        </w:rPr>
        <w:t>2</w:t>
      </w:r>
      <w:r w:rsidR="00876605">
        <w:t>.</w:t>
      </w:r>
      <w:r w:rsidR="00876605">
        <w:rPr>
          <w:noProof/>
        </w:rPr>
        <w:t>1</w:t>
      </w:r>
      <w:r w:rsidR="00C42306">
        <w:fldChar w:fldCharType="end"/>
      </w:r>
      <w:r>
        <w:t>.</w:t>
      </w:r>
    </w:p>
    <w:p w14:paraId="0C8825D8" w14:textId="77777777" w:rsidR="00FE331B" w:rsidRDefault="00FE331B" w:rsidP="00FE331B">
      <w:pPr>
        <w:pStyle w:val="Legenda"/>
        <w:keepNext/>
        <w:jc w:val="center"/>
      </w:pPr>
    </w:p>
    <w:p w14:paraId="5E208E42" w14:textId="77777777" w:rsidR="00655B8C" w:rsidRDefault="00655B8C" w:rsidP="00655B8C">
      <w:pPr>
        <w:pStyle w:val="Legenda"/>
        <w:keepNext/>
      </w:pPr>
      <w:bookmarkStart w:id="29" w:name="_Ref78308355"/>
      <w:bookmarkStart w:id="30" w:name="_Ref78308354"/>
      <w:bookmarkStart w:id="31" w:name="_Ref84272613"/>
      <w:bookmarkStart w:id="32" w:name="_Toc109837685"/>
      <w:r>
        <w:t xml:space="preserve">Quadro </w:t>
      </w:r>
      <w:r w:rsidR="00C42306">
        <w:fldChar w:fldCharType="begin"/>
      </w:r>
      <w:r w:rsidR="00DB3C36">
        <w:instrText xml:space="preserve"> STYLEREF 1 \s </w:instrText>
      </w:r>
      <w:r w:rsidR="00C42306">
        <w:fldChar w:fldCharType="separate"/>
      </w:r>
      <w:r w:rsidR="00876605">
        <w:rPr>
          <w:noProof/>
        </w:rPr>
        <w:t>2</w:t>
      </w:r>
      <w:r w:rsidR="00C42306">
        <w:rPr>
          <w:noProof/>
        </w:rPr>
        <w:fldChar w:fldCharType="end"/>
      </w:r>
      <w:r w:rsidR="00DF79F2">
        <w:t>.</w:t>
      </w:r>
      <w:r w:rsidR="00C42306">
        <w:fldChar w:fldCharType="begin"/>
      </w:r>
      <w:r w:rsidR="004D0BB6">
        <w:instrText xml:space="preserve"> SEQ Quadro \* ARABIC \s 1 </w:instrText>
      </w:r>
      <w:r w:rsidR="00C42306">
        <w:fldChar w:fldCharType="separate"/>
      </w:r>
      <w:r w:rsidR="00876605">
        <w:rPr>
          <w:noProof/>
        </w:rPr>
        <w:t>1</w:t>
      </w:r>
      <w:r w:rsidR="00C42306">
        <w:fldChar w:fldCharType="end"/>
      </w:r>
      <w:bookmarkEnd w:id="29"/>
      <w:r w:rsidR="005D753F">
        <w:t xml:space="preserve"> –</w:t>
      </w:r>
      <w:r w:rsidR="00184172">
        <w:t xml:space="preserve"> E</w:t>
      </w:r>
      <w:r w:rsidRPr="00C14327">
        <w:t xml:space="preserve">specificações </w:t>
      </w:r>
      <w:r w:rsidR="005D753F">
        <w:t xml:space="preserve">do microcontrolador </w:t>
      </w:r>
      <w:r w:rsidRPr="00C14327">
        <w:t>ESP8266</w:t>
      </w:r>
      <w:bookmarkEnd w:id="30"/>
      <w:r w:rsidR="005D753F">
        <w:t>.</w:t>
      </w:r>
      <w:bookmarkEnd w:id="31"/>
      <w:bookmarkEnd w:id="32"/>
    </w:p>
    <w:p w14:paraId="21FE5C0F" w14:textId="77777777" w:rsidR="0090031B" w:rsidRPr="0090031B" w:rsidRDefault="0090031B" w:rsidP="00E87BC0">
      <w:pPr>
        <w:ind w:firstLine="0"/>
      </w:pPr>
      <w:r>
        <w:t xml:space="preserve">                                                                                                               </w:t>
      </w:r>
      <w:r w:rsidR="00E87BC0">
        <w:t xml:space="preserve">            </w:t>
      </w:r>
      <w:r w:rsidR="00D72434">
        <w:t xml:space="preserve">      </w:t>
      </w:r>
      <w:r>
        <w:t xml:space="preserve">  (continua)</w:t>
      </w:r>
    </w:p>
    <w:tbl>
      <w:tblPr>
        <w:tblStyle w:val="Tabelacomgrade"/>
        <w:tblW w:w="0" w:type="auto"/>
        <w:jc w:val="center"/>
        <w:tblLook w:val="04A0" w:firstRow="1" w:lastRow="0" w:firstColumn="1" w:lastColumn="0" w:noHBand="0" w:noVBand="1"/>
      </w:tblPr>
      <w:tblGrid>
        <w:gridCol w:w="1445"/>
        <w:gridCol w:w="2901"/>
        <w:gridCol w:w="4346"/>
      </w:tblGrid>
      <w:tr w:rsidR="004D227D" w14:paraId="086C5DEC" w14:textId="77777777" w:rsidTr="00B21BA4">
        <w:trPr>
          <w:trHeight w:val="285"/>
          <w:jc w:val="center"/>
        </w:trPr>
        <w:tc>
          <w:tcPr>
            <w:tcW w:w="1445" w:type="dxa"/>
            <w:tcBorders>
              <w:bottom w:val="single" w:sz="4" w:space="0" w:color="auto"/>
            </w:tcBorders>
          </w:tcPr>
          <w:p w14:paraId="361E7C5F" w14:textId="77777777" w:rsidR="004D227D" w:rsidRPr="0090031B" w:rsidRDefault="004D227D" w:rsidP="00184172">
            <w:pPr>
              <w:ind w:firstLine="0"/>
              <w:jc w:val="center"/>
              <w:rPr>
                <w:b/>
                <w:bCs/>
              </w:rPr>
            </w:pPr>
            <w:r w:rsidRPr="0090031B">
              <w:rPr>
                <w:b/>
                <w:bCs/>
              </w:rPr>
              <w:t>Categorias</w:t>
            </w:r>
          </w:p>
        </w:tc>
        <w:tc>
          <w:tcPr>
            <w:tcW w:w="2901" w:type="dxa"/>
          </w:tcPr>
          <w:p w14:paraId="4A9628F2" w14:textId="77777777" w:rsidR="004D227D" w:rsidRPr="0090031B" w:rsidRDefault="004D227D" w:rsidP="00184172">
            <w:pPr>
              <w:ind w:firstLine="0"/>
              <w:jc w:val="center"/>
              <w:rPr>
                <w:b/>
                <w:bCs/>
              </w:rPr>
            </w:pPr>
            <w:r w:rsidRPr="0090031B">
              <w:rPr>
                <w:b/>
                <w:bCs/>
              </w:rPr>
              <w:t>Itens</w:t>
            </w:r>
          </w:p>
        </w:tc>
        <w:tc>
          <w:tcPr>
            <w:tcW w:w="4346" w:type="dxa"/>
          </w:tcPr>
          <w:p w14:paraId="7DAD9CFC" w14:textId="77777777" w:rsidR="004D227D" w:rsidRPr="0090031B" w:rsidRDefault="004D227D" w:rsidP="00184172">
            <w:pPr>
              <w:ind w:firstLine="0"/>
              <w:jc w:val="center"/>
              <w:rPr>
                <w:b/>
                <w:bCs/>
              </w:rPr>
            </w:pPr>
            <w:r w:rsidRPr="0090031B">
              <w:rPr>
                <w:b/>
                <w:bCs/>
              </w:rPr>
              <w:t>Parâmetros</w:t>
            </w:r>
          </w:p>
        </w:tc>
      </w:tr>
      <w:tr w:rsidR="00D72434" w14:paraId="5395E0D4" w14:textId="77777777" w:rsidTr="00E32054">
        <w:trPr>
          <w:trHeight w:val="285"/>
          <w:jc w:val="center"/>
        </w:trPr>
        <w:tc>
          <w:tcPr>
            <w:tcW w:w="1445" w:type="dxa"/>
            <w:vMerge w:val="restart"/>
            <w:vAlign w:val="center"/>
          </w:tcPr>
          <w:p w14:paraId="405BC947" w14:textId="77777777" w:rsidR="00D72434" w:rsidRPr="0090031B" w:rsidRDefault="00D72434" w:rsidP="00D72434">
            <w:pPr>
              <w:ind w:firstLine="0"/>
              <w:jc w:val="center"/>
              <w:rPr>
                <w:b/>
                <w:bCs/>
              </w:rPr>
            </w:pPr>
            <w:r w:rsidRPr="0090031B">
              <w:rPr>
                <w:b/>
                <w:bCs/>
              </w:rPr>
              <w:t>Wi-Fi</w:t>
            </w:r>
          </w:p>
        </w:tc>
        <w:tc>
          <w:tcPr>
            <w:tcW w:w="2901" w:type="dxa"/>
          </w:tcPr>
          <w:p w14:paraId="1C457885" w14:textId="77777777" w:rsidR="00D72434" w:rsidRDefault="00D72434" w:rsidP="004D227D">
            <w:pPr>
              <w:ind w:firstLine="0"/>
            </w:pPr>
            <w:r>
              <w:t xml:space="preserve">Certificação </w:t>
            </w:r>
          </w:p>
        </w:tc>
        <w:tc>
          <w:tcPr>
            <w:tcW w:w="4346" w:type="dxa"/>
          </w:tcPr>
          <w:p w14:paraId="302D43FC" w14:textId="77777777" w:rsidR="00D72434" w:rsidRDefault="00D72434" w:rsidP="00184172">
            <w:pPr>
              <w:ind w:firstLine="0"/>
              <w:jc w:val="left"/>
            </w:pPr>
            <w:r>
              <w:t>Wi-Fi Alliance</w:t>
            </w:r>
          </w:p>
        </w:tc>
      </w:tr>
      <w:tr w:rsidR="00D72434" w14:paraId="76F91537" w14:textId="77777777" w:rsidTr="00E32054">
        <w:trPr>
          <w:trHeight w:val="303"/>
          <w:jc w:val="center"/>
        </w:trPr>
        <w:tc>
          <w:tcPr>
            <w:tcW w:w="1445" w:type="dxa"/>
            <w:vMerge/>
            <w:vAlign w:val="center"/>
          </w:tcPr>
          <w:p w14:paraId="37DF0D64" w14:textId="77777777" w:rsidR="00D72434" w:rsidRDefault="00D72434" w:rsidP="00D72434">
            <w:pPr>
              <w:ind w:firstLine="0"/>
              <w:jc w:val="center"/>
            </w:pPr>
          </w:p>
        </w:tc>
        <w:tc>
          <w:tcPr>
            <w:tcW w:w="2901" w:type="dxa"/>
          </w:tcPr>
          <w:p w14:paraId="03119025" w14:textId="77777777" w:rsidR="00D72434" w:rsidRDefault="00D72434" w:rsidP="004D227D">
            <w:pPr>
              <w:ind w:firstLine="0"/>
            </w:pPr>
            <w:r>
              <w:t xml:space="preserve">Protocolos </w:t>
            </w:r>
          </w:p>
        </w:tc>
        <w:tc>
          <w:tcPr>
            <w:tcW w:w="4346" w:type="dxa"/>
          </w:tcPr>
          <w:p w14:paraId="53D3949C" w14:textId="77777777" w:rsidR="00D72434" w:rsidRDefault="00D72434" w:rsidP="00184172">
            <w:pPr>
              <w:ind w:firstLine="0"/>
              <w:jc w:val="left"/>
            </w:pPr>
            <w:r>
              <w:t>802.11 b/g/n (HT20)</w:t>
            </w:r>
          </w:p>
        </w:tc>
      </w:tr>
      <w:tr w:rsidR="00D72434" w14:paraId="16C5E3B4" w14:textId="77777777" w:rsidTr="00E32054">
        <w:trPr>
          <w:trHeight w:val="580"/>
          <w:jc w:val="center"/>
        </w:trPr>
        <w:tc>
          <w:tcPr>
            <w:tcW w:w="1445" w:type="dxa"/>
            <w:vMerge/>
            <w:vAlign w:val="center"/>
          </w:tcPr>
          <w:p w14:paraId="4CAFC914" w14:textId="77777777" w:rsidR="00D72434" w:rsidRDefault="00D72434" w:rsidP="00D72434">
            <w:pPr>
              <w:ind w:firstLine="0"/>
              <w:jc w:val="center"/>
            </w:pPr>
          </w:p>
        </w:tc>
        <w:tc>
          <w:tcPr>
            <w:tcW w:w="2901" w:type="dxa"/>
          </w:tcPr>
          <w:p w14:paraId="0EC1E5E7" w14:textId="77777777" w:rsidR="00D72434" w:rsidRDefault="00D72434" w:rsidP="004D227D">
            <w:pPr>
              <w:ind w:firstLine="0"/>
            </w:pPr>
            <w:r>
              <w:t xml:space="preserve">Alcance de Frequência </w:t>
            </w:r>
          </w:p>
        </w:tc>
        <w:tc>
          <w:tcPr>
            <w:tcW w:w="4346" w:type="dxa"/>
          </w:tcPr>
          <w:p w14:paraId="3F9D7608" w14:textId="77777777" w:rsidR="00D72434" w:rsidRDefault="00D72434" w:rsidP="00184172">
            <w:pPr>
              <w:ind w:firstLine="0"/>
              <w:jc w:val="left"/>
            </w:pPr>
            <w:r>
              <w:t>2.4 GHz – 2.5 GHz</w:t>
            </w:r>
          </w:p>
        </w:tc>
      </w:tr>
      <w:tr w:rsidR="00D72434" w14:paraId="09ACB8F3" w14:textId="77777777" w:rsidTr="00E32054">
        <w:trPr>
          <w:trHeight w:val="97"/>
          <w:jc w:val="center"/>
        </w:trPr>
        <w:tc>
          <w:tcPr>
            <w:tcW w:w="1445" w:type="dxa"/>
            <w:vMerge/>
            <w:vAlign w:val="center"/>
          </w:tcPr>
          <w:p w14:paraId="40BD3F37" w14:textId="77777777" w:rsidR="00D72434" w:rsidRDefault="00D72434" w:rsidP="00D72434">
            <w:pPr>
              <w:ind w:firstLine="0"/>
              <w:jc w:val="center"/>
            </w:pPr>
          </w:p>
        </w:tc>
        <w:tc>
          <w:tcPr>
            <w:tcW w:w="2901" w:type="dxa"/>
            <w:vMerge w:val="restart"/>
          </w:tcPr>
          <w:p w14:paraId="372EFE1E" w14:textId="77777777" w:rsidR="00D72434" w:rsidRDefault="00D72434" w:rsidP="005D192D">
            <w:pPr>
              <w:ind w:firstLine="0"/>
            </w:pPr>
            <w:r>
              <w:t>TX Power</w:t>
            </w:r>
          </w:p>
        </w:tc>
        <w:tc>
          <w:tcPr>
            <w:tcW w:w="4346" w:type="dxa"/>
          </w:tcPr>
          <w:p w14:paraId="20D79646" w14:textId="77777777" w:rsidR="00D72434" w:rsidRDefault="00D72434" w:rsidP="00184172">
            <w:pPr>
              <w:ind w:firstLine="0"/>
              <w:jc w:val="left"/>
            </w:pPr>
            <w:r>
              <w:t>802.11 b: +20 dBm</w:t>
            </w:r>
          </w:p>
        </w:tc>
      </w:tr>
      <w:tr w:rsidR="00D72434" w14:paraId="09DF2D8E" w14:textId="77777777" w:rsidTr="00E32054">
        <w:trPr>
          <w:trHeight w:val="97"/>
          <w:jc w:val="center"/>
        </w:trPr>
        <w:tc>
          <w:tcPr>
            <w:tcW w:w="1445" w:type="dxa"/>
            <w:vMerge/>
            <w:vAlign w:val="center"/>
          </w:tcPr>
          <w:p w14:paraId="423FFAA0" w14:textId="77777777" w:rsidR="00D72434" w:rsidRDefault="00D72434" w:rsidP="00D72434">
            <w:pPr>
              <w:ind w:firstLine="0"/>
              <w:jc w:val="center"/>
            </w:pPr>
          </w:p>
        </w:tc>
        <w:tc>
          <w:tcPr>
            <w:tcW w:w="2901" w:type="dxa"/>
            <w:vMerge/>
          </w:tcPr>
          <w:p w14:paraId="2B7E9661" w14:textId="77777777" w:rsidR="00D72434" w:rsidRDefault="00D72434" w:rsidP="005D192D">
            <w:pPr>
              <w:ind w:firstLine="0"/>
            </w:pPr>
          </w:p>
        </w:tc>
        <w:tc>
          <w:tcPr>
            <w:tcW w:w="4346" w:type="dxa"/>
          </w:tcPr>
          <w:p w14:paraId="325BE14E" w14:textId="77777777" w:rsidR="00D72434" w:rsidRDefault="00D72434" w:rsidP="00184172">
            <w:pPr>
              <w:ind w:firstLine="0"/>
              <w:jc w:val="left"/>
            </w:pPr>
            <w:r>
              <w:t>802.11 g: +17 dBm</w:t>
            </w:r>
          </w:p>
        </w:tc>
      </w:tr>
      <w:tr w:rsidR="00D72434" w14:paraId="5E80CD3D" w14:textId="77777777" w:rsidTr="00E32054">
        <w:trPr>
          <w:trHeight w:val="97"/>
          <w:jc w:val="center"/>
        </w:trPr>
        <w:tc>
          <w:tcPr>
            <w:tcW w:w="1445" w:type="dxa"/>
            <w:vMerge/>
            <w:vAlign w:val="center"/>
          </w:tcPr>
          <w:p w14:paraId="51E34740" w14:textId="77777777" w:rsidR="00D72434" w:rsidRDefault="00D72434" w:rsidP="00D72434">
            <w:pPr>
              <w:ind w:firstLine="0"/>
              <w:jc w:val="center"/>
            </w:pPr>
          </w:p>
        </w:tc>
        <w:tc>
          <w:tcPr>
            <w:tcW w:w="2901" w:type="dxa"/>
            <w:vMerge/>
            <w:tcBorders>
              <w:bottom w:val="single" w:sz="4" w:space="0" w:color="auto"/>
            </w:tcBorders>
          </w:tcPr>
          <w:p w14:paraId="1731319A" w14:textId="77777777" w:rsidR="00D72434" w:rsidRDefault="00D72434" w:rsidP="005D192D">
            <w:pPr>
              <w:ind w:firstLine="0"/>
            </w:pPr>
          </w:p>
        </w:tc>
        <w:tc>
          <w:tcPr>
            <w:tcW w:w="4346" w:type="dxa"/>
          </w:tcPr>
          <w:p w14:paraId="5548A222" w14:textId="77777777" w:rsidR="00D72434" w:rsidRDefault="00D72434" w:rsidP="00184172">
            <w:pPr>
              <w:ind w:firstLine="0"/>
              <w:jc w:val="left"/>
            </w:pPr>
            <w:r>
              <w:t>802.11 n: +14 dBm</w:t>
            </w:r>
          </w:p>
        </w:tc>
      </w:tr>
      <w:tr w:rsidR="00D72434" w14:paraId="2D0E8105" w14:textId="77777777" w:rsidTr="00E32054">
        <w:trPr>
          <w:trHeight w:val="97"/>
          <w:jc w:val="center"/>
        </w:trPr>
        <w:tc>
          <w:tcPr>
            <w:tcW w:w="1445" w:type="dxa"/>
            <w:vMerge/>
            <w:vAlign w:val="center"/>
          </w:tcPr>
          <w:p w14:paraId="0E4E83AA" w14:textId="77777777" w:rsidR="00D72434" w:rsidRDefault="00D72434" w:rsidP="00D72434">
            <w:pPr>
              <w:ind w:firstLine="0"/>
              <w:jc w:val="center"/>
            </w:pPr>
          </w:p>
        </w:tc>
        <w:tc>
          <w:tcPr>
            <w:tcW w:w="2901" w:type="dxa"/>
            <w:vMerge w:val="restart"/>
            <w:tcBorders>
              <w:bottom w:val="nil"/>
            </w:tcBorders>
          </w:tcPr>
          <w:p w14:paraId="751DD6D0" w14:textId="77777777" w:rsidR="00D72434" w:rsidRDefault="00D72434" w:rsidP="004D227D">
            <w:pPr>
              <w:ind w:firstLine="0"/>
            </w:pPr>
            <w:r>
              <w:t>Sensibilidade Rx</w:t>
            </w:r>
          </w:p>
        </w:tc>
        <w:tc>
          <w:tcPr>
            <w:tcW w:w="4346" w:type="dxa"/>
          </w:tcPr>
          <w:p w14:paraId="14C6E366" w14:textId="77777777" w:rsidR="00D72434" w:rsidRDefault="00D72434" w:rsidP="00184172">
            <w:pPr>
              <w:ind w:firstLine="0"/>
              <w:jc w:val="left"/>
            </w:pPr>
            <w:r>
              <w:t>802.11 b: -91 dbm (11 Mbps)</w:t>
            </w:r>
          </w:p>
        </w:tc>
      </w:tr>
      <w:tr w:rsidR="00D72434" w14:paraId="57B3C726" w14:textId="77777777" w:rsidTr="00E32054">
        <w:trPr>
          <w:trHeight w:val="97"/>
          <w:jc w:val="center"/>
        </w:trPr>
        <w:tc>
          <w:tcPr>
            <w:tcW w:w="1445" w:type="dxa"/>
            <w:vMerge/>
            <w:vAlign w:val="center"/>
          </w:tcPr>
          <w:p w14:paraId="207862CD" w14:textId="77777777" w:rsidR="00D72434" w:rsidRDefault="00D72434" w:rsidP="00D72434">
            <w:pPr>
              <w:ind w:firstLine="0"/>
              <w:jc w:val="center"/>
            </w:pPr>
          </w:p>
        </w:tc>
        <w:tc>
          <w:tcPr>
            <w:tcW w:w="2901" w:type="dxa"/>
            <w:vMerge/>
            <w:tcBorders>
              <w:bottom w:val="nil"/>
            </w:tcBorders>
          </w:tcPr>
          <w:p w14:paraId="45731EF9" w14:textId="77777777" w:rsidR="00D72434" w:rsidRDefault="00D72434" w:rsidP="005D192D">
            <w:pPr>
              <w:ind w:firstLine="0"/>
            </w:pPr>
          </w:p>
        </w:tc>
        <w:tc>
          <w:tcPr>
            <w:tcW w:w="4346" w:type="dxa"/>
            <w:tcBorders>
              <w:bottom w:val="single" w:sz="4" w:space="0" w:color="auto"/>
            </w:tcBorders>
          </w:tcPr>
          <w:p w14:paraId="6C7821C1" w14:textId="77777777" w:rsidR="00D72434" w:rsidRDefault="00D72434" w:rsidP="00184172">
            <w:pPr>
              <w:ind w:firstLine="0"/>
              <w:jc w:val="left"/>
            </w:pPr>
            <w:r>
              <w:t>802.11 g: 75 dbm (54 Mbps)</w:t>
            </w:r>
          </w:p>
        </w:tc>
      </w:tr>
      <w:tr w:rsidR="00D72434" w14:paraId="3C8210C5" w14:textId="77777777" w:rsidTr="00D72434">
        <w:trPr>
          <w:trHeight w:val="97"/>
          <w:jc w:val="center"/>
        </w:trPr>
        <w:tc>
          <w:tcPr>
            <w:tcW w:w="1445" w:type="dxa"/>
            <w:vMerge/>
            <w:vAlign w:val="center"/>
          </w:tcPr>
          <w:p w14:paraId="26EBD526" w14:textId="77777777" w:rsidR="00D72434" w:rsidRDefault="00D72434" w:rsidP="00D72434">
            <w:pPr>
              <w:ind w:firstLine="0"/>
              <w:jc w:val="center"/>
            </w:pPr>
          </w:p>
        </w:tc>
        <w:tc>
          <w:tcPr>
            <w:tcW w:w="2901" w:type="dxa"/>
            <w:vMerge/>
            <w:tcBorders>
              <w:bottom w:val="single" w:sz="4" w:space="0" w:color="auto"/>
            </w:tcBorders>
          </w:tcPr>
          <w:p w14:paraId="405CCC33" w14:textId="77777777" w:rsidR="00D72434" w:rsidRDefault="00D72434" w:rsidP="005D192D">
            <w:pPr>
              <w:ind w:firstLine="0"/>
            </w:pPr>
          </w:p>
        </w:tc>
        <w:tc>
          <w:tcPr>
            <w:tcW w:w="4346" w:type="dxa"/>
            <w:tcBorders>
              <w:bottom w:val="single" w:sz="4" w:space="0" w:color="auto"/>
            </w:tcBorders>
          </w:tcPr>
          <w:p w14:paraId="43129F9D" w14:textId="77777777" w:rsidR="00D72434" w:rsidRDefault="00D72434" w:rsidP="00184172">
            <w:pPr>
              <w:ind w:firstLine="0"/>
              <w:jc w:val="left"/>
            </w:pPr>
            <w:r>
              <w:t>802.11 n: -72 dbm (MCS7)</w:t>
            </w:r>
          </w:p>
        </w:tc>
      </w:tr>
      <w:tr w:rsidR="00D72434" w14:paraId="34CC317B" w14:textId="77777777" w:rsidTr="00D72434">
        <w:trPr>
          <w:trHeight w:val="51"/>
          <w:jc w:val="center"/>
        </w:trPr>
        <w:tc>
          <w:tcPr>
            <w:tcW w:w="1445" w:type="dxa"/>
            <w:vMerge/>
            <w:tcBorders>
              <w:bottom w:val="nil"/>
            </w:tcBorders>
            <w:vAlign w:val="center"/>
          </w:tcPr>
          <w:p w14:paraId="64CA1B06" w14:textId="77777777" w:rsidR="00D72434" w:rsidRDefault="00D72434" w:rsidP="00D72434">
            <w:pPr>
              <w:ind w:firstLine="0"/>
              <w:jc w:val="center"/>
            </w:pPr>
          </w:p>
        </w:tc>
        <w:tc>
          <w:tcPr>
            <w:tcW w:w="2901" w:type="dxa"/>
            <w:tcBorders>
              <w:top w:val="single" w:sz="4" w:space="0" w:color="auto"/>
              <w:bottom w:val="nil"/>
            </w:tcBorders>
          </w:tcPr>
          <w:p w14:paraId="387B9DA1" w14:textId="77777777" w:rsidR="00D72434" w:rsidRDefault="00D72434" w:rsidP="00D72434">
            <w:pPr>
              <w:ind w:firstLine="0"/>
            </w:pPr>
            <w:r>
              <w:t>Antena</w:t>
            </w:r>
          </w:p>
        </w:tc>
        <w:tc>
          <w:tcPr>
            <w:tcW w:w="4346" w:type="dxa"/>
            <w:tcBorders>
              <w:top w:val="single" w:sz="4" w:space="0" w:color="auto"/>
              <w:bottom w:val="nil"/>
            </w:tcBorders>
          </w:tcPr>
          <w:p w14:paraId="795B0B44" w14:textId="77777777" w:rsidR="00D72434" w:rsidRDefault="00D72434" w:rsidP="00D72434">
            <w:pPr>
              <w:ind w:firstLine="0"/>
              <w:jc w:val="left"/>
            </w:pPr>
            <w:r>
              <w:t>PCB Trace, Externa, Conector IPEX, Chip cerâmico</w:t>
            </w:r>
          </w:p>
        </w:tc>
      </w:tr>
    </w:tbl>
    <w:p w14:paraId="1893063D" w14:textId="77777777" w:rsidR="00D72434" w:rsidRDefault="00D72434" w:rsidP="00D72434">
      <w:pPr>
        <w:pStyle w:val="Legenda"/>
        <w:keepNext/>
        <w:jc w:val="both"/>
      </w:pPr>
      <w:r>
        <w:lastRenderedPageBreak/>
        <w:t xml:space="preserve">Quadro </w:t>
      </w:r>
      <w:r w:rsidR="00C42306">
        <w:fldChar w:fldCharType="begin"/>
      </w:r>
      <w:r w:rsidR="00085CBA">
        <w:instrText xml:space="preserve"> STYLEREF 1 \s </w:instrText>
      </w:r>
      <w:r w:rsidR="00C42306">
        <w:fldChar w:fldCharType="separate"/>
      </w:r>
      <w:r w:rsidR="00876605">
        <w:rPr>
          <w:noProof/>
        </w:rPr>
        <w:t>2</w:t>
      </w:r>
      <w:r w:rsidR="00C42306">
        <w:rPr>
          <w:noProof/>
        </w:rPr>
        <w:fldChar w:fldCharType="end"/>
      </w:r>
      <w:r>
        <w:t xml:space="preserve">.1 - </w:t>
      </w:r>
      <w:r w:rsidRPr="00C14327">
        <w:t>Especificações ESP8266</w:t>
      </w:r>
      <w:r w:rsidR="00F9495A">
        <w:t>.</w:t>
      </w:r>
      <w:r w:rsidR="00E87BC0" w:rsidRPr="00B21BA4">
        <w:t xml:space="preserve">        </w:t>
      </w:r>
    </w:p>
    <w:p w14:paraId="5B6321BC" w14:textId="77777777" w:rsidR="000F41E2" w:rsidRPr="00B21BA4" w:rsidRDefault="00D72434" w:rsidP="00D72434">
      <w:pPr>
        <w:jc w:val="center"/>
      </w:pPr>
      <w:r>
        <w:t xml:space="preserve">                                                                                                               (conclusão)</w:t>
      </w:r>
      <w:r w:rsidR="00E87BC0" w:rsidRPr="00B21BA4">
        <w:t xml:space="preserve">                                                                          </w:t>
      </w:r>
    </w:p>
    <w:tbl>
      <w:tblPr>
        <w:tblStyle w:val="Tabelacomgrade"/>
        <w:tblW w:w="0" w:type="auto"/>
        <w:jc w:val="center"/>
        <w:tblLook w:val="04A0" w:firstRow="1" w:lastRow="0" w:firstColumn="1" w:lastColumn="0" w:noHBand="0" w:noVBand="1"/>
      </w:tblPr>
      <w:tblGrid>
        <w:gridCol w:w="1413"/>
        <w:gridCol w:w="2835"/>
        <w:gridCol w:w="4246"/>
      </w:tblGrid>
      <w:tr w:rsidR="00B21BA4" w14:paraId="16EBF926" w14:textId="77777777" w:rsidTr="00184172">
        <w:trPr>
          <w:jc w:val="center"/>
        </w:trPr>
        <w:tc>
          <w:tcPr>
            <w:tcW w:w="1413" w:type="dxa"/>
            <w:vMerge w:val="restart"/>
          </w:tcPr>
          <w:p w14:paraId="0511FF65" w14:textId="77777777" w:rsidR="00B21BA4" w:rsidRDefault="00B21BA4" w:rsidP="00B21BA4">
            <w:pPr>
              <w:ind w:firstLine="0"/>
            </w:pPr>
          </w:p>
        </w:tc>
        <w:tc>
          <w:tcPr>
            <w:tcW w:w="2835" w:type="dxa"/>
            <w:tcBorders>
              <w:bottom w:val="single" w:sz="4" w:space="0" w:color="auto"/>
            </w:tcBorders>
          </w:tcPr>
          <w:p w14:paraId="1E7F6DDB" w14:textId="77777777" w:rsidR="00B21BA4" w:rsidRDefault="00B21BA4" w:rsidP="00B21BA4">
            <w:pPr>
              <w:ind w:firstLine="0"/>
              <w:jc w:val="left"/>
            </w:pPr>
            <w:r>
              <w:t>CPU</w:t>
            </w:r>
          </w:p>
        </w:tc>
        <w:tc>
          <w:tcPr>
            <w:tcW w:w="4246" w:type="dxa"/>
            <w:tcBorders>
              <w:bottom w:val="single" w:sz="4" w:space="0" w:color="auto"/>
            </w:tcBorders>
          </w:tcPr>
          <w:p w14:paraId="19A62BD3" w14:textId="77777777" w:rsidR="00B21BA4" w:rsidRDefault="00B21BA4" w:rsidP="00B21BA4">
            <w:pPr>
              <w:ind w:firstLine="0"/>
              <w:jc w:val="left"/>
            </w:pPr>
            <w:r>
              <w:t>Processador Tensilica L106 32-bit</w:t>
            </w:r>
          </w:p>
        </w:tc>
      </w:tr>
      <w:tr w:rsidR="00B21BA4" w14:paraId="56D2761F" w14:textId="77777777" w:rsidTr="00B21BA4">
        <w:trPr>
          <w:jc w:val="center"/>
        </w:trPr>
        <w:tc>
          <w:tcPr>
            <w:tcW w:w="1413" w:type="dxa"/>
            <w:vMerge/>
          </w:tcPr>
          <w:p w14:paraId="75C1E2D2" w14:textId="77777777" w:rsidR="00B21BA4" w:rsidRDefault="00B21BA4" w:rsidP="00B21BA4">
            <w:pPr>
              <w:ind w:firstLine="0"/>
            </w:pPr>
          </w:p>
        </w:tc>
        <w:tc>
          <w:tcPr>
            <w:tcW w:w="2835" w:type="dxa"/>
            <w:vMerge w:val="restart"/>
            <w:vAlign w:val="center"/>
          </w:tcPr>
          <w:p w14:paraId="2A277F16" w14:textId="77777777" w:rsidR="00B21BA4" w:rsidRDefault="00B21BA4" w:rsidP="00B21BA4">
            <w:pPr>
              <w:ind w:firstLine="0"/>
              <w:jc w:val="center"/>
            </w:pPr>
            <w:r>
              <w:t>Interface Periférica</w:t>
            </w:r>
          </w:p>
        </w:tc>
        <w:tc>
          <w:tcPr>
            <w:tcW w:w="4246" w:type="dxa"/>
            <w:tcBorders>
              <w:bottom w:val="single" w:sz="4" w:space="0" w:color="auto"/>
            </w:tcBorders>
          </w:tcPr>
          <w:p w14:paraId="48433EF1" w14:textId="77777777" w:rsidR="00B21BA4" w:rsidRDefault="00B21BA4" w:rsidP="00B21BA4">
            <w:pPr>
              <w:ind w:firstLine="0"/>
              <w:jc w:val="left"/>
            </w:pPr>
            <w:r>
              <w:t>UART/SDIO/SPI/I2C/I2S/IR Remote Control</w:t>
            </w:r>
          </w:p>
        </w:tc>
      </w:tr>
      <w:tr w:rsidR="00B21BA4" w:rsidRPr="007658D9" w14:paraId="6E2E4E8B" w14:textId="77777777" w:rsidTr="00184172">
        <w:trPr>
          <w:jc w:val="center"/>
        </w:trPr>
        <w:tc>
          <w:tcPr>
            <w:tcW w:w="1413" w:type="dxa"/>
            <w:vMerge/>
          </w:tcPr>
          <w:p w14:paraId="630A638B" w14:textId="77777777" w:rsidR="00B21BA4" w:rsidRDefault="00B21BA4" w:rsidP="00B21BA4">
            <w:pPr>
              <w:ind w:firstLine="0"/>
            </w:pPr>
          </w:p>
        </w:tc>
        <w:tc>
          <w:tcPr>
            <w:tcW w:w="2835" w:type="dxa"/>
            <w:vMerge/>
            <w:tcBorders>
              <w:bottom w:val="single" w:sz="4" w:space="0" w:color="auto"/>
            </w:tcBorders>
          </w:tcPr>
          <w:p w14:paraId="2099B4FF" w14:textId="77777777" w:rsidR="00B21BA4" w:rsidRDefault="00B21BA4" w:rsidP="00B21BA4">
            <w:pPr>
              <w:ind w:firstLine="0"/>
              <w:jc w:val="left"/>
            </w:pPr>
          </w:p>
        </w:tc>
        <w:tc>
          <w:tcPr>
            <w:tcW w:w="4246" w:type="dxa"/>
            <w:tcBorders>
              <w:bottom w:val="single" w:sz="4" w:space="0" w:color="auto"/>
            </w:tcBorders>
          </w:tcPr>
          <w:p w14:paraId="43C16AE3" w14:textId="77777777" w:rsidR="00B21BA4" w:rsidRPr="00B21BA4" w:rsidRDefault="00B21BA4" w:rsidP="00B21BA4">
            <w:pPr>
              <w:ind w:firstLine="0"/>
              <w:jc w:val="left"/>
              <w:rPr>
                <w:lang w:val="en-US"/>
              </w:rPr>
            </w:pPr>
            <w:r w:rsidRPr="00F938AA">
              <w:rPr>
                <w:lang w:val="en-US"/>
              </w:rPr>
              <w:t>GPIO/ADC/PWM/LED Light &amp; Button</w:t>
            </w:r>
          </w:p>
        </w:tc>
      </w:tr>
      <w:tr w:rsidR="00B21BA4" w14:paraId="090F6349" w14:textId="77777777" w:rsidTr="00184172">
        <w:trPr>
          <w:jc w:val="center"/>
        </w:trPr>
        <w:tc>
          <w:tcPr>
            <w:tcW w:w="1413" w:type="dxa"/>
            <w:vMerge/>
          </w:tcPr>
          <w:p w14:paraId="018820AA" w14:textId="77777777" w:rsidR="00B21BA4" w:rsidRPr="00B21BA4" w:rsidRDefault="00B21BA4" w:rsidP="00B21BA4">
            <w:pPr>
              <w:ind w:firstLine="0"/>
              <w:rPr>
                <w:lang w:val="en-US"/>
              </w:rPr>
            </w:pPr>
          </w:p>
        </w:tc>
        <w:tc>
          <w:tcPr>
            <w:tcW w:w="2835" w:type="dxa"/>
            <w:tcBorders>
              <w:bottom w:val="single" w:sz="4" w:space="0" w:color="auto"/>
            </w:tcBorders>
          </w:tcPr>
          <w:p w14:paraId="5E59B81A" w14:textId="77777777" w:rsidR="00B21BA4" w:rsidRDefault="00B21BA4" w:rsidP="00B21BA4">
            <w:pPr>
              <w:ind w:firstLine="0"/>
              <w:jc w:val="left"/>
            </w:pPr>
            <w:r>
              <w:t xml:space="preserve">Tensão de Operação </w:t>
            </w:r>
          </w:p>
        </w:tc>
        <w:tc>
          <w:tcPr>
            <w:tcW w:w="4246" w:type="dxa"/>
            <w:tcBorders>
              <w:bottom w:val="single" w:sz="4" w:space="0" w:color="auto"/>
            </w:tcBorders>
          </w:tcPr>
          <w:p w14:paraId="32F8ACF1" w14:textId="77777777" w:rsidR="00B21BA4" w:rsidRDefault="00B21BA4" w:rsidP="00B21BA4">
            <w:pPr>
              <w:ind w:firstLine="0"/>
              <w:jc w:val="left"/>
            </w:pPr>
            <w:r>
              <w:t>2.5</w:t>
            </w:r>
            <w:r w:rsidR="00EE3A0F">
              <w:t xml:space="preserve"> </w:t>
            </w:r>
            <w:r>
              <w:t>V – 3.6</w:t>
            </w:r>
            <w:r w:rsidR="00EE3A0F">
              <w:t xml:space="preserve"> </w:t>
            </w:r>
            <w:r>
              <w:t>V</w:t>
            </w:r>
          </w:p>
        </w:tc>
      </w:tr>
      <w:tr w:rsidR="00B21BA4" w14:paraId="2AC9DF02" w14:textId="77777777" w:rsidTr="00184172">
        <w:trPr>
          <w:jc w:val="center"/>
        </w:trPr>
        <w:tc>
          <w:tcPr>
            <w:tcW w:w="1413" w:type="dxa"/>
            <w:vMerge/>
          </w:tcPr>
          <w:p w14:paraId="2E6090CE" w14:textId="77777777" w:rsidR="00B21BA4" w:rsidRDefault="00B21BA4" w:rsidP="00B21BA4">
            <w:pPr>
              <w:ind w:firstLine="0"/>
            </w:pPr>
          </w:p>
        </w:tc>
        <w:tc>
          <w:tcPr>
            <w:tcW w:w="2835" w:type="dxa"/>
            <w:tcBorders>
              <w:bottom w:val="single" w:sz="4" w:space="0" w:color="auto"/>
            </w:tcBorders>
          </w:tcPr>
          <w:p w14:paraId="49A00BE6" w14:textId="77777777" w:rsidR="00B21BA4" w:rsidRDefault="00B21BA4" w:rsidP="00B21BA4">
            <w:pPr>
              <w:ind w:firstLine="0"/>
              <w:jc w:val="left"/>
            </w:pPr>
            <w:r>
              <w:t xml:space="preserve">Corrente de Operação </w:t>
            </w:r>
          </w:p>
        </w:tc>
        <w:tc>
          <w:tcPr>
            <w:tcW w:w="4246" w:type="dxa"/>
            <w:tcBorders>
              <w:bottom w:val="single" w:sz="4" w:space="0" w:color="auto"/>
            </w:tcBorders>
          </w:tcPr>
          <w:p w14:paraId="1BF540F6" w14:textId="77777777" w:rsidR="00B21BA4" w:rsidRDefault="00B21BA4" w:rsidP="00B21BA4">
            <w:pPr>
              <w:ind w:firstLine="0"/>
              <w:jc w:val="left"/>
            </w:pPr>
            <w:r>
              <w:t>Valor médio: 80 mA</w:t>
            </w:r>
          </w:p>
        </w:tc>
      </w:tr>
      <w:tr w:rsidR="00B21BA4" w14:paraId="6DDDB7C7" w14:textId="77777777" w:rsidTr="00184172">
        <w:trPr>
          <w:jc w:val="center"/>
        </w:trPr>
        <w:tc>
          <w:tcPr>
            <w:tcW w:w="1413" w:type="dxa"/>
            <w:vMerge/>
          </w:tcPr>
          <w:p w14:paraId="1D7D07B3" w14:textId="77777777" w:rsidR="00B21BA4" w:rsidRDefault="00B21BA4" w:rsidP="00B21BA4">
            <w:pPr>
              <w:ind w:firstLine="0"/>
            </w:pPr>
          </w:p>
        </w:tc>
        <w:tc>
          <w:tcPr>
            <w:tcW w:w="2835" w:type="dxa"/>
            <w:tcBorders>
              <w:bottom w:val="single" w:sz="4" w:space="0" w:color="auto"/>
            </w:tcBorders>
          </w:tcPr>
          <w:p w14:paraId="609D2BCD" w14:textId="77777777" w:rsidR="00B21BA4" w:rsidRDefault="00B21BA4" w:rsidP="00B21BA4">
            <w:pPr>
              <w:ind w:firstLine="0"/>
              <w:jc w:val="left"/>
            </w:pPr>
            <w:r>
              <w:t>Faixa de Temperatura Operacional</w:t>
            </w:r>
          </w:p>
        </w:tc>
        <w:tc>
          <w:tcPr>
            <w:tcW w:w="4246" w:type="dxa"/>
            <w:tcBorders>
              <w:bottom w:val="single" w:sz="4" w:space="0" w:color="auto"/>
            </w:tcBorders>
          </w:tcPr>
          <w:p w14:paraId="08A64625" w14:textId="77777777" w:rsidR="00B21BA4" w:rsidRDefault="00B21BA4" w:rsidP="00B21BA4">
            <w:pPr>
              <w:ind w:firstLine="0"/>
              <w:jc w:val="left"/>
            </w:pPr>
            <w:r>
              <w:t>-40 °C – 125 °C</w:t>
            </w:r>
          </w:p>
        </w:tc>
      </w:tr>
      <w:tr w:rsidR="00B21BA4" w:rsidRPr="007658D9" w14:paraId="4D244DD2" w14:textId="77777777" w:rsidTr="00184172">
        <w:trPr>
          <w:jc w:val="center"/>
        </w:trPr>
        <w:tc>
          <w:tcPr>
            <w:tcW w:w="1413" w:type="dxa"/>
            <w:vMerge/>
          </w:tcPr>
          <w:p w14:paraId="6DE0524A" w14:textId="77777777" w:rsidR="00B21BA4" w:rsidRDefault="00B21BA4" w:rsidP="00B21BA4">
            <w:pPr>
              <w:ind w:firstLine="0"/>
            </w:pPr>
          </w:p>
        </w:tc>
        <w:tc>
          <w:tcPr>
            <w:tcW w:w="2835" w:type="dxa"/>
            <w:tcBorders>
              <w:bottom w:val="single" w:sz="4" w:space="0" w:color="auto"/>
            </w:tcBorders>
          </w:tcPr>
          <w:p w14:paraId="51C1CA9B" w14:textId="77777777" w:rsidR="00B21BA4" w:rsidRDefault="00B21BA4" w:rsidP="00B21BA4">
            <w:pPr>
              <w:ind w:firstLine="0"/>
              <w:jc w:val="left"/>
            </w:pPr>
            <w:r>
              <w:t>Tamanho do Pacote</w:t>
            </w:r>
          </w:p>
        </w:tc>
        <w:tc>
          <w:tcPr>
            <w:tcW w:w="4246" w:type="dxa"/>
            <w:tcBorders>
              <w:bottom w:val="single" w:sz="4" w:space="0" w:color="auto"/>
            </w:tcBorders>
          </w:tcPr>
          <w:p w14:paraId="1286818A" w14:textId="77777777" w:rsidR="00B21BA4" w:rsidRPr="00F938AA" w:rsidRDefault="00B21BA4" w:rsidP="00B21BA4">
            <w:pPr>
              <w:ind w:firstLine="0"/>
              <w:jc w:val="left"/>
              <w:rPr>
                <w:lang w:val="en-US"/>
              </w:rPr>
            </w:pPr>
            <w:r w:rsidRPr="00F938AA">
              <w:rPr>
                <w:lang w:val="en-US"/>
              </w:rPr>
              <w:t>QFN32-pin (5mm x 5mm)</w:t>
            </w:r>
          </w:p>
        </w:tc>
      </w:tr>
      <w:tr w:rsidR="00B21BA4" w14:paraId="3326F7F7" w14:textId="77777777" w:rsidTr="00184172">
        <w:trPr>
          <w:jc w:val="center"/>
        </w:trPr>
        <w:tc>
          <w:tcPr>
            <w:tcW w:w="1413" w:type="dxa"/>
            <w:vMerge/>
            <w:tcBorders>
              <w:bottom w:val="nil"/>
            </w:tcBorders>
          </w:tcPr>
          <w:p w14:paraId="04CA3E18" w14:textId="77777777" w:rsidR="00B21BA4" w:rsidRPr="00F938AA" w:rsidRDefault="00B21BA4" w:rsidP="00B21BA4">
            <w:pPr>
              <w:ind w:firstLine="0"/>
              <w:rPr>
                <w:lang w:val="en-US"/>
              </w:rPr>
            </w:pPr>
          </w:p>
        </w:tc>
        <w:tc>
          <w:tcPr>
            <w:tcW w:w="2835" w:type="dxa"/>
            <w:tcBorders>
              <w:bottom w:val="single" w:sz="4" w:space="0" w:color="auto"/>
            </w:tcBorders>
          </w:tcPr>
          <w:p w14:paraId="5DBCD929" w14:textId="77777777" w:rsidR="00B21BA4" w:rsidRDefault="00B21BA4" w:rsidP="00B21BA4">
            <w:pPr>
              <w:ind w:firstLine="0"/>
              <w:jc w:val="left"/>
            </w:pPr>
            <w:r>
              <w:t xml:space="preserve">Interface Externa </w:t>
            </w:r>
          </w:p>
        </w:tc>
        <w:tc>
          <w:tcPr>
            <w:tcW w:w="4246" w:type="dxa"/>
            <w:tcBorders>
              <w:bottom w:val="single" w:sz="4" w:space="0" w:color="auto"/>
            </w:tcBorders>
          </w:tcPr>
          <w:p w14:paraId="30E3EDCF" w14:textId="77777777" w:rsidR="00B21BA4" w:rsidRDefault="00B21BA4" w:rsidP="00B21BA4">
            <w:pPr>
              <w:ind w:firstLine="0"/>
              <w:jc w:val="left"/>
            </w:pPr>
            <w:r>
              <w:t>-</w:t>
            </w:r>
          </w:p>
        </w:tc>
      </w:tr>
      <w:tr w:rsidR="00B21BA4" w14:paraId="008FFD7F" w14:textId="77777777" w:rsidTr="00184172">
        <w:trPr>
          <w:jc w:val="center"/>
        </w:trPr>
        <w:tc>
          <w:tcPr>
            <w:tcW w:w="1413" w:type="dxa"/>
            <w:tcBorders>
              <w:bottom w:val="nil"/>
            </w:tcBorders>
          </w:tcPr>
          <w:p w14:paraId="7903896E" w14:textId="77777777" w:rsidR="00B21BA4" w:rsidRDefault="00B21BA4" w:rsidP="00B21BA4">
            <w:pPr>
              <w:ind w:firstLine="0"/>
            </w:pPr>
          </w:p>
        </w:tc>
        <w:tc>
          <w:tcPr>
            <w:tcW w:w="2835" w:type="dxa"/>
            <w:tcBorders>
              <w:bottom w:val="single" w:sz="4" w:space="0" w:color="auto"/>
            </w:tcBorders>
          </w:tcPr>
          <w:p w14:paraId="17BC44D6" w14:textId="77777777" w:rsidR="00B21BA4" w:rsidRDefault="00B21BA4" w:rsidP="00B21BA4">
            <w:pPr>
              <w:ind w:firstLine="0"/>
              <w:jc w:val="left"/>
            </w:pPr>
            <w:r>
              <w:t xml:space="preserve">Modo Wi-Fi </w:t>
            </w:r>
          </w:p>
        </w:tc>
        <w:tc>
          <w:tcPr>
            <w:tcW w:w="4246" w:type="dxa"/>
            <w:tcBorders>
              <w:bottom w:val="single" w:sz="4" w:space="0" w:color="auto"/>
            </w:tcBorders>
          </w:tcPr>
          <w:p w14:paraId="2CA99398" w14:textId="77777777" w:rsidR="00B21BA4" w:rsidRDefault="00B21BA4" w:rsidP="00B21BA4">
            <w:pPr>
              <w:ind w:firstLine="0"/>
              <w:jc w:val="left"/>
            </w:pPr>
            <w:r>
              <w:t>Station/SoftAP/SoftAP + Station</w:t>
            </w:r>
          </w:p>
        </w:tc>
      </w:tr>
      <w:tr w:rsidR="00B21BA4" w14:paraId="55AB8910" w14:textId="77777777" w:rsidTr="00184172">
        <w:trPr>
          <w:jc w:val="center"/>
        </w:trPr>
        <w:tc>
          <w:tcPr>
            <w:tcW w:w="1413" w:type="dxa"/>
            <w:vMerge w:val="restart"/>
            <w:tcBorders>
              <w:top w:val="nil"/>
            </w:tcBorders>
            <w:vAlign w:val="center"/>
          </w:tcPr>
          <w:p w14:paraId="2EFCAB5B" w14:textId="77777777" w:rsidR="00B21BA4" w:rsidRPr="00E87BC0" w:rsidRDefault="00B21BA4" w:rsidP="00B21BA4">
            <w:pPr>
              <w:ind w:firstLine="0"/>
              <w:jc w:val="center"/>
              <w:rPr>
                <w:b/>
                <w:bCs/>
              </w:rPr>
            </w:pPr>
            <w:r w:rsidRPr="00E87BC0">
              <w:rPr>
                <w:b/>
                <w:bCs/>
              </w:rPr>
              <w:t>Software</w:t>
            </w:r>
          </w:p>
        </w:tc>
        <w:tc>
          <w:tcPr>
            <w:tcW w:w="2835" w:type="dxa"/>
          </w:tcPr>
          <w:p w14:paraId="2E46A112" w14:textId="77777777" w:rsidR="00B21BA4" w:rsidRDefault="00B21BA4" w:rsidP="00B21BA4">
            <w:pPr>
              <w:ind w:firstLine="0"/>
              <w:jc w:val="left"/>
            </w:pPr>
            <w:r>
              <w:t>Segurança</w:t>
            </w:r>
          </w:p>
        </w:tc>
        <w:tc>
          <w:tcPr>
            <w:tcW w:w="4246" w:type="dxa"/>
          </w:tcPr>
          <w:p w14:paraId="669DFACD" w14:textId="77777777" w:rsidR="00B21BA4" w:rsidRDefault="00B21BA4" w:rsidP="00B21BA4">
            <w:pPr>
              <w:ind w:firstLine="0"/>
              <w:jc w:val="left"/>
            </w:pPr>
            <w:r>
              <w:t>WPA/WPA2</w:t>
            </w:r>
          </w:p>
        </w:tc>
      </w:tr>
      <w:tr w:rsidR="00B21BA4" w14:paraId="2A23E267" w14:textId="77777777" w:rsidTr="00184172">
        <w:trPr>
          <w:jc w:val="center"/>
        </w:trPr>
        <w:tc>
          <w:tcPr>
            <w:tcW w:w="1413" w:type="dxa"/>
            <w:vMerge/>
          </w:tcPr>
          <w:p w14:paraId="30B61344" w14:textId="77777777" w:rsidR="00B21BA4" w:rsidRDefault="00B21BA4" w:rsidP="00B21BA4">
            <w:pPr>
              <w:ind w:firstLine="0"/>
            </w:pPr>
          </w:p>
        </w:tc>
        <w:tc>
          <w:tcPr>
            <w:tcW w:w="2835" w:type="dxa"/>
          </w:tcPr>
          <w:p w14:paraId="540DD31F" w14:textId="77777777" w:rsidR="00B21BA4" w:rsidRDefault="00B21BA4" w:rsidP="00B21BA4">
            <w:pPr>
              <w:ind w:firstLine="0"/>
              <w:jc w:val="left"/>
            </w:pPr>
            <w:r>
              <w:t xml:space="preserve">Encriptação </w:t>
            </w:r>
          </w:p>
        </w:tc>
        <w:tc>
          <w:tcPr>
            <w:tcW w:w="4246" w:type="dxa"/>
          </w:tcPr>
          <w:p w14:paraId="316927AD" w14:textId="77777777" w:rsidR="00B21BA4" w:rsidRDefault="00B21BA4" w:rsidP="00B21BA4">
            <w:pPr>
              <w:ind w:firstLine="0"/>
              <w:jc w:val="left"/>
            </w:pPr>
            <w:r>
              <w:t>WEP/TKIP/AES</w:t>
            </w:r>
          </w:p>
        </w:tc>
      </w:tr>
      <w:tr w:rsidR="00B21BA4" w14:paraId="43BED01C" w14:textId="77777777" w:rsidTr="00184172">
        <w:trPr>
          <w:jc w:val="center"/>
        </w:trPr>
        <w:tc>
          <w:tcPr>
            <w:tcW w:w="1413" w:type="dxa"/>
            <w:vMerge/>
          </w:tcPr>
          <w:p w14:paraId="3DB158FE" w14:textId="77777777" w:rsidR="00B21BA4" w:rsidRDefault="00B21BA4" w:rsidP="00B21BA4">
            <w:pPr>
              <w:ind w:firstLine="0"/>
            </w:pPr>
          </w:p>
        </w:tc>
        <w:tc>
          <w:tcPr>
            <w:tcW w:w="2835" w:type="dxa"/>
          </w:tcPr>
          <w:p w14:paraId="57AFDE5D" w14:textId="77777777" w:rsidR="00B21BA4" w:rsidRDefault="00B21BA4" w:rsidP="00B21BA4">
            <w:pPr>
              <w:ind w:firstLine="0"/>
              <w:jc w:val="left"/>
            </w:pPr>
            <w:r>
              <w:t>Firmware Upgrade</w:t>
            </w:r>
          </w:p>
        </w:tc>
        <w:tc>
          <w:tcPr>
            <w:tcW w:w="4246" w:type="dxa"/>
          </w:tcPr>
          <w:p w14:paraId="10F28AAD" w14:textId="77777777" w:rsidR="00B21BA4" w:rsidRDefault="00B21BA4" w:rsidP="00B21BA4">
            <w:pPr>
              <w:ind w:firstLine="0"/>
              <w:jc w:val="left"/>
            </w:pPr>
            <w:r>
              <w:t xml:space="preserve">UART Download / OTA (via rede) </w:t>
            </w:r>
          </w:p>
        </w:tc>
      </w:tr>
      <w:tr w:rsidR="00B21BA4" w14:paraId="2EBB255B" w14:textId="77777777" w:rsidTr="00184172">
        <w:trPr>
          <w:jc w:val="center"/>
        </w:trPr>
        <w:tc>
          <w:tcPr>
            <w:tcW w:w="1413" w:type="dxa"/>
            <w:vMerge/>
          </w:tcPr>
          <w:p w14:paraId="0A42A408" w14:textId="77777777" w:rsidR="00B21BA4" w:rsidRDefault="00B21BA4" w:rsidP="00B21BA4">
            <w:pPr>
              <w:ind w:firstLine="0"/>
            </w:pPr>
          </w:p>
        </w:tc>
        <w:tc>
          <w:tcPr>
            <w:tcW w:w="2835" w:type="dxa"/>
          </w:tcPr>
          <w:p w14:paraId="399B82ED" w14:textId="77777777" w:rsidR="00B21BA4" w:rsidRDefault="00B21BA4" w:rsidP="00B21BA4">
            <w:pPr>
              <w:ind w:firstLine="0"/>
              <w:jc w:val="left"/>
            </w:pPr>
            <w:r>
              <w:t xml:space="preserve">Desenvolvimento de Software </w:t>
            </w:r>
          </w:p>
        </w:tc>
        <w:tc>
          <w:tcPr>
            <w:tcW w:w="4246" w:type="dxa"/>
          </w:tcPr>
          <w:p w14:paraId="1DFA8488" w14:textId="77777777" w:rsidR="00B21BA4" w:rsidRDefault="00B21BA4" w:rsidP="00B21BA4">
            <w:pPr>
              <w:ind w:firstLine="0"/>
              <w:jc w:val="left"/>
            </w:pPr>
            <w:r w:rsidRPr="00655B8C">
              <w:t>Compatível com Cloud Server Development / Firmware e SDK para programação rápida no chip</w:t>
            </w:r>
          </w:p>
        </w:tc>
      </w:tr>
      <w:tr w:rsidR="00B21BA4" w14:paraId="1B992D6D" w14:textId="77777777" w:rsidTr="00184172">
        <w:trPr>
          <w:jc w:val="center"/>
        </w:trPr>
        <w:tc>
          <w:tcPr>
            <w:tcW w:w="1413" w:type="dxa"/>
            <w:vMerge/>
          </w:tcPr>
          <w:p w14:paraId="5C94E6A1" w14:textId="77777777" w:rsidR="00B21BA4" w:rsidRDefault="00B21BA4" w:rsidP="00B21BA4">
            <w:pPr>
              <w:ind w:firstLine="0"/>
            </w:pPr>
          </w:p>
        </w:tc>
        <w:tc>
          <w:tcPr>
            <w:tcW w:w="2835" w:type="dxa"/>
          </w:tcPr>
          <w:p w14:paraId="57608EC5" w14:textId="77777777" w:rsidR="00B21BA4" w:rsidRDefault="00B21BA4" w:rsidP="00B21BA4">
            <w:pPr>
              <w:ind w:firstLine="0"/>
              <w:jc w:val="left"/>
            </w:pPr>
            <w:r>
              <w:t>Protocolos de Rede</w:t>
            </w:r>
          </w:p>
        </w:tc>
        <w:tc>
          <w:tcPr>
            <w:tcW w:w="4246" w:type="dxa"/>
          </w:tcPr>
          <w:p w14:paraId="2E520511" w14:textId="77777777" w:rsidR="00B21BA4" w:rsidRDefault="00B21BA4" w:rsidP="00B21BA4">
            <w:pPr>
              <w:ind w:firstLine="0"/>
              <w:jc w:val="left"/>
            </w:pPr>
            <w:r>
              <w:t>IPv4, TCP/UDP/HTTP</w:t>
            </w:r>
          </w:p>
        </w:tc>
      </w:tr>
      <w:tr w:rsidR="00B21BA4" w14:paraId="3FA125BB" w14:textId="77777777" w:rsidTr="00184172">
        <w:trPr>
          <w:jc w:val="center"/>
        </w:trPr>
        <w:tc>
          <w:tcPr>
            <w:tcW w:w="1413" w:type="dxa"/>
            <w:vMerge/>
          </w:tcPr>
          <w:p w14:paraId="5E7076AD" w14:textId="77777777" w:rsidR="00B21BA4" w:rsidRDefault="00B21BA4" w:rsidP="00B21BA4">
            <w:pPr>
              <w:ind w:firstLine="0"/>
            </w:pPr>
          </w:p>
        </w:tc>
        <w:tc>
          <w:tcPr>
            <w:tcW w:w="2835" w:type="dxa"/>
          </w:tcPr>
          <w:p w14:paraId="1B85C103" w14:textId="77777777" w:rsidR="00B21BA4" w:rsidRDefault="00B21BA4" w:rsidP="00B21BA4">
            <w:pPr>
              <w:ind w:firstLine="0"/>
              <w:jc w:val="left"/>
            </w:pPr>
            <w:r>
              <w:t xml:space="preserve">Configurações de Usuário </w:t>
            </w:r>
          </w:p>
        </w:tc>
        <w:tc>
          <w:tcPr>
            <w:tcW w:w="4246" w:type="dxa"/>
          </w:tcPr>
          <w:p w14:paraId="754A54B9" w14:textId="77777777" w:rsidR="00B21BA4" w:rsidRDefault="00B21BA4" w:rsidP="00B21BA4">
            <w:pPr>
              <w:ind w:firstLine="0"/>
              <w:jc w:val="left"/>
            </w:pPr>
            <w:r w:rsidRPr="00655B8C">
              <w:t>Conjunto de instruções AT, servidor em nuvem, aplicativo Android / iOS</w:t>
            </w:r>
          </w:p>
        </w:tc>
      </w:tr>
    </w:tbl>
    <w:p w14:paraId="24315FC3" w14:textId="77777777" w:rsidR="00FE331B" w:rsidRDefault="00FE331B" w:rsidP="00655B8C">
      <w:pPr>
        <w:pStyle w:val="Legenda"/>
      </w:pPr>
      <w:r>
        <w:t>Fonte:</w:t>
      </w:r>
      <w:r w:rsidRPr="001E125D">
        <w:t xml:space="preserve"> </w:t>
      </w:r>
      <w:r>
        <w:t>(</w:t>
      </w:r>
      <w:r w:rsidRPr="001E125D">
        <w:t>ESPRESSIF SYSTEMS</w:t>
      </w:r>
      <w:r>
        <w:t>, 2020)</w:t>
      </w:r>
      <w:r w:rsidR="00F9495A">
        <w:t>.</w:t>
      </w:r>
    </w:p>
    <w:p w14:paraId="153373BD" w14:textId="77777777" w:rsidR="00F938AA" w:rsidRPr="00F938AA" w:rsidRDefault="00F938AA" w:rsidP="00F938AA"/>
    <w:p w14:paraId="71EBE077" w14:textId="77777777" w:rsidR="00876605" w:rsidRDefault="005D753F" w:rsidP="0049252F">
      <w:pPr>
        <w:pStyle w:val="CorpodoTexto"/>
      </w:pPr>
      <w:r>
        <w:t>A</w:t>
      </w:r>
      <w:r w:rsidR="00203C49">
        <w:t xml:space="preserve"> família </w:t>
      </w:r>
      <w:r>
        <w:t xml:space="preserve">de microcontroladores </w:t>
      </w:r>
      <w:r w:rsidR="00203C49">
        <w:t xml:space="preserve">ESP8266 </w:t>
      </w:r>
      <w:r>
        <w:t xml:space="preserve">possui </w:t>
      </w:r>
      <w:r w:rsidR="00FE331B">
        <w:t xml:space="preserve">uma grande variedade de estilos de placas disponíveis no </w:t>
      </w:r>
      <w:r w:rsidR="00203C49">
        <w:t>mercado. A</w:t>
      </w:r>
      <w:r w:rsidR="00203C49" w:rsidRPr="00203C49">
        <w:t>s variações entre os modelos ocorrem</w:t>
      </w:r>
      <w:r w:rsidR="00FE331B">
        <w:t xml:space="preserve"> </w:t>
      </w:r>
      <w:r w:rsidR="00203C49">
        <w:t>na quantidade</w:t>
      </w:r>
      <w:r w:rsidR="00FE331B">
        <w:t xml:space="preserve"> de memória </w:t>
      </w:r>
      <w:r w:rsidR="00FE331B" w:rsidRPr="00184172">
        <w:rPr>
          <w:i/>
        </w:rPr>
        <w:t>flash</w:t>
      </w:r>
      <w:r w:rsidR="00FE331B">
        <w:t xml:space="preserve">, quantidades de pinos </w:t>
      </w:r>
      <w:r>
        <w:t>de entrada/saída digitais (</w:t>
      </w:r>
      <w:r w:rsidR="00FE331B">
        <w:t>GPIO</w:t>
      </w:r>
      <w:r>
        <w:t>)</w:t>
      </w:r>
      <w:r w:rsidR="00FE331B">
        <w:t xml:space="preserve">, </w:t>
      </w:r>
      <w:r w:rsidR="00203C49">
        <w:t>estilos do pino do conector e outras variações derivadas da construção</w:t>
      </w:r>
      <w:r w:rsidR="00A501F1">
        <w:t xml:space="preserve"> </w:t>
      </w:r>
      <w:r w:rsidR="00C42306">
        <w:fldChar w:fldCharType="begin" w:fldLock="1"/>
      </w:r>
      <w:r w:rsidR="000B72E9">
        <w:instrText>ADDIN CSL_CITATION {"citationItems":[{"id":"ITEM-1","itemData":{"author":[{"dropping-particle":"","family":"Kolban","given":"Niel","non-dropping-particle":"","parse-names":false,"suffix":""}],"id":"ITEM-1","issued":{"date-parts":[["2016"]]},"number-of-pages":"436","publisher-place":"Texas, USA","title":"Kolban's Book on ESP8266","type":"book"},"uris":["http://www.mendeley.com/documents/?uuid=328f71e3-5d3b-4c5c-adca-c85fae82803c"]}],"mendeley":{"formattedCitation":"(KOLBAN, 2016)","plainTextFormattedCitation":"(KOLBAN, 2016)","previouslyFormattedCitation":"(KOLBAN, 2016)"},"properties":{"noteIndex":0},"schema":"https://github.com/citation-style-language/schema/raw/master/csl-citation.json"}</w:instrText>
      </w:r>
      <w:r w:rsidR="00C42306">
        <w:fldChar w:fldCharType="separate"/>
      </w:r>
      <w:r w:rsidR="005A6117" w:rsidRPr="005A6117">
        <w:rPr>
          <w:noProof/>
        </w:rPr>
        <w:t>(KOLBAN, 2016)</w:t>
      </w:r>
      <w:r w:rsidR="00C42306">
        <w:fldChar w:fldCharType="end"/>
      </w:r>
      <w:r w:rsidR="00FE331B">
        <w:t xml:space="preserve">. </w:t>
      </w:r>
      <w:r w:rsidR="00203C49">
        <w:t xml:space="preserve">Além disso, </w:t>
      </w:r>
      <w:r w:rsidR="00203C49" w:rsidRPr="00203C49">
        <w:t xml:space="preserve">foram desenvolvidos módulos que incrementam as funcionalidades do </w:t>
      </w:r>
      <w:r w:rsidR="00203C49">
        <w:t>ESP</w:t>
      </w:r>
      <w:r w:rsidR="00203C49" w:rsidRPr="00203C49">
        <w:t>8266,</w:t>
      </w:r>
      <w:r w:rsidR="005C26CA" w:rsidRPr="005C26CA">
        <w:t xml:space="preserve"> </w:t>
      </w:r>
      <w:r w:rsidR="005C26CA" w:rsidRPr="00203C49">
        <w:t>como é o caso</w:t>
      </w:r>
      <w:r w:rsidR="00C40F6D">
        <w:t xml:space="preserve"> </w:t>
      </w:r>
      <w:r w:rsidR="00F76F53">
        <w:t xml:space="preserve">do </w:t>
      </w:r>
      <w:r w:rsidR="00F76F53" w:rsidRPr="00203C49">
        <w:t>NodeMCU</w:t>
      </w:r>
      <w:r w:rsidR="00FE331B">
        <w:t xml:space="preserve"> </w:t>
      </w:r>
      <w:r>
        <w:t>ESP8266</w:t>
      </w:r>
      <w:r w:rsidR="00FE331B">
        <w:t>-12E</w:t>
      </w:r>
      <w:r>
        <w:t>,</w:t>
      </w:r>
      <w:r w:rsidR="00FE331B">
        <w:t xml:space="preserve"> </w:t>
      </w:r>
      <w:r>
        <w:t xml:space="preserve">apresentado </w:t>
      </w:r>
      <w:r w:rsidR="00492DF1">
        <w:t xml:space="preserve">na </w:t>
      </w:r>
      <w:r w:rsidR="00C42306">
        <w:fldChar w:fldCharType="begin"/>
      </w:r>
      <w:r w:rsidR="00492DF1">
        <w:instrText xml:space="preserve"> REF _Ref78307437 \h </w:instrText>
      </w:r>
      <w:r w:rsidR="00C42306">
        <w:fldChar w:fldCharType="separate"/>
      </w:r>
    </w:p>
    <w:p w14:paraId="010F2806" w14:textId="77777777" w:rsidR="00876605" w:rsidRPr="000C46F2" w:rsidRDefault="00876605" w:rsidP="000C46F2">
      <w:pPr>
        <w:pStyle w:val="CorpodoTexto"/>
      </w:pPr>
    </w:p>
    <w:p w14:paraId="3D7F2C25" w14:textId="77777777" w:rsidR="005D753F" w:rsidRDefault="00876605" w:rsidP="0049252F">
      <w:pPr>
        <w:pStyle w:val="CorpodoTexto"/>
      </w:pPr>
      <w:r>
        <w:t xml:space="preserve">Figura </w:t>
      </w:r>
      <w:r>
        <w:rPr>
          <w:noProof/>
        </w:rPr>
        <w:t>2</w:t>
      </w:r>
      <w:r>
        <w:t>.</w:t>
      </w:r>
      <w:r>
        <w:rPr>
          <w:noProof/>
        </w:rPr>
        <w:t>1</w:t>
      </w:r>
      <w:r w:rsidR="00C42306">
        <w:fldChar w:fldCharType="end"/>
      </w:r>
      <w:r w:rsidR="005D753F">
        <w:t>,</w:t>
      </w:r>
      <w:r w:rsidR="00492DF1">
        <w:t xml:space="preserve"> </w:t>
      </w:r>
      <w:r w:rsidR="00FE331B">
        <w:t>que conta com regulador de tensão</w:t>
      </w:r>
      <w:r w:rsidR="00C40F6D">
        <w:t xml:space="preserve"> (garantindo uma faixa de operação de 4,5V a 9V)</w:t>
      </w:r>
      <w:r w:rsidR="00FE331B">
        <w:t>, conversor TTL-Serial, conector micro-</w:t>
      </w:r>
      <w:r w:rsidR="005D753F">
        <w:t>USB</w:t>
      </w:r>
      <w:r w:rsidR="00FE331B">
        <w:t xml:space="preserve">, botões de </w:t>
      </w:r>
      <w:r w:rsidR="00FE331B" w:rsidRPr="00184172">
        <w:rPr>
          <w:i/>
        </w:rPr>
        <w:t>reset</w:t>
      </w:r>
      <w:r w:rsidR="00FE331B">
        <w:t xml:space="preserve"> da memória </w:t>
      </w:r>
      <w:r w:rsidR="00FE331B" w:rsidRPr="00184172">
        <w:rPr>
          <w:i/>
        </w:rPr>
        <w:t>flash</w:t>
      </w:r>
      <w:r w:rsidR="00FE331B">
        <w:t>.</w:t>
      </w:r>
      <w:bookmarkStart w:id="33" w:name="_Ref78307437"/>
      <w:bookmarkStart w:id="34" w:name="_Ref78307423"/>
    </w:p>
    <w:p w14:paraId="52CD6999" w14:textId="77777777" w:rsidR="000C46F2" w:rsidRPr="000C46F2" w:rsidRDefault="000C46F2" w:rsidP="000C46F2">
      <w:pPr>
        <w:pStyle w:val="CorpodoTexto"/>
      </w:pPr>
    </w:p>
    <w:p w14:paraId="2D58F5F0" w14:textId="77777777" w:rsidR="00F939C4" w:rsidRDefault="00F939C4" w:rsidP="00F939C4">
      <w:pPr>
        <w:pStyle w:val="Legenda"/>
        <w:keepNext/>
      </w:pPr>
      <w:bookmarkStart w:id="35" w:name="_Toc109837650"/>
      <w:r>
        <w:lastRenderedPageBreak/>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w:t>
      </w:r>
      <w:r w:rsidR="00C42306">
        <w:rPr>
          <w:noProof/>
        </w:rPr>
        <w:fldChar w:fldCharType="end"/>
      </w:r>
      <w:bookmarkEnd w:id="33"/>
      <w:r w:rsidR="005D753F">
        <w:t xml:space="preserve"> – </w:t>
      </w:r>
      <w:r>
        <w:t>NodeMCU ESP8266</w:t>
      </w:r>
      <w:r w:rsidR="00203C49">
        <w:t>-12E</w:t>
      </w:r>
      <w:bookmarkEnd w:id="34"/>
      <w:r w:rsidR="005D753F">
        <w:t>.</w:t>
      </w:r>
      <w:bookmarkEnd w:id="35"/>
    </w:p>
    <w:p w14:paraId="48DFCC7B" w14:textId="77777777" w:rsidR="0069476F" w:rsidRPr="0069476F" w:rsidRDefault="0069476F" w:rsidP="0069476F"/>
    <w:p w14:paraId="4CB471C9" w14:textId="77777777" w:rsidR="00FE331B" w:rsidRDefault="00800BDA" w:rsidP="00572891">
      <w:pPr>
        <w:pStyle w:val="apendice"/>
        <w:jc w:val="center"/>
      </w:pPr>
      <w:r w:rsidRPr="00800BDA">
        <w:rPr>
          <w:noProof/>
          <w:lang w:val="en-US" w:eastAsia="en-US"/>
        </w:rPr>
        <w:drawing>
          <wp:inline distT="0" distB="0" distL="0" distR="0" wp14:anchorId="29759E4E" wp14:editId="2046D20E">
            <wp:extent cx="3240000" cy="2384832"/>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3240000" cy="2384832"/>
                    </a:xfrm>
                    <a:prstGeom prst="rect">
                      <a:avLst/>
                    </a:prstGeom>
                  </pic:spPr>
                </pic:pic>
              </a:graphicData>
            </a:graphic>
          </wp:inline>
        </w:drawing>
      </w:r>
    </w:p>
    <w:p w14:paraId="417E0376" w14:textId="77777777" w:rsidR="0069476F" w:rsidRDefault="0069476F" w:rsidP="00FE331B">
      <w:pPr>
        <w:keepNext/>
        <w:spacing w:line="240" w:lineRule="auto"/>
        <w:jc w:val="center"/>
      </w:pPr>
    </w:p>
    <w:p w14:paraId="1A579EBC" w14:textId="77777777" w:rsidR="00FE331B" w:rsidRPr="00956EF4" w:rsidRDefault="00FE331B" w:rsidP="000C46F2">
      <w:pPr>
        <w:pStyle w:val="Legenda"/>
        <w:rPr>
          <w:b/>
          <w:bCs w:val="0"/>
        </w:rPr>
      </w:pPr>
      <w:r>
        <w:t>Fonte: (</w:t>
      </w:r>
      <w:r w:rsidR="00800BDA">
        <w:t>MOUSER ELECTRONICS</w:t>
      </w:r>
      <w:r>
        <w:t>, 2021)</w:t>
      </w:r>
      <w:r w:rsidR="000C46F2">
        <w:t>.</w:t>
      </w:r>
    </w:p>
    <w:p w14:paraId="2E71561C" w14:textId="77777777" w:rsidR="00FE331B" w:rsidRPr="00FE331B" w:rsidRDefault="00FE331B" w:rsidP="00F939C4">
      <w:pPr>
        <w:pStyle w:val="Ttulo2"/>
        <w:rPr>
          <w:sz w:val="20"/>
          <w:szCs w:val="20"/>
        </w:rPr>
      </w:pPr>
      <w:bookmarkStart w:id="36" w:name="_Toc79083907"/>
      <w:bookmarkStart w:id="37" w:name="_Toc109837815"/>
      <w:r>
        <w:t>Wi-FI</w:t>
      </w:r>
      <w:bookmarkEnd w:id="36"/>
      <w:bookmarkEnd w:id="37"/>
    </w:p>
    <w:p w14:paraId="4D013268" w14:textId="77777777" w:rsidR="00FE331B" w:rsidRDefault="00FE331B" w:rsidP="00FE331B">
      <w:pPr>
        <w:pStyle w:val="CorpodoTexto"/>
      </w:pPr>
      <w:r>
        <w:t xml:space="preserve">Como dito na </w:t>
      </w:r>
      <w:r w:rsidR="005D753F">
        <w:t>S</w:t>
      </w:r>
      <w:r>
        <w:t>eção</w:t>
      </w:r>
      <w:r w:rsidR="00492DF1">
        <w:t xml:space="preserve"> </w:t>
      </w:r>
      <w:r w:rsidR="00C42306">
        <w:fldChar w:fldCharType="begin"/>
      </w:r>
      <w:r w:rsidR="00492DF1">
        <w:instrText xml:space="preserve"> REF _Ref78307533 \r \h </w:instrText>
      </w:r>
      <w:r w:rsidR="00C42306">
        <w:fldChar w:fldCharType="separate"/>
      </w:r>
      <w:r w:rsidR="00876605">
        <w:t>2.1</w:t>
      </w:r>
      <w:r w:rsidR="00C42306">
        <w:fldChar w:fldCharType="end"/>
      </w:r>
      <w:r>
        <w:t xml:space="preserve">, o microcontrolador possui conexão </w:t>
      </w:r>
      <w:r w:rsidRPr="00184172">
        <w:rPr>
          <w:i/>
        </w:rPr>
        <w:t>wireless</w:t>
      </w:r>
      <w:r>
        <w:t>, ou seja, possui uma antena que capta ondas de rádio na faixa de frequência de 2</w:t>
      </w:r>
      <w:r w:rsidR="00C362A7">
        <w:t>,</w:t>
      </w:r>
      <w:r>
        <w:t xml:space="preserve">4 GHz, onde faz-se possível a troca de dados baseado no padrão </w:t>
      </w:r>
      <w:r w:rsidRPr="001B4BFC">
        <w:t>IEEE 802.11</w:t>
      </w:r>
      <w:r w:rsidR="000B72E9">
        <w:t xml:space="preserve"> </w:t>
      </w:r>
      <w:r w:rsidR="00C42306">
        <w:fldChar w:fldCharType="begin" w:fldLock="1"/>
      </w:r>
      <w:r w:rsidR="00FC38AF">
        <w:instrText>ADDIN CSL_CITATION {"citationItems":[{"id":"ITEM-1","itemData":{"author":[{"dropping-particle":"","family":"Meneses","given":"Emerson Barros","non-dropping-particle":"","parse-names":false,"suffix":""}],"container-title":"Revista Científica Semana Acadêmica","id":"ITEM-1","issued":{"date-parts":[["2013"]]},"page":"27","title":"Rede Wireless: Uma Solução Sem Fios","type":"article-magazine"},"uris":["http://www.mendeley.com/documents/?uuid=3a89918e-30dc-4c5f-b029-7fbae9550fbb"]}],"mendeley":{"formattedCitation":"(MENESES, 2013)","plainTextFormattedCitation":"(MENESES, 2013)","previouslyFormattedCitation":"(MENESES, 2013)"},"properties":{"noteIndex":0},"schema":"https://github.com/citation-style-language/schema/raw/master/csl-citation.json"}</w:instrText>
      </w:r>
      <w:r w:rsidR="00C42306">
        <w:fldChar w:fldCharType="separate"/>
      </w:r>
      <w:r w:rsidR="000B72E9" w:rsidRPr="000B72E9">
        <w:rPr>
          <w:noProof/>
        </w:rPr>
        <w:t>(MENESES, 2013)</w:t>
      </w:r>
      <w:r w:rsidR="00C42306">
        <w:fldChar w:fldCharType="end"/>
      </w:r>
      <w:r>
        <w:t xml:space="preserve">. </w:t>
      </w:r>
    </w:p>
    <w:p w14:paraId="41F7AF80" w14:textId="77777777" w:rsidR="00692019" w:rsidRDefault="00FE331B" w:rsidP="00692019">
      <w:pPr>
        <w:pStyle w:val="CorpodoTexto"/>
      </w:pPr>
      <w:r>
        <w:t xml:space="preserve">Com relação </w:t>
      </w:r>
      <w:r w:rsidR="00C362A7">
        <w:t xml:space="preserve">à </w:t>
      </w:r>
      <w:r>
        <w:t xml:space="preserve">topologia </w:t>
      </w:r>
      <w:r w:rsidRPr="001B4BFC">
        <w:t>IEEE 802.11</w:t>
      </w:r>
      <w:r>
        <w:t>, dentre os vários elementos</w:t>
      </w:r>
      <w:r w:rsidR="00C362A7">
        <w:t>,</w:t>
      </w:r>
      <w:r>
        <w:t xml:space="preserve"> destacam-se os </w:t>
      </w:r>
      <w:r w:rsidRPr="00184172">
        <w:rPr>
          <w:i/>
        </w:rPr>
        <w:t>Stations</w:t>
      </w:r>
      <w:r>
        <w:t xml:space="preserve"> (STA) e os </w:t>
      </w:r>
      <w:r w:rsidRPr="00184172">
        <w:rPr>
          <w:i/>
        </w:rPr>
        <w:t>Access Point</w:t>
      </w:r>
      <w:r w:rsidR="00E32054">
        <w:rPr>
          <w:i/>
        </w:rPr>
        <w:t>s</w:t>
      </w:r>
      <w:r>
        <w:t xml:space="preserve"> (AP)</w:t>
      </w:r>
      <w:r w:rsidR="0048058E">
        <w:t>,</w:t>
      </w:r>
      <w:r>
        <w:t xml:space="preserve"> </w:t>
      </w:r>
      <w:r w:rsidR="0048058E">
        <w:t xml:space="preserve">a </w:t>
      </w:r>
      <w:r w:rsidR="00C42306">
        <w:fldChar w:fldCharType="begin"/>
      </w:r>
      <w:r w:rsidR="0048058E">
        <w:instrText xml:space="preserve"> REF _Ref90731828 \h </w:instrText>
      </w:r>
      <w:r w:rsidR="00C42306">
        <w:fldChar w:fldCharType="separate"/>
      </w:r>
      <w:r w:rsidR="00876605">
        <w:t xml:space="preserve">Figura </w:t>
      </w:r>
      <w:r w:rsidR="00876605">
        <w:rPr>
          <w:noProof/>
        </w:rPr>
        <w:t>2</w:t>
      </w:r>
      <w:r w:rsidR="00876605">
        <w:t>.</w:t>
      </w:r>
      <w:r w:rsidR="00876605">
        <w:rPr>
          <w:noProof/>
        </w:rPr>
        <w:t>2</w:t>
      </w:r>
      <w:r w:rsidR="00C42306">
        <w:fldChar w:fldCharType="end"/>
      </w:r>
      <w:r w:rsidR="0048058E">
        <w:t xml:space="preserve"> abaixo retrata um esquemático da comunicação AP e STA. </w:t>
      </w:r>
      <w:r>
        <w:t xml:space="preserve">Os </w:t>
      </w:r>
      <w:r w:rsidRPr="00184172">
        <w:rPr>
          <w:i/>
        </w:rPr>
        <w:t>Stations</w:t>
      </w:r>
      <w:r>
        <w:t xml:space="preserve"> são as estações de trabalho que se comunicam e os </w:t>
      </w:r>
      <w:r w:rsidRPr="00184172">
        <w:rPr>
          <w:i/>
        </w:rPr>
        <w:t>Access Point</w:t>
      </w:r>
      <w:r w:rsidR="00E32054">
        <w:rPr>
          <w:i/>
        </w:rPr>
        <w:t>s</w:t>
      </w:r>
      <w:r>
        <w:t xml:space="preserve"> coordena</w:t>
      </w:r>
      <w:r w:rsidR="00C362A7">
        <w:t>m</w:t>
      </w:r>
      <w:r>
        <w:t xml:space="preserve"> a comunicação de diferentes redes (MENESES, 20</w:t>
      </w:r>
      <w:r w:rsidR="000B72E9">
        <w:t>13</w:t>
      </w:r>
      <w:r>
        <w:t>).</w:t>
      </w:r>
      <w:r w:rsidR="00633313">
        <w:t xml:space="preserve"> Em outras palavras,</w:t>
      </w:r>
      <w:r w:rsidR="00A44F34">
        <w:t xml:space="preserve"> </w:t>
      </w:r>
      <w:r w:rsidR="00633313">
        <w:t xml:space="preserve">um microcontrolador configurado para AP, </w:t>
      </w:r>
      <w:r w:rsidR="00A44F34">
        <w:t xml:space="preserve">possibilita a conexão WIFI de outros dispositivos. Já o STA possibilita a conexão do ESP8266 com algum roteador WIFI. Além disso, existe a configuração WIFI_AP_STA que une o AP e o STA na mesma tecnologia. </w:t>
      </w:r>
    </w:p>
    <w:p w14:paraId="561494AB" w14:textId="77777777" w:rsidR="00C362A7" w:rsidRDefault="00C362A7">
      <w:pPr>
        <w:spacing w:after="160" w:line="259" w:lineRule="auto"/>
        <w:ind w:firstLine="0"/>
        <w:jc w:val="left"/>
      </w:pPr>
      <w:r>
        <w:br w:type="page"/>
      </w:r>
    </w:p>
    <w:p w14:paraId="6E9855C9" w14:textId="77777777" w:rsidR="00692019" w:rsidRDefault="00692019" w:rsidP="00692019">
      <w:pPr>
        <w:ind w:firstLine="0"/>
      </w:pPr>
    </w:p>
    <w:p w14:paraId="651FEEE9" w14:textId="77777777" w:rsidR="00FE331B" w:rsidRDefault="00FE331B" w:rsidP="00F939C4">
      <w:pPr>
        <w:pStyle w:val="Legenda"/>
        <w:keepNext/>
      </w:pPr>
      <w:bookmarkStart w:id="38" w:name="_Ref90731828"/>
      <w:bookmarkStart w:id="39" w:name="_Toc109837651"/>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2</w:t>
      </w:r>
      <w:r w:rsidR="00C42306">
        <w:rPr>
          <w:noProof/>
        </w:rPr>
        <w:fldChar w:fldCharType="end"/>
      </w:r>
      <w:bookmarkEnd w:id="38"/>
      <w:r w:rsidR="00C362A7">
        <w:t xml:space="preserve"> –</w:t>
      </w:r>
      <w:r>
        <w:t xml:space="preserve"> Esquemático da comunicação AP e STA</w:t>
      </w:r>
      <w:r w:rsidR="00C362A7">
        <w:t>.</w:t>
      </w:r>
      <w:bookmarkEnd w:id="39"/>
    </w:p>
    <w:p w14:paraId="151D5A42" w14:textId="77777777" w:rsidR="0069476F" w:rsidRPr="0069476F" w:rsidRDefault="0069476F" w:rsidP="0069476F"/>
    <w:p w14:paraId="221C41E3" w14:textId="77777777" w:rsidR="00FE331B" w:rsidRDefault="003B0B71" w:rsidP="00572891">
      <w:pPr>
        <w:pStyle w:val="apendice"/>
        <w:jc w:val="center"/>
      </w:pPr>
      <w:r>
        <w:rPr>
          <w:noProof/>
          <w:lang w:val="en-US" w:eastAsia="en-US"/>
        </w:rPr>
        <w:drawing>
          <wp:inline distT="0" distB="0" distL="0" distR="0" wp14:anchorId="57F53402" wp14:editId="74D91128">
            <wp:extent cx="5760085" cy="1920240"/>
            <wp:effectExtent l="0" t="0" r="0" b="381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1920240"/>
                    </a:xfrm>
                    <a:prstGeom prst="rect">
                      <a:avLst/>
                    </a:prstGeom>
                  </pic:spPr>
                </pic:pic>
              </a:graphicData>
            </a:graphic>
          </wp:inline>
        </w:drawing>
      </w:r>
    </w:p>
    <w:p w14:paraId="311865E0" w14:textId="77777777" w:rsidR="00FE331B" w:rsidRPr="005967B1" w:rsidRDefault="00FE331B" w:rsidP="00F939C4">
      <w:pPr>
        <w:pStyle w:val="Legenda"/>
      </w:pPr>
      <w:r>
        <w:t>Fonte:</w:t>
      </w:r>
      <w:r w:rsidRPr="00894B18">
        <w:t xml:space="preserve"> </w:t>
      </w:r>
      <w:r w:rsidR="003B0B71">
        <w:t xml:space="preserve">Adaptado de </w:t>
      </w:r>
      <w:r w:rsidRPr="00894B18">
        <w:t xml:space="preserve">NASSCOM </w:t>
      </w:r>
      <w:r w:rsidR="003B0B71">
        <w:t>(</w:t>
      </w:r>
      <w:r w:rsidRPr="00894B18">
        <w:t>2021)</w:t>
      </w:r>
      <w:r w:rsidR="00F9495A">
        <w:t>.</w:t>
      </w:r>
      <w:r>
        <w:t xml:space="preserve"> </w:t>
      </w:r>
    </w:p>
    <w:p w14:paraId="10091600" w14:textId="77777777" w:rsidR="00FE331B" w:rsidRPr="00FE331B" w:rsidRDefault="00FE331B" w:rsidP="00F939C4">
      <w:pPr>
        <w:pStyle w:val="Ttulo2"/>
      </w:pPr>
      <w:bookmarkStart w:id="40" w:name="_Toc79083908"/>
      <w:bookmarkStart w:id="41" w:name="_Toc109837816"/>
      <w:r w:rsidRPr="001A7F73">
        <w:t xml:space="preserve">Protocolos </w:t>
      </w:r>
      <w:r>
        <w:t>TCP/UDP</w:t>
      </w:r>
      <w:bookmarkEnd w:id="40"/>
      <w:bookmarkEnd w:id="41"/>
    </w:p>
    <w:p w14:paraId="479DA663" w14:textId="77777777" w:rsidR="00FE331B" w:rsidRDefault="00FE331B" w:rsidP="00FE331B">
      <w:pPr>
        <w:pStyle w:val="CorpodoTexto"/>
      </w:pPr>
      <w:r>
        <w:t xml:space="preserve">Para que haja a comunicação de sistemas por meio de uma rede Ethernet, faz-se necessário protocolos de comunicação padronizados (para garantir a conexão de produtos de diferentes fabricantes). A Organização </w:t>
      </w:r>
      <w:r w:rsidR="000C423B">
        <w:t>I</w:t>
      </w:r>
      <w:r>
        <w:t xml:space="preserve">nternacional de </w:t>
      </w:r>
      <w:r w:rsidR="000C423B">
        <w:t>N</w:t>
      </w:r>
      <w:r>
        <w:t>ormalização (ISO), em uma comissão especial</w:t>
      </w:r>
      <w:r w:rsidR="000C423B">
        <w:t>,</w:t>
      </w:r>
      <w:r>
        <w:t xml:space="preserve"> desenvolveu o modelo OSI, que pode ser subdividido em sete camadas. Uma de suas camadas é a camada de transporte, responsável pela troca de pacotes entre os sistemas. Os protocolos de comunicação podem ser orientados </w:t>
      </w:r>
      <w:r w:rsidR="000C423B">
        <w:t xml:space="preserve">à </w:t>
      </w:r>
      <w:r>
        <w:t>conexão</w:t>
      </w:r>
      <w:r w:rsidR="000C423B">
        <w:t>,</w:t>
      </w:r>
      <w:r>
        <w:t xml:space="preserve"> como o TCP (</w:t>
      </w:r>
      <w:r w:rsidRPr="00184172">
        <w:rPr>
          <w:i/>
        </w:rPr>
        <w:t>Transmission Control Protocol</w:t>
      </w:r>
      <w:r>
        <w:t>)</w:t>
      </w:r>
      <w:r w:rsidR="000C423B">
        <w:t>,</w:t>
      </w:r>
      <w:r>
        <w:t xml:space="preserve"> ou não</w:t>
      </w:r>
      <w:r w:rsidR="000C423B">
        <w:t>,</w:t>
      </w:r>
      <w:r>
        <w:t xml:space="preserve"> como o UDP </w:t>
      </w:r>
      <w:r w:rsidRPr="00967FB6">
        <w:t>(</w:t>
      </w:r>
      <w:r w:rsidRPr="00184172">
        <w:rPr>
          <w:i/>
        </w:rPr>
        <w:t>User Datagram Protocol</w:t>
      </w:r>
      <w:r>
        <w:t xml:space="preserve">) (MORAES, 2016). </w:t>
      </w:r>
    </w:p>
    <w:p w14:paraId="0604FA23" w14:textId="77777777" w:rsidR="00FE331B" w:rsidRDefault="00FE331B" w:rsidP="00FE331B">
      <w:pPr>
        <w:pStyle w:val="CorpodoTexto"/>
      </w:pPr>
      <w:r>
        <w:t xml:space="preserve">A comunicação UDP apresenta como característica ser um serviço sem orientação </w:t>
      </w:r>
      <w:r w:rsidR="000C423B">
        <w:t xml:space="preserve">à </w:t>
      </w:r>
      <w:r>
        <w:t xml:space="preserve">conexão de Internet, implicando na falta </w:t>
      </w:r>
      <w:r w:rsidR="000C423B">
        <w:t>d</w:t>
      </w:r>
      <w:r>
        <w:t>e garantia da entrega dos dados. Outra característica é a possibilidade de utilizar toda a capacidade de sua conexão</w:t>
      </w:r>
      <w:r w:rsidR="000C423B">
        <w:t>,</w:t>
      </w:r>
      <w:r>
        <w:t xml:space="preserve"> uma vez que não utiliza o controle de congestionamento. Já a conexão TCP é orientada à conexão, </w:t>
      </w:r>
      <w:r w:rsidR="000C423B">
        <w:t xml:space="preserve">o que </w:t>
      </w:r>
      <w:r>
        <w:t>significa que antes da troca de pacotes é feita uma comunicação entre o cliente e o servidor, uma “apresentação”</w:t>
      </w:r>
      <w:r w:rsidR="000C423B">
        <w:t>,</w:t>
      </w:r>
      <w:r>
        <w:t xml:space="preserve"> onde eles trocam mensagens de controle</w:t>
      </w:r>
      <w:r w:rsidR="00492DF1">
        <w:t xml:space="preserve">, </w:t>
      </w:r>
      <w:r w:rsidR="000C423B">
        <w:t xml:space="preserve">o que </w:t>
      </w:r>
      <w:r>
        <w:t xml:space="preserve">garante um nível consistente do serviço (BERNARDI, 2006). Segundo </w:t>
      </w:r>
      <w:r w:rsidR="000C423B">
        <w:t xml:space="preserve">Viegas </w:t>
      </w:r>
      <w:r>
        <w:t xml:space="preserve">(2008), a grande diferença do protocolo TCP para o UDP é que o </w:t>
      </w:r>
      <w:r w:rsidR="000C423B">
        <w:t>último</w:t>
      </w:r>
      <w:r>
        <w:t xml:space="preserve"> não é confiável. </w:t>
      </w:r>
      <w:r w:rsidR="000C423B">
        <w:t>Já</w:t>
      </w:r>
      <w:r>
        <w:t xml:space="preserve"> o protocolo TCP possui a vantagem de ser um protocolo ponto-a-ponto, tornando-se mais confiável. </w:t>
      </w:r>
      <w:r w:rsidR="000F41E2">
        <w:t xml:space="preserve">O </w:t>
      </w:r>
      <w:r w:rsidR="00C42306">
        <w:fldChar w:fldCharType="begin"/>
      </w:r>
      <w:r w:rsidR="00277D34">
        <w:instrText xml:space="preserve"> REF _Ref78308397 \h </w:instrText>
      </w:r>
      <w:r w:rsidR="00C42306">
        <w:fldChar w:fldCharType="separate"/>
      </w:r>
      <w:r w:rsidR="00876605">
        <w:t xml:space="preserve">Quadro </w:t>
      </w:r>
      <w:r w:rsidR="00876605">
        <w:rPr>
          <w:noProof/>
        </w:rPr>
        <w:t>2</w:t>
      </w:r>
      <w:r w:rsidR="00876605">
        <w:t>.</w:t>
      </w:r>
      <w:r w:rsidR="00876605">
        <w:rPr>
          <w:noProof/>
        </w:rPr>
        <w:t>2</w:t>
      </w:r>
      <w:r w:rsidR="00C42306">
        <w:fldChar w:fldCharType="end"/>
      </w:r>
      <w:r>
        <w:t xml:space="preserve">, mostra algumas diferenças entre serviços orientados </w:t>
      </w:r>
      <w:r w:rsidR="000C423B">
        <w:t xml:space="preserve">à </w:t>
      </w:r>
      <w:r>
        <w:t>conexão (TCP) e serviços não orientados (UDP).</w:t>
      </w:r>
    </w:p>
    <w:p w14:paraId="07FCBFD9" w14:textId="77777777" w:rsidR="00FE331B" w:rsidRDefault="00FE331B" w:rsidP="000F41E2">
      <w:pPr>
        <w:pStyle w:val="Legenda"/>
        <w:keepNext/>
      </w:pPr>
    </w:p>
    <w:p w14:paraId="0658A4FA" w14:textId="77777777" w:rsidR="00277D34" w:rsidRDefault="00277D34" w:rsidP="00277D34">
      <w:pPr>
        <w:pStyle w:val="Legenda"/>
        <w:keepNext/>
      </w:pPr>
      <w:bookmarkStart w:id="42" w:name="_Ref78308397"/>
      <w:bookmarkStart w:id="43" w:name="_Toc109837686"/>
      <w:r>
        <w:t xml:space="preserve">Quadro </w:t>
      </w:r>
      <w:r w:rsidR="00C42306">
        <w:fldChar w:fldCharType="begin"/>
      </w:r>
      <w:r w:rsidR="00DB3C36">
        <w:instrText xml:space="preserve"> STYLEREF 1 \s </w:instrText>
      </w:r>
      <w:r w:rsidR="00C42306">
        <w:fldChar w:fldCharType="separate"/>
      </w:r>
      <w:r w:rsidR="00876605">
        <w:rPr>
          <w:noProof/>
        </w:rPr>
        <w:t>2</w:t>
      </w:r>
      <w:r w:rsidR="00C42306">
        <w:rPr>
          <w:noProof/>
        </w:rPr>
        <w:fldChar w:fldCharType="end"/>
      </w:r>
      <w:r w:rsidR="00DF79F2">
        <w:t>.</w:t>
      </w:r>
      <w:r w:rsidR="00C42306">
        <w:fldChar w:fldCharType="begin"/>
      </w:r>
      <w:r w:rsidR="004D0BB6">
        <w:instrText xml:space="preserve"> SEQ Quadro \* ARABIC \s 1 </w:instrText>
      </w:r>
      <w:r w:rsidR="00C42306">
        <w:fldChar w:fldCharType="separate"/>
      </w:r>
      <w:r w:rsidR="00876605">
        <w:rPr>
          <w:noProof/>
        </w:rPr>
        <w:t>2</w:t>
      </w:r>
      <w:r w:rsidR="00C42306">
        <w:fldChar w:fldCharType="end"/>
      </w:r>
      <w:bookmarkEnd w:id="42"/>
      <w:r>
        <w:t xml:space="preserve"> </w:t>
      </w:r>
      <w:r w:rsidR="000C423B">
        <w:t>–</w:t>
      </w:r>
      <w:r>
        <w:t xml:space="preserve"> </w:t>
      </w:r>
      <w:r w:rsidRPr="00627479">
        <w:t>Serviço orientado e não orientado a conexã</w:t>
      </w:r>
      <w:r>
        <w:t>o</w:t>
      </w:r>
      <w:r w:rsidR="000C423B">
        <w:t>.</w:t>
      </w:r>
      <w:bookmarkEnd w:id="43"/>
    </w:p>
    <w:tbl>
      <w:tblPr>
        <w:tblStyle w:val="Tabelacomgrade"/>
        <w:tblW w:w="9092" w:type="dxa"/>
        <w:jc w:val="center"/>
        <w:tblLook w:val="04A0" w:firstRow="1" w:lastRow="0" w:firstColumn="1" w:lastColumn="0" w:noHBand="0" w:noVBand="1"/>
      </w:tblPr>
      <w:tblGrid>
        <w:gridCol w:w="4546"/>
        <w:gridCol w:w="4546"/>
      </w:tblGrid>
      <w:tr w:rsidR="000F41E2" w14:paraId="0ECF664E" w14:textId="77777777" w:rsidTr="00184172">
        <w:trPr>
          <w:trHeight w:val="358"/>
          <w:jc w:val="center"/>
        </w:trPr>
        <w:tc>
          <w:tcPr>
            <w:tcW w:w="4546" w:type="dxa"/>
          </w:tcPr>
          <w:p w14:paraId="11BDC6B1" w14:textId="77777777" w:rsidR="000F41E2" w:rsidRPr="00277D34" w:rsidRDefault="000F41E2" w:rsidP="00184172">
            <w:pPr>
              <w:keepNext/>
              <w:ind w:firstLine="0"/>
              <w:jc w:val="center"/>
              <w:rPr>
                <w:b/>
                <w:bCs/>
              </w:rPr>
            </w:pPr>
            <w:r w:rsidRPr="00277D34">
              <w:rPr>
                <w:b/>
                <w:bCs/>
              </w:rPr>
              <w:t xml:space="preserve">Protocolo Orientado </w:t>
            </w:r>
            <w:r w:rsidR="000C423B">
              <w:rPr>
                <w:b/>
                <w:bCs/>
              </w:rPr>
              <w:t>à</w:t>
            </w:r>
            <w:r w:rsidR="000C423B" w:rsidRPr="00277D34">
              <w:rPr>
                <w:b/>
                <w:bCs/>
              </w:rPr>
              <w:t xml:space="preserve"> </w:t>
            </w:r>
            <w:r w:rsidRPr="00277D34">
              <w:rPr>
                <w:b/>
                <w:bCs/>
              </w:rPr>
              <w:t>Conexão</w:t>
            </w:r>
          </w:p>
        </w:tc>
        <w:tc>
          <w:tcPr>
            <w:tcW w:w="4546" w:type="dxa"/>
          </w:tcPr>
          <w:p w14:paraId="387C2CCC" w14:textId="77777777" w:rsidR="000F41E2" w:rsidRPr="00277D34" w:rsidRDefault="000F41E2" w:rsidP="00184172">
            <w:pPr>
              <w:keepNext/>
              <w:ind w:firstLine="0"/>
              <w:jc w:val="center"/>
              <w:rPr>
                <w:b/>
                <w:bCs/>
              </w:rPr>
            </w:pPr>
            <w:r w:rsidRPr="00277D34">
              <w:rPr>
                <w:b/>
                <w:bCs/>
              </w:rPr>
              <w:t xml:space="preserve">Protocolo não Orientado </w:t>
            </w:r>
            <w:r w:rsidR="000C423B">
              <w:rPr>
                <w:b/>
                <w:bCs/>
              </w:rPr>
              <w:t>à</w:t>
            </w:r>
            <w:r w:rsidR="000C423B" w:rsidRPr="00277D34">
              <w:rPr>
                <w:b/>
                <w:bCs/>
              </w:rPr>
              <w:t xml:space="preserve"> </w:t>
            </w:r>
            <w:r w:rsidRPr="00277D34">
              <w:rPr>
                <w:b/>
                <w:bCs/>
              </w:rPr>
              <w:t>Conexão</w:t>
            </w:r>
          </w:p>
        </w:tc>
      </w:tr>
      <w:tr w:rsidR="000F41E2" w14:paraId="722A36E2" w14:textId="77777777" w:rsidTr="00184172">
        <w:trPr>
          <w:trHeight w:val="441"/>
          <w:jc w:val="center"/>
        </w:trPr>
        <w:tc>
          <w:tcPr>
            <w:tcW w:w="4546" w:type="dxa"/>
          </w:tcPr>
          <w:p w14:paraId="459469CB" w14:textId="77777777" w:rsidR="000F41E2" w:rsidRDefault="000F41E2" w:rsidP="000F41E2">
            <w:pPr>
              <w:keepNext/>
              <w:ind w:firstLine="0"/>
            </w:pPr>
            <w:r>
              <w:t>Estabelece conexão antes da transmissão.</w:t>
            </w:r>
          </w:p>
        </w:tc>
        <w:tc>
          <w:tcPr>
            <w:tcW w:w="4546" w:type="dxa"/>
          </w:tcPr>
          <w:p w14:paraId="69AB7812" w14:textId="77777777" w:rsidR="000F41E2" w:rsidRDefault="000F41E2" w:rsidP="000F41E2">
            <w:pPr>
              <w:keepNext/>
              <w:ind w:firstLine="0"/>
            </w:pPr>
            <w:r>
              <w:t>Não estabelece conexão antes da transmissão.</w:t>
            </w:r>
          </w:p>
        </w:tc>
      </w:tr>
      <w:tr w:rsidR="000F41E2" w14:paraId="3402FB73" w14:textId="77777777" w:rsidTr="00184172">
        <w:trPr>
          <w:trHeight w:val="358"/>
          <w:jc w:val="center"/>
        </w:trPr>
        <w:tc>
          <w:tcPr>
            <w:tcW w:w="4546" w:type="dxa"/>
          </w:tcPr>
          <w:p w14:paraId="58886EF7" w14:textId="77777777" w:rsidR="000F41E2" w:rsidRDefault="000F41E2" w:rsidP="000F41E2">
            <w:pPr>
              <w:keepNext/>
              <w:ind w:firstLine="0"/>
            </w:pPr>
            <w:r>
              <w:t>Implementa controle de erro</w:t>
            </w:r>
            <w:r w:rsidR="00277D34">
              <w:t>.</w:t>
            </w:r>
          </w:p>
        </w:tc>
        <w:tc>
          <w:tcPr>
            <w:tcW w:w="4546" w:type="dxa"/>
          </w:tcPr>
          <w:p w14:paraId="0515E51B" w14:textId="77777777" w:rsidR="000F41E2" w:rsidRDefault="000F41E2" w:rsidP="000F41E2">
            <w:pPr>
              <w:keepNext/>
              <w:ind w:firstLine="0"/>
            </w:pPr>
            <w:r>
              <w:t>Não oferece controle de erro</w:t>
            </w:r>
            <w:r w:rsidR="00277D34">
              <w:t>.</w:t>
            </w:r>
          </w:p>
        </w:tc>
      </w:tr>
      <w:tr w:rsidR="000F41E2" w14:paraId="098AA364" w14:textId="77777777" w:rsidTr="00184172">
        <w:trPr>
          <w:trHeight w:val="371"/>
          <w:jc w:val="center"/>
        </w:trPr>
        <w:tc>
          <w:tcPr>
            <w:tcW w:w="4546" w:type="dxa"/>
          </w:tcPr>
          <w:p w14:paraId="71753EEB" w14:textId="77777777" w:rsidR="000F41E2" w:rsidRDefault="000F41E2" w:rsidP="000F41E2">
            <w:pPr>
              <w:keepNext/>
              <w:ind w:firstLine="0"/>
            </w:pPr>
            <w:r>
              <w:t>Implementa controle de fluxo</w:t>
            </w:r>
            <w:r w:rsidR="00277D34">
              <w:t>.</w:t>
            </w:r>
          </w:p>
        </w:tc>
        <w:tc>
          <w:tcPr>
            <w:tcW w:w="4546" w:type="dxa"/>
          </w:tcPr>
          <w:p w14:paraId="39FBBCE6" w14:textId="77777777" w:rsidR="000F41E2" w:rsidRDefault="00277D34" w:rsidP="000F41E2">
            <w:pPr>
              <w:keepNext/>
              <w:ind w:firstLine="0"/>
            </w:pPr>
            <w:r>
              <w:t>Não oferece</w:t>
            </w:r>
            <w:r w:rsidR="000F41E2">
              <w:t xml:space="preserve"> controle de fluxo</w:t>
            </w:r>
            <w:r>
              <w:t>.</w:t>
            </w:r>
          </w:p>
        </w:tc>
      </w:tr>
      <w:tr w:rsidR="000F41E2" w14:paraId="4EF146CB" w14:textId="77777777" w:rsidTr="00184172">
        <w:trPr>
          <w:trHeight w:val="730"/>
          <w:jc w:val="center"/>
        </w:trPr>
        <w:tc>
          <w:tcPr>
            <w:tcW w:w="4546" w:type="dxa"/>
          </w:tcPr>
          <w:p w14:paraId="26AAF305" w14:textId="77777777" w:rsidR="000F41E2" w:rsidRDefault="000F41E2" w:rsidP="000F41E2">
            <w:pPr>
              <w:keepNext/>
              <w:ind w:firstLine="0"/>
            </w:pPr>
            <w:r>
              <w:t xml:space="preserve">Indicado para a transmissão de grandes volumes </w:t>
            </w:r>
            <w:r w:rsidR="00277D34">
              <w:t>de dados.</w:t>
            </w:r>
          </w:p>
        </w:tc>
        <w:tc>
          <w:tcPr>
            <w:tcW w:w="4546" w:type="dxa"/>
          </w:tcPr>
          <w:p w14:paraId="0739C96E" w14:textId="77777777" w:rsidR="000F41E2" w:rsidRDefault="000F41E2" w:rsidP="000F41E2">
            <w:pPr>
              <w:keepNext/>
              <w:ind w:firstLine="0"/>
            </w:pPr>
            <w:r>
              <w:t xml:space="preserve">Indicado para a transmissão de </w:t>
            </w:r>
            <w:r w:rsidR="00277D34">
              <w:t>pequenos volumes</w:t>
            </w:r>
            <w:r>
              <w:t xml:space="preserve"> </w:t>
            </w:r>
            <w:r w:rsidR="00277D34">
              <w:t>de dados.</w:t>
            </w:r>
          </w:p>
        </w:tc>
      </w:tr>
      <w:tr w:rsidR="000F41E2" w14:paraId="72338376" w14:textId="77777777" w:rsidTr="00184172">
        <w:trPr>
          <w:trHeight w:val="358"/>
          <w:jc w:val="center"/>
        </w:trPr>
        <w:tc>
          <w:tcPr>
            <w:tcW w:w="4546" w:type="dxa"/>
          </w:tcPr>
          <w:p w14:paraId="1935BEAD" w14:textId="77777777" w:rsidR="000F41E2" w:rsidRDefault="000F41E2" w:rsidP="000F41E2">
            <w:pPr>
              <w:keepNext/>
              <w:ind w:firstLine="0"/>
            </w:pPr>
            <w:r>
              <w:t>Complexo e lento</w:t>
            </w:r>
            <w:r w:rsidR="00277D34">
              <w:t>.</w:t>
            </w:r>
          </w:p>
        </w:tc>
        <w:tc>
          <w:tcPr>
            <w:tcW w:w="4546" w:type="dxa"/>
          </w:tcPr>
          <w:p w14:paraId="3DE0C006" w14:textId="77777777" w:rsidR="000F41E2" w:rsidRDefault="00277D34" w:rsidP="000F41E2">
            <w:pPr>
              <w:keepNext/>
              <w:ind w:firstLine="0"/>
            </w:pPr>
            <w:r>
              <w:t>Simples e rápido.</w:t>
            </w:r>
          </w:p>
        </w:tc>
      </w:tr>
      <w:tr w:rsidR="000F41E2" w14:paraId="25080D07" w14:textId="77777777" w:rsidTr="00184172">
        <w:trPr>
          <w:trHeight w:val="358"/>
          <w:jc w:val="center"/>
        </w:trPr>
        <w:tc>
          <w:tcPr>
            <w:tcW w:w="4546" w:type="dxa"/>
          </w:tcPr>
          <w:p w14:paraId="3D474B8A" w14:textId="77777777" w:rsidR="000F41E2" w:rsidRDefault="000F41E2" w:rsidP="000F41E2">
            <w:pPr>
              <w:keepNext/>
              <w:ind w:firstLine="0"/>
            </w:pPr>
            <w:r>
              <w:t>Exemplo: TCP</w:t>
            </w:r>
            <w:r w:rsidR="00277D34">
              <w:t>.</w:t>
            </w:r>
          </w:p>
        </w:tc>
        <w:tc>
          <w:tcPr>
            <w:tcW w:w="4546" w:type="dxa"/>
          </w:tcPr>
          <w:p w14:paraId="7329C8C4" w14:textId="77777777" w:rsidR="000F41E2" w:rsidRDefault="000F41E2" w:rsidP="000F41E2">
            <w:pPr>
              <w:keepNext/>
              <w:ind w:firstLine="0"/>
            </w:pPr>
            <w:r>
              <w:t xml:space="preserve">Exemplo: </w:t>
            </w:r>
            <w:r w:rsidR="00277D34">
              <w:t>UD</w:t>
            </w:r>
            <w:r>
              <w:t>P</w:t>
            </w:r>
            <w:r w:rsidR="00277D34">
              <w:t>.</w:t>
            </w:r>
          </w:p>
        </w:tc>
      </w:tr>
    </w:tbl>
    <w:p w14:paraId="40E888E7" w14:textId="77777777" w:rsidR="00FE331B" w:rsidRDefault="00FE331B" w:rsidP="00FE331B">
      <w:pPr>
        <w:pStyle w:val="Legenda"/>
      </w:pPr>
      <w:r>
        <w:t>Fonte: Maia (2013)</w:t>
      </w:r>
      <w:r w:rsidR="00F9495A">
        <w:t>.</w:t>
      </w:r>
    </w:p>
    <w:p w14:paraId="33D8EB12" w14:textId="77777777" w:rsidR="00AE4A0A" w:rsidRPr="00AE4A0A" w:rsidRDefault="00AE4A0A" w:rsidP="00AE4A0A"/>
    <w:p w14:paraId="23BEF39F" w14:textId="77777777" w:rsidR="00FE331B" w:rsidRDefault="0036044F" w:rsidP="00277D34">
      <w:pPr>
        <w:pStyle w:val="CorpodoTexto"/>
        <w:rPr>
          <w:noProof/>
        </w:rPr>
      </w:pPr>
      <w:r>
        <w:rPr>
          <w:noProof/>
        </w:rPr>
        <w:t xml:space="preserve">O </w:t>
      </w:r>
      <w:r w:rsidR="00C42306">
        <w:rPr>
          <w:noProof/>
        </w:rPr>
        <w:fldChar w:fldCharType="begin"/>
      </w:r>
      <w:r>
        <w:rPr>
          <w:noProof/>
        </w:rPr>
        <w:instrText xml:space="preserve"> REF _Ref84938297 \h </w:instrText>
      </w:r>
      <w:r w:rsidR="00C42306">
        <w:rPr>
          <w:noProof/>
        </w:rPr>
      </w:r>
      <w:r w:rsidR="00C42306">
        <w:rPr>
          <w:noProof/>
        </w:rPr>
        <w:fldChar w:fldCharType="separate"/>
      </w:r>
      <w:r w:rsidR="00876605">
        <w:t xml:space="preserve">Quadro </w:t>
      </w:r>
      <w:r w:rsidR="00876605">
        <w:rPr>
          <w:noProof/>
        </w:rPr>
        <w:t>2</w:t>
      </w:r>
      <w:r w:rsidR="00876605">
        <w:t>.</w:t>
      </w:r>
      <w:r w:rsidR="00876605">
        <w:rPr>
          <w:noProof/>
        </w:rPr>
        <w:t>3</w:t>
      </w:r>
      <w:r w:rsidR="00C42306">
        <w:rPr>
          <w:noProof/>
        </w:rPr>
        <w:fldChar w:fldCharType="end"/>
      </w:r>
      <w:r>
        <w:rPr>
          <w:noProof/>
        </w:rPr>
        <w:t xml:space="preserve"> e o </w:t>
      </w:r>
      <w:r w:rsidR="00C42306">
        <w:rPr>
          <w:noProof/>
        </w:rPr>
        <w:fldChar w:fldCharType="begin"/>
      </w:r>
      <w:r>
        <w:rPr>
          <w:noProof/>
        </w:rPr>
        <w:instrText xml:space="preserve"> REF _Ref84938300 \h </w:instrText>
      </w:r>
      <w:r w:rsidR="00C42306">
        <w:rPr>
          <w:noProof/>
        </w:rPr>
      </w:r>
      <w:r w:rsidR="00C42306">
        <w:rPr>
          <w:noProof/>
        </w:rPr>
        <w:fldChar w:fldCharType="separate"/>
      </w:r>
      <w:r w:rsidR="00876605">
        <w:t xml:space="preserve">Quadro </w:t>
      </w:r>
      <w:r w:rsidR="00876605">
        <w:rPr>
          <w:noProof/>
        </w:rPr>
        <w:t>2</w:t>
      </w:r>
      <w:r w:rsidR="00876605">
        <w:t>.</w:t>
      </w:r>
      <w:r w:rsidR="00876605">
        <w:rPr>
          <w:noProof/>
        </w:rPr>
        <w:t>4</w:t>
      </w:r>
      <w:r w:rsidR="00C42306">
        <w:rPr>
          <w:noProof/>
        </w:rPr>
        <w:fldChar w:fldCharType="end"/>
      </w:r>
      <w:r w:rsidR="00FE331B">
        <w:rPr>
          <w:noProof/>
        </w:rPr>
        <w:t>, demonstram</w:t>
      </w:r>
      <w:r w:rsidR="000C423B">
        <w:rPr>
          <w:noProof/>
        </w:rPr>
        <w:t>,</w:t>
      </w:r>
      <w:r w:rsidR="00FE331B">
        <w:rPr>
          <w:noProof/>
        </w:rPr>
        <w:t xml:space="preserve"> respctivamente, as estruturas dos protolos TCP e UDP. Devido aos mecanismos de controle implementados pelo protocolo TCP</w:t>
      </w:r>
      <w:r w:rsidR="000C423B">
        <w:rPr>
          <w:noProof/>
        </w:rPr>
        <w:t>,</w:t>
      </w:r>
      <w:r w:rsidR="00FE331B">
        <w:rPr>
          <w:noProof/>
        </w:rPr>
        <w:t xml:space="preserve"> o tamanho do cabeçalho torna-se mais volumoso (20 bytes), quando comparado com o protocolo UDP (8 bytes).</w:t>
      </w:r>
    </w:p>
    <w:p w14:paraId="6F94EBAF" w14:textId="77777777" w:rsidR="00277D34" w:rsidRDefault="00277D34" w:rsidP="00277D34">
      <w:pPr>
        <w:pStyle w:val="CorpodoTexto"/>
        <w:rPr>
          <w:noProof/>
        </w:rPr>
      </w:pPr>
    </w:p>
    <w:p w14:paraId="3F227902" w14:textId="77777777" w:rsidR="0036044F" w:rsidRDefault="0036044F" w:rsidP="0036044F">
      <w:pPr>
        <w:pStyle w:val="Legenda"/>
        <w:keepNext/>
      </w:pPr>
      <w:bookmarkStart w:id="44" w:name="_Ref84938297"/>
      <w:bookmarkStart w:id="45" w:name="_Toc109837687"/>
      <w:r>
        <w:t xml:space="preserve">Quadro </w:t>
      </w:r>
      <w:r w:rsidR="00C42306">
        <w:fldChar w:fldCharType="begin"/>
      </w:r>
      <w:r w:rsidR="00DB3C36">
        <w:instrText xml:space="preserve"> STYLEREF 1 \s </w:instrText>
      </w:r>
      <w:r w:rsidR="00C42306">
        <w:fldChar w:fldCharType="separate"/>
      </w:r>
      <w:r w:rsidR="00876605">
        <w:rPr>
          <w:noProof/>
        </w:rPr>
        <w:t>2</w:t>
      </w:r>
      <w:r w:rsidR="00C42306">
        <w:rPr>
          <w:noProof/>
        </w:rPr>
        <w:fldChar w:fldCharType="end"/>
      </w:r>
      <w:r w:rsidR="00DF79F2">
        <w:t>.</w:t>
      </w:r>
      <w:r w:rsidR="00C42306">
        <w:fldChar w:fldCharType="begin"/>
      </w:r>
      <w:r w:rsidR="004D0BB6">
        <w:instrText xml:space="preserve"> SEQ Quadro \* ARABIC \s 1 </w:instrText>
      </w:r>
      <w:r w:rsidR="00C42306">
        <w:fldChar w:fldCharType="separate"/>
      </w:r>
      <w:r w:rsidR="00876605">
        <w:rPr>
          <w:noProof/>
        </w:rPr>
        <w:t>3</w:t>
      </w:r>
      <w:r w:rsidR="00C42306">
        <w:fldChar w:fldCharType="end"/>
      </w:r>
      <w:bookmarkEnd w:id="44"/>
      <w:r>
        <w:t xml:space="preserve"> – Segmento TCP</w:t>
      </w:r>
      <w:r w:rsidR="00F9495A">
        <w:t>.</w:t>
      </w:r>
      <w:bookmarkEnd w:id="45"/>
    </w:p>
    <w:tbl>
      <w:tblPr>
        <w:tblStyle w:val="Tabelacomgrade"/>
        <w:tblW w:w="0" w:type="auto"/>
        <w:tblLook w:val="04A0" w:firstRow="1" w:lastRow="0" w:firstColumn="1" w:lastColumn="0" w:noHBand="0" w:noVBand="1"/>
      </w:tblPr>
      <w:tblGrid>
        <w:gridCol w:w="523"/>
        <w:gridCol w:w="1229"/>
        <w:gridCol w:w="648"/>
        <w:gridCol w:w="648"/>
        <w:gridCol w:w="648"/>
        <w:gridCol w:w="648"/>
        <w:gridCol w:w="648"/>
        <w:gridCol w:w="648"/>
        <w:gridCol w:w="3421"/>
      </w:tblGrid>
      <w:tr w:rsidR="008F6BC6" w14:paraId="511C4367" w14:textId="77777777" w:rsidTr="0036044F">
        <w:tc>
          <w:tcPr>
            <w:tcW w:w="5640" w:type="dxa"/>
            <w:gridSpan w:val="8"/>
            <w:vAlign w:val="center"/>
          </w:tcPr>
          <w:p w14:paraId="288912E0" w14:textId="77777777" w:rsidR="008F6BC6" w:rsidRDefault="008F6BC6" w:rsidP="008F6BC6">
            <w:pPr>
              <w:ind w:firstLine="0"/>
              <w:jc w:val="center"/>
              <w:rPr>
                <w:noProof/>
              </w:rPr>
            </w:pPr>
            <w:r>
              <w:rPr>
                <w:noProof/>
              </w:rPr>
              <w:t>Porta de Origem</w:t>
            </w:r>
          </w:p>
        </w:tc>
        <w:tc>
          <w:tcPr>
            <w:tcW w:w="3421" w:type="dxa"/>
            <w:vAlign w:val="center"/>
          </w:tcPr>
          <w:p w14:paraId="2DA5EA5A" w14:textId="77777777" w:rsidR="008F6BC6" w:rsidRDefault="008F6BC6" w:rsidP="008F6BC6">
            <w:pPr>
              <w:ind w:firstLine="0"/>
              <w:jc w:val="center"/>
              <w:rPr>
                <w:noProof/>
              </w:rPr>
            </w:pPr>
            <w:r>
              <w:rPr>
                <w:noProof/>
              </w:rPr>
              <w:t>Porta de destino</w:t>
            </w:r>
          </w:p>
        </w:tc>
      </w:tr>
      <w:tr w:rsidR="008F6BC6" w14:paraId="34199046" w14:textId="77777777" w:rsidTr="008F6BC6">
        <w:tc>
          <w:tcPr>
            <w:tcW w:w="9061" w:type="dxa"/>
            <w:gridSpan w:val="9"/>
            <w:vAlign w:val="center"/>
          </w:tcPr>
          <w:p w14:paraId="4452B5E9" w14:textId="77777777" w:rsidR="008F6BC6" w:rsidRDefault="008F6BC6" w:rsidP="008F6BC6">
            <w:pPr>
              <w:ind w:firstLine="0"/>
              <w:jc w:val="center"/>
              <w:rPr>
                <w:noProof/>
              </w:rPr>
            </w:pPr>
            <w:r>
              <w:rPr>
                <w:noProof/>
              </w:rPr>
              <w:t>Número de sequência</w:t>
            </w:r>
          </w:p>
        </w:tc>
      </w:tr>
      <w:tr w:rsidR="008F6BC6" w14:paraId="208A777E" w14:textId="77777777" w:rsidTr="00E83578">
        <w:tc>
          <w:tcPr>
            <w:tcW w:w="9061" w:type="dxa"/>
            <w:gridSpan w:val="9"/>
            <w:vAlign w:val="center"/>
          </w:tcPr>
          <w:p w14:paraId="53C0A518" w14:textId="77777777" w:rsidR="008F6BC6" w:rsidRDefault="008F6BC6" w:rsidP="008F6BC6">
            <w:pPr>
              <w:ind w:firstLine="0"/>
              <w:jc w:val="center"/>
              <w:rPr>
                <w:noProof/>
              </w:rPr>
            </w:pPr>
            <w:r>
              <w:rPr>
                <w:noProof/>
              </w:rPr>
              <w:t>Número de reconhecimento</w:t>
            </w:r>
          </w:p>
        </w:tc>
      </w:tr>
      <w:tr w:rsidR="008F6BC6" w14:paraId="6E3EC5C9" w14:textId="77777777" w:rsidTr="0036044F">
        <w:trPr>
          <w:cantSplit/>
          <w:trHeight w:val="765"/>
        </w:trPr>
        <w:tc>
          <w:tcPr>
            <w:tcW w:w="523" w:type="dxa"/>
            <w:vAlign w:val="center"/>
          </w:tcPr>
          <w:p w14:paraId="7B16D438" w14:textId="77777777" w:rsidR="008F6BC6" w:rsidRDefault="008F6BC6" w:rsidP="008F6BC6">
            <w:pPr>
              <w:ind w:firstLine="0"/>
              <w:jc w:val="center"/>
              <w:rPr>
                <w:noProof/>
              </w:rPr>
            </w:pPr>
            <w:r>
              <w:rPr>
                <w:noProof/>
              </w:rPr>
              <w:t>TC</w:t>
            </w:r>
          </w:p>
        </w:tc>
        <w:tc>
          <w:tcPr>
            <w:tcW w:w="1229" w:type="dxa"/>
            <w:vAlign w:val="center"/>
          </w:tcPr>
          <w:p w14:paraId="35D85212" w14:textId="77777777" w:rsidR="008F6BC6" w:rsidRDefault="008F6BC6" w:rsidP="008F6BC6">
            <w:pPr>
              <w:ind w:firstLine="0"/>
              <w:jc w:val="center"/>
              <w:rPr>
                <w:noProof/>
              </w:rPr>
            </w:pPr>
            <w:r>
              <w:rPr>
                <w:noProof/>
              </w:rPr>
              <w:t>Reservado</w:t>
            </w:r>
          </w:p>
        </w:tc>
        <w:tc>
          <w:tcPr>
            <w:tcW w:w="648" w:type="dxa"/>
            <w:textDirection w:val="btLr"/>
            <w:vAlign w:val="center"/>
          </w:tcPr>
          <w:p w14:paraId="46D13B67" w14:textId="77777777" w:rsidR="008F6BC6" w:rsidRDefault="008F6BC6" w:rsidP="008F6BC6">
            <w:pPr>
              <w:ind w:left="113" w:right="113" w:firstLine="0"/>
              <w:jc w:val="center"/>
              <w:rPr>
                <w:noProof/>
              </w:rPr>
            </w:pPr>
            <w:r>
              <w:rPr>
                <w:noProof/>
              </w:rPr>
              <w:t>URG</w:t>
            </w:r>
          </w:p>
        </w:tc>
        <w:tc>
          <w:tcPr>
            <w:tcW w:w="648" w:type="dxa"/>
            <w:textDirection w:val="btLr"/>
            <w:vAlign w:val="center"/>
          </w:tcPr>
          <w:p w14:paraId="63E0C777" w14:textId="77777777" w:rsidR="008F6BC6" w:rsidRDefault="008F6BC6" w:rsidP="008F6BC6">
            <w:pPr>
              <w:ind w:left="113" w:right="113" w:firstLine="0"/>
              <w:jc w:val="center"/>
              <w:rPr>
                <w:noProof/>
              </w:rPr>
            </w:pPr>
            <w:r>
              <w:rPr>
                <w:noProof/>
              </w:rPr>
              <w:t>ACK</w:t>
            </w:r>
          </w:p>
        </w:tc>
        <w:tc>
          <w:tcPr>
            <w:tcW w:w="648" w:type="dxa"/>
            <w:textDirection w:val="btLr"/>
            <w:vAlign w:val="center"/>
          </w:tcPr>
          <w:p w14:paraId="41511365" w14:textId="77777777" w:rsidR="008F6BC6" w:rsidRDefault="008F6BC6" w:rsidP="008F6BC6">
            <w:pPr>
              <w:ind w:left="113" w:right="113" w:firstLine="0"/>
              <w:jc w:val="center"/>
              <w:rPr>
                <w:noProof/>
              </w:rPr>
            </w:pPr>
            <w:r>
              <w:rPr>
                <w:noProof/>
              </w:rPr>
              <w:t>PSH</w:t>
            </w:r>
          </w:p>
        </w:tc>
        <w:tc>
          <w:tcPr>
            <w:tcW w:w="648" w:type="dxa"/>
            <w:textDirection w:val="btLr"/>
            <w:vAlign w:val="center"/>
          </w:tcPr>
          <w:p w14:paraId="5E61EA7F" w14:textId="77777777" w:rsidR="008F6BC6" w:rsidRDefault="008F6BC6" w:rsidP="008F6BC6">
            <w:pPr>
              <w:ind w:left="113" w:right="113" w:firstLine="0"/>
              <w:jc w:val="center"/>
              <w:rPr>
                <w:noProof/>
              </w:rPr>
            </w:pPr>
            <w:r>
              <w:rPr>
                <w:noProof/>
              </w:rPr>
              <w:t>RST</w:t>
            </w:r>
          </w:p>
        </w:tc>
        <w:tc>
          <w:tcPr>
            <w:tcW w:w="648" w:type="dxa"/>
            <w:textDirection w:val="btLr"/>
            <w:vAlign w:val="center"/>
          </w:tcPr>
          <w:p w14:paraId="6D6DFE0C" w14:textId="77777777" w:rsidR="008F6BC6" w:rsidRDefault="008F6BC6" w:rsidP="008F6BC6">
            <w:pPr>
              <w:ind w:left="113" w:right="113" w:firstLine="0"/>
              <w:jc w:val="center"/>
              <w:rPr>
                <w:noProof/>
              </w:rPr>
            </w:pPr>
            <w:r>
              <w:rPr>
                <w:noProof/>
              </w:rPr>
              <w:t>SYN</w:t>
            </w:r>
          </w:p>
        </w:tc>
        <w:tc>
          <w:tcPr>
            <w:tcW w:w="648" w:type="dxa"/>
            <w:textDirection w:val="btLr"/>
            <w:vAlign w:val="center"/>
          </w:tcPr>
          <w:p w14:paraId="2FB8127D" w14:textId="77777777" w:rsidR="008F6BC6" w:rsidRDefault="008F6BC6" w:rsidP="008F6BC6">
            <w:pPr>
              <w:ind w:left="113" w:right="113" w:firstLine="0"/>
              <w:jc w:val="center"/>
              <w:rPr>
                <w:noProof/>
              </w:rPr>
            </w:pPr>
            <w:r>
              <w:rPr>
                <w:noProof/>
              </w:rPr>
              <w:t>FIN</w:t>
            </w:r>
          </w:p>
        </w:tc>
        <w:tc>
          <w:tcPr>
            <w:tcW w:w="3421" w:type="dxa"/>
            <w:vAlign w:val="center"/>
          </w:tcPr>
          <w:p w14:paraId="43AA1043" w14:textId="77777777" w:rsidR="008F6BC6" w:rsidRDefault="008F6BC6" w:rsidP="008F6BC6">
            <w:pPr>
              <w:ind w:firstLine="0"/>
              <w:jc w:val="center"/>
              <w:rPr>
                <w:noProof/>
              </w:rPr>
            </w:pPr>
            <w:r>
              <w:rPr>
                <w:noProof/>
              </w:rPr>
              <w:t>Tamanho da Janela</w:t>
            </w:r>
          </w:p>
        </w:tc>
      </w:tr>
      <w:tr w:rsidR="008F6BC6" w14:paraId="2B253019" w14:textId="77777777" w:rsidTr="0036044F">
        <w:tc>
          <w:tcPr>
            <w:tcW w:w="5640" w:type="dxa"/>
            <w:gridSpan w:val="8"/>
            <w:vAlign w:val="center"/>
          </w:tcPr>
          <w:p w14:paraId="79369BFD" w14:textId="77777777" w:rsidR="008F6BC6" w:rsidRDefault="008F6BC6" w:rsidP="008F6BC6">
            <w:pPr>
              <w:ind w:firstLine="0"/>
              <w:jc w:val="center"/>
              <w:rPr>
                <w:noProof/>
              </w:rPr>
            </w:pPr>
          </w:p>
        </w:tc>
        <w:tc>
          <w:tcPr>
            <w:tcW w:w="3421" w:type="dxa"/>
            <w:vAlign w:val="center"/>
          </w:tcPr>
          <w:p w14:paraId="3F0B2F5F" w14:textId="77777777" w:rsidR="008F6BC6" w:rsidRDefault="008F6BC6" w:rsidP="008F6BC6">
            <w:pPr>
              <w:ind w:firstLine="0"/>
              <w:jc w:val="center"/>
              <w:rPr>
                <w:noProof/>
              </w:rPr>
            </w:pPr>
            <w:r>
              <w:rPr>
                <w:noProof/>
              </w:rPr>
              <w:t>Ponteiro de Urgencia</w:t>
            </w:r>
          </w:p>
        </w:tc>
      </w:tr>
      <w:tr w:rsidR="008F6BC6" w14:paraId="0670B0B4" w14:textId="77777777" w:rsidTr="00E83578">
        <w:tc>
          <w:tcPr>
            <w:tcW w:w="9061" w:type="dxa"/>
            <w:gridSpan w:val="9"/>
            <w:vAlign w:val="center"/>
          </w:tcPr>
          <w:p w14:paraId="4CB2E7BA" w14:textId="77777777" w:rsidR="008F6BC6" w:rsidRDefault="008F6BC6" w:rsidP="008F6BC6">
            <w:pPr>
              <w:ind w:firstLine="0"/>
              <w:jc w:val="center"/>
              <w:rPr>
                <w:noProof/>
              </w:rPr>
            </w:pPr>
            <w:r>
              <w:rPr>
                <w:noProof/>
              </w:rPr>
              <w:t>Opções</w:t>
            </w:r>
          </w:p>
        </w:tc>
      </w:tr>
      <w:tr w:rsidR="008F6BC6" w14:paraId="6A19FE62" w14:textId="77777777" w:rsidTr="00E83578">
        <w:tc>
          <w:tcPr>
            <w:tcW w:w="9061" w:type="dxa"/>
            <w:gridSpan w:val="9"/>
            <w:vAlign w:val="center"/>
          </w:tcPr>
          <w:p w14:paraId="2C378C9C" w14:textId="77777777" w:rsidR="008F6BC6" w:rsidRDefault="008F6BC6" w:rsidP="008F6BC6">
            <w:pPr>
              <w:ind w:firstLine="0"/>
              <w:jc w:val="center"/>
              <w:rPr>
                <w:noProof/>
              </w:rPr>
            </w:pPr>
            <w:r>
              <w:rPr>
                <w:noProof/>
              </w:rPr>
              <w:t>Dados (opcionais)</w:t>
            </w:r>
          </w:p>
        </w:tc>
      </w:tr>
    </w:tbl>
    <w:p w14:paraId="0240DAE9" w14:textId="77777777" w:rsidR="00FE331B" w:rsidRDefault="00FE331B" w:rsidP="00FE331B">
      <w:pPr>
        <w:pStyle w:val="Legenda"/>
      </w:pPr>
      <w:r>
        <w:t>Fonte: Maia (2013)</w:t>
      </w:r>
      <w:r w:rsidR="00F9495A">
        <w:t>.</w:t>
      </w:r>
    </w:p>
    <w:p w14:paraId="0D1ABFF0" w14:textId="77777777" w:rsidR="00277D34" w:rsidRPr="00277D34" w:rsidRDefault="00277D34" w:rsidP="0069476F"/>
    <w:p w14:paraId="564222DF" w14:textId="77777777" w:rsidR="0036044F" w:rsidRDefault="0036044F" w:rsidP="0036044F">
      <w:pPr>
        <w:pStyle w:val="Legenda"/>
        <w:keepNext/>
      </w:pPr>
      <w:bookmarkStart w:id="46" w:name="_Ref84938300"/>
      <w:bookmarkStart w:id="47" w:name="_Toc109837688"/>
      <w:r>
        <w:t xml:space="preserve">Quadro </w:t>
      </w:r>
      <w:r w:rsidR="00C42306">
        <w:fldChar w:fldCharType="begin"/>
      </w:r>
      <w:r w:rsidR="00DB3C36">
        <w:instrText xml:space="preserve"> STYLEREF 1 \s </w:instrText>
      </w:r>
      <w:r w:rsidR="00C42306">
        <w:fldChar w:fldCharType="separate"/>
      </w:r>
      <w:r w:rsidR="00876605">
        <w:rPr>
          <w:noProof/>
        </w:rPr>
        <w:t>2</w:t>
      </w:r>
      <w:r w:rsidR="00C42306">
        <w:rPr>
          <w:noProof/>
        </w:rPr>
        <w:fldChar w:fldCharType="end"/>
      </w:r>
      <w:r w:rsidR="00DF79F2">
        <w:t>.</w:t>
      </w:r>
      <w:r w:rsidR="00C42306">
        <w:fldChar w:fldCharType="begin"/>
      </w:r>
      <w:r w:rsidR="004D0BB6">
        <w:instrText xml:space="preserve"> SEQ Quadro \* ARABIC \s 1 </w:instrText>
      </w:r>
      <w:r w:rsidR="00C42306">
        <w:fldChar w:fldCharType="separate"/>
      </w:r>
      <w:r w:rsidR="00876605">
        <w:rPr>
          <w:noProof/>
        </w:rPr>
        <w:t>4</w:t>
      </w:r>
      <w:r w:rsidR="00C42306">
        <w:fldChar w:fldCharType="end"/>
      </w:r>
      <w:bookmarkEnd w:id="46"/>
      <w:r>
        <w:t xml:space="preserve"> </w:t>
      </w:r>
      <w:r w:rsidRPr="00391A9A">
        <w:t xml:space="preserve">– </w:t>
      </w:r>
      <w:r>
        <w:t>Datagrama UDP</w:t>
      </w:r>
      <w:r w:rsidR="00F9495A">
        <w:t>.</w:t>
      </w:r>
      <w:bookmarkEnd w:id="47"/>
    </w:p>
    <w:tbl>
      <w:tblPr>
        <w:tblStyle w:val="Tabelacomgrade"/>
        <w:tblW w:w="0" w:type="auto"/>
        <w:tblLook w:val="04A0" w:firstRow="1" w:lastRow="0" w:firstColumn="1" w:lastColumn="0" w:noHBand="0" w:noVBand="1"/>
      </w:tblPr>
      <w:tblGrid>
        <w:gridCol w:w="4530"/>
        <w:gridCol w:w="4531"/>
      </w:tblGrid>
      <w:tr w:rsidR="008F6BC6" w14:paraId="3146148D" w14:textId="77777777" w:rsidTr="001005A5">
        <w:tc>
          <w:tcPr>
            <w:tcW w:w="4530" w:type="dxa"/>
            <w:vAlign w:val="center"/>
          </w:tcPr>
          <w:p w14:paraId="424096D3" w14:textId="77777777" w:rsidR="008F6BC6" w:rsidRDefault="008F6BC6" w:rsidP="001005A5">
            <w:pPr>
              <w:ind w:firstLine="0"/>
              <w:jc w:val="center"/>
              <w:rPr>
                <w:noProof/>
              </w:rPr>
            </w:pPr>
            <w:r>
              <w:rPr>
                <w:noProof/>
              </w:rPr>
              <w:t>Porta de origem</w:t>
            </w:r>
          </w:p>
        </w:tc>
        <w:tc>
          <w:tcPr>
            <w:tcW w:w="4531" w:type="dxa"/>
            <w:vAlign w:val="center"/>
          </w:tcPr>
          <w:p w14:paraId="42E6F4B1" w14:textId="77777777" w:rsidR="008F6BC6" w:rsidRDefault="008F6BC6" w:rsidP="001005A5">
            <w:pPr>
              <w:ind w:firstLine="0"/>
              <w:jc w:val="center"/>
              <w:rPr>
                <w:noProof/>
              </w:rPr>
            </w:pPr>
            <w:r>
              <w:rPr>
                <w:noProof/>
              </w:rPr>
              <w:t>Porta de destino</w:t>
            </w:r>
          </w:p>
        </w:tc>
      </w:tr>
      <w:tr w:rsidR="008F6BC6" w14:paraId="6BBC0CB5" w14:textId="77777777" w:rsidTr="001005A5">
        <w:tc>
          <w:tcPr>
            <w:tcW w:w="4530" w:type="dxa"/>
            <w:vAlign w:val="center"/>
          </w:tcPr>
          <w:p w14:paraId="688F2E6D" w14:textId="77777777" w:rsidR="008F6BC6" w:rsidRDefault="008F6BC6" w:rsidP="001005A5">
            <w:pPr>
              <w:ind w:firstLine="0"/>
              <w:jc w:val="center"/>
              <w:rPr>
                <w:noProof/>
              </w:rPr>
            </w:pPr>
            <w:r>
              <w:rPr>
                <w:noProof/>
              </w:rPr>
              <w:t>Tamanho do datagrama</w:t>
            </w:r>
          </w:p>
        </w:tc>
        <w:tc>
          <w:tcPr>
            <w:tcW w:w="4531" w:type="dxa"/>
            <w:vAlign w:val="center"/>
          </w:tcPr>
          <w:p w14:paraId="57F4F732" w14:textId="77777777" w:rsidR="008F6BC6" w:rsidRDefault="008F6BC6" w:rsidP="001005A5">
            <w:pPr>
              <w:ind w:firstLine="0"/>
              <w:jc w:val="center"/>
              <w:rPr>
                <w:noProof/>
              </w:rPr>
            </w:pPr>
            <w:r>
              <w:rPr>
                <w:noProof/>
              </w:rPr>
              <w:t>Checksum</w:t>
            </w:r>
          </w:p>
        </w:tc>
      </w:tr>
      <w:tr w:rsidR="001005A5" w14:paraId="4A2B76FE" w14:textId="77777777" w:rsidTr="001005A5">
        <w:tc>
          <w:tcPr>
            <w:tcW w:w="9061" w:type="dxa"/>
            <w:gridSpan w:val="2"/>
            <w:vAlign w:val="center"/>
          </w:tcPr>
          <w:p w14:paraId="284069E6" w14:textId="77777777" w:rsidR="001005A5" w:rsidRDefault="001005A5" w:rsidP="001005A5">
            <w:pPr>
              <w:ind w:firstLine="0"/>
              <w:jc w:val="center"/>
              <w:rPr>
                <w:noProof/>
              </w:rPr>
            </w:pPr>
            <w:r>
              <w:rPr>
                <w:noProof/>
              </w:rPr>
              <w:t>Dados (opcionais)</w:t>
            </w:r>
          </w:p>
        </w:tc>
      </w:tr>
    </w:tbl>
    <w:p w14:paraId="0080D155" w14:textId="77777777" w:rsidR="00FE331B" w:rsidRPr="001A7F73" w:rsidRDefault="00FE331B" w:rsidP="00FE331B">
      <w:pPr>
        <w:pStyle w:val="Legenda"/>
      </w:pPr>
      <w:r>
        <w:t>Fonte: Maia (2013)</w:t>
      </w:r>
      <w:r w:rsidR="00F9495A">
        <w:t>.</w:t>
      </w:r>
    </w:p>
    <w:p w14:paraId="68EB624C" w14:textId="77777777" w:rsidR="00FE331B" w:rsidRDefault="00FE331B" w:rsidP="00F939C4">
      <w:pPr>
        <w:pStyle w:val="Ttulo2"/>
      </w:pPr>
      <w:bookmarkStart w:id="48" w:name="_Toc79083909"/>
      <w:bookmarkStart w:id="49" w:name="_Toc109837817"/>
      <w:r>
        <w:lastRenderedPageBreak/>
        <w:t>Sensores de Aceleração</w:t>
      </w:r>
      <w:bookmarkEnd w:id="48"/>
      <w:bookmarkEnd w:id="49"/>
      <w:r>
        <w:t xml:space="preserve"> </w:t>
      </w:r>
    </w:p>
    <w:p w14:paraId="2926F533" w14:textId="77777777" w:rsidR="00FE331B" w:rsidRDefault="00FE331B" w:rsidP="00FE331B">
      <w:pPr>
        <w:pStyle w:val="CorpodoTexto"/>
      </w:pPr>
      <w:r>
        <w:t>Os princípios que regem os sensores de aceleração são a primeira e segunda lei de Newton, enunciados a seguir:</w:t>
      </w:r>
    </w:p>
    <w:p w14:paraId="56996092" w14:textId="77777777" w:rsidR="00FE331B" w:rsidRPr="00643F65" w:rsidRDefault="00FE331B" w:rsidP="00492DF1">
      <w:pPr>
        <w:pStyle w:val="Citao-ABNT"/>
        <w:rPr>
          <w:rStyle w:val="Forte"/>
          <w:rFonts w:eastAsiaTheme="majorEastAsia"/>
          <w:b w:val="0"/>
        </w:rPr>
      </w:pPr>
      <w:r w:rsidRPr="0063423A">
        <w:t>“</w:t>
      </w:r>
      <w:r>
        <w:t>Um corpo em repouso permanece em repouso</w:t>
      </w:r>
      <w:r w:rsidR="000C423B">
        <w:t>,</w:t>
      </w:r>
      <w:r>
        <w:t xml:space="preserve"> a não ser que uma força externa atue sobre ele. Um corpo em movimento continua em movimento com rapidez constante e em linha reta</w:t>
      </w:r>
      <w:r w:rsidR="000C423B">
        <w:t>,</w:t>
      </w:r>
      <w:r>
        <w:t xml:space="preserve"> a não ser que uma força externa atue sobre ele.</w:t>
      </w:r>
      <w:r w:rsidRPr="0063423A">
        <w:t>”</w:t>
      </w:r>
      <w:r w:rsidRPr="00643F65">
        <w:t xml:space="preserve"> (TIPLER; MOSCA, 2011)</w:t>
      </w:r>
    </w:p>
    <w:p w14:paraId="551A9FF9" w14:textId="77777777" w:rsidR="00FE331B" w:rsidRDefault="00FE331B" w:rsidP="00492DF1">
      <w:pPr>
        <w:pStyle w:val="Citao-ABNT"/>
      </w:pPr>
      <w:r>
        <w:t>“</w:t>
      </w:r>
      <w:r w:rsidRPr="005E1C2A">
        <w:t>A aceleração de um corpo é diretamente proporcional à força resultante que atua sobre ele, e o inverso da massa do corpo é a constante de</w:t>
      </w:r>
      <w:r>
        <w:t xml:space="preserve"> proporcionalidade.”</w:t>
      </w:r>
      <w:r w:rsidRPr="00643F65">
        <w:t xml:space="preserve"> (TIPLER; MOSCA, 2011)</w:t>
      </w:r>
      <w:r>
        <w:t>.</w:t>
      </w:r>
    </w:p>
    <w:p w14:paraId="7977F29D" w14:textId="77777777" w:rsidR="0069476F" w:rsidRDefault="00FE331B" w:rsidP="00FE331B">
      <w:pPr>
        <w:pStyle w:val="CorpodoTexto"/>
      </w:pPr>
      <w:r>
        <w:t>Os sensores de aceleração podem ser subdivididos em dois grupos: acelerômetros e giroscópios. Ambos são componentes inerciais, ou seja, fornecem uma indicação do seu eixo inercial. Pode-se considerar o acelerômetro como um transdutor que converte a energia mecânica em tensão elétrica analógica.</w:t>
      </w:r>
    </w:p>
    <w:p w14:paraId="09A3651A" w14:textId="77777777" w:rsidR="0069476F" w:rsidRDefault="0069476F" w:rsidP="0069476F">
      <w:pPr>
        <w:pStyle w:val="Ttulo3"/>
      </w:pPr>
      <w:bookmarkStart w:id="50" w:name="_Toc79083910"/>
      <w:bookmarkStart w:id="51" w:name="_Toc109837818"/>
      <w:r>
        <w:t>Acelerômetros</w:t>
      </w:r>
      <w:bookmarkEnd w:id="50"/>
      <w:bookmarkEnd w:id="51"/>
    </w:p>
    <w:p w14:paraId="5C6A57DB" w14:textId="77777777" w:rsidR="00FE331B" w:rsidRDefault="00FE331B" w:rsidP="00FE331B">
      <w:pPr>
        <w:pStyle w:val="CorpodoTexto"/>
      </w:pPr>
      <w:r>
        <w:t>Os acelerômetros dividem-se em quatro categorias: acelerômetros de deslocamento, acelerômetro de deformação, acelerômetro a balanço de força e acelerômetro integrado do tipo capacitivo (THOMAZINI; ALBUQUERQUE, 2011).</w:t>
      </w:r>
    </w:p>
    <w:p w14:paraId="76B95C59" w14:textId="77777777" w:rsidR="00FE331B" w:rsidRDefault="00FE331B" w:rsidP="00FE331B">
      <w:pPr>
        <w:pStyle w:val="CorpodoTexto"/>
      </w:pPr>
      <w:r>
        <w:t xml:space="preserve">O acelerômetro integrado do tipo capacitivo baseia-se </w:t>
      </w:r>
      <w:r w:rsidR="000C423B">
        <w:t xml:space="preserve">na variação do </w:t>
      </w:r>
      <w:r>
        <w:t xml:space="preserve">valor da capacitância </w:t>
      </w:r>
      <w:r w:rsidR="000C423B">
        <w:t xml:space="preserve">de um </w:t>
      </w:r>
      <w:r>
        <w:t>capacitor (duas placas condutoras paralelas). O dispositivo tem placas fixas e m</w:t>
      </w:r>
      <w:r w:rsidR="000C423B">
        <w:t>ó</w:t>
      </w:r>
      <w:r>
        <w:t>veis</w:t>
      </w:r>
      <w:r w:rsidR="000C423B">
        <w:t>.</w:t>
      </w:r>
      <w:r>
        <w:t xml:space="preserve"> </w:t>
      </w:r>
      <w:r w:rsidR="002737E6">
        <w:t xml:space="preserve">Como pode ser visto na </w:t>
      </w:r>
      <w:r w:rsidR="00C42306">
        <w:fldChar w:fldCharType="begin"/>
      </w:r>
      <w:r w:rsidR="002737E6">
        <w:instrText xml:space="preserve"> REF _Ref79082499 \h </w:instrText>
      </w:r>
      <w:r w:rsidR="00C42306">
        <w:fldChar w:fldCharType="separate"/>
      </w:r>
      <w:r w:rsidR="00876605">
        <w:t xml:space="preserve">Figura </w:t>
      </w:r>
      <w:r w:rsidR="00876605">
        <w:rPr>
          <w:noProof/>
        </w:rPr>
        <w:t>2</w:t>
      </w:r>
      <w:r w:rsidR="00876605">
        <w:t>.</w:t>
      </w:r>
      <w:r w:rsidR="00876605">
        <w:rPr>
          <w:noProof/>
        </w:rPr>
        <w:t>3</w:t>
      </w:r>
      <w:r w:rsidR="00C42306">
        <w:fldChar w:fldCharType="end"/>
      </w:r>
      <w:r w:rsidR="002737E6">
        <w:t xml:space="preserve">, </w:t>
      </w:r>
      <w:r w:rsidR="009C4767">
        <w:t>u</w:t>
      </w:r>
      <w:r w:rsidR="000C423B">
        <w:t xml:space="preserve">ma </w:t>
      </w:r>
      <w:r>
        <w:t xml:space="preserve">placa móvel é colocada entre duas fixas, permitindo assim que, à medida que o dispositivo se movimente com aceleração (se afastando de uma placa e se aproximando de outra), o valor da capacitância dos dois capacitores varia </w:t>
      </w:r>
      <w:r>
        <w:lastRenderedPageBreak/>
        <w:t>proporcionalmente à aceleração. Por fim, realiza-se a diferença das duas capacitâncias, e é fornecid</w:t>
      </w:r>
      <w:r w:rsidR="000C423B">
        <w:t>a</w:t>
      </w:r>
      <w:r>
        <w:t xml:space="preserve"> a tensão de saída amplificada (THOMAZINI; ALBUQUERQUE, 2011).</w:t>
      </w:r>
      <w:r w:rsidR="000C423B">
        <w:t xml:space="preserve"> </w:t>
      </w:r>
    </w:p>
    <w:p w14:paraId="4018C2D6" w14:textId="77777777" w:rsidR="00CF0CE8" w:rsidRDefault="00CF0CE8" w:rsidP="00FE331B">
      <w:pPr>
        <w:pStyle w:val="CorpodoTexto"/>
      </w:pPr>
    </w:p>
    <w:p w14:paraId="10F75301" w14:textId="77777777" w:rsidR="0069476F" w:rsidRPr="0069476F" w:rsidRDefault="00E62101" w:rsidP="00184172">
      <w:pPr>
        <w:pStyle w:val="Legenda"/>
        <w:keepNext/>
      </w:pPr>
      <w:bookmarkStart w:id="52" w:name="_Ref79082499"/>
      <w:bookmarkStart w:id="53" w:name="_Toc109837652"/>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3</w:t>
      </w:r>
      <w:r w:rsidR="00C42306">
        <w:rPr>
          <w:noProof/>
        </w:rPr>
        <w:fldChar w:fldCharType="end"/>
      </w:r>
      <w:bookmarkEnd w:id="52"/>
      <w:r>
        <w:t xml:space="preserve"> </w:t>
      </w:r>
      <w:r w:rsidR="000C423B">
        <w:t>–</w:t>
      </w:r>
      <w:r>
        <w:t xml:space="preserve"> </w:t>
      </w:r>
      <w:r w:rsidRPr="00F1292E">
        <w:t xml:space="preserve">Modelo </w:t>
      </w:r>
      <w:r w:rsidR="000C423B">
        <w:t>f</w:t>
      </w:r>
      <w:r w:rsidRPr="00F1292E">
        <w:t>ísico simplificado do transdutor</w:t>
      </w:r>
      <w:r w:rsidR="000C423B">
        <w:t>.</w:t>
      </w:r>
      <w:bookmarkEnd w:id="53"/>
    </w:p>
    <w:p w14:paraId="7B37F6DF" w14:textId="77777777" w:rsidR="009B5C21" w:rsidRPr="0063423A" w:rsidRDefault="004B07B6" w:rsidP="004B07B6">
      <w:pPr>
        <w:pStyle w:val="apendice"/>
        <w:jc w:val="center"/>
      </w:pPr>
      <w:r>
        <w:rPr>
          <w:noProof/>
          <w:lang w:val="en-US" w:eastAsia="en-US"/>
        </w:rPr>
        <w:drawing>
          <wp:inline distT="0" distB="0" distL="0" distR="0" wp14:anchorId="467422F8" wp14:editId="706E4C3F">
            <wp:extent cx="3240000" cy="1827701"/>
            <wp:effectExtent l="0" t="0" r="0" b="127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0000" cy="1827701"/>
                    </a:xfrm>
                    <a:prstGeom prst="rect">
                      <a:avLst/>
                    </a:prstGeom>
                  </pic:spPr>
                </pic:pic>
              </a:graphicData>
            </a:graphic>
          </wp:inline>
        </w:drawing>
      </w:r>
    </w:p>
    <w:p w14:paraId="2D06BAFB" w14:textId="77777777" w:rsidR="00FE331B" w:rsidRDefault="00F939C4" w:rsidP="00F939C4">
      <w:pPr>
        <w:pStyle w:val="Legenda"/>
      </w:pPr>
      <w:r>
        <w:t xml:space="preserve">Fonte: </w:t>
      </w:r>
      <w:r w:rsidR="004B07B6">
        <w:t xml:space="preserve">Adaptado de </w:t>
      </w:r>
      <w:r w:rsidR="00FE331B">
        <w:t>(THOMAZINI; ALBUQUERQUE, 2011).</w:t>
      </w:r>
    </w:p>
    <w:p w14:paraId="763FED4C" w14:textId="77777777" w:rsidR="000C423B" w:rsidRPr="000C423B" w:rsidRDefault="000C423B" w:rsidP="00333B3F"/>
    <w:p w14:paraId="0D7F6CB5" w14:textId="77777777" w:rsidR="00FE331B" w:rsidRDefault="00FE331B" w:rsidP="00FE331B">
      <w:pPr>
        <w:pStyle w:val="CorpodoTexto"/>
      </w:pPr>
      <w:r>
        <w:t>Com relação ao custo, existe uma grande variedade de acelerômetros. Visando o melhor custo</w:t>
      </w:r>
      <w:r w:rsidR="000C423B">
        <w:t>-</w:t>
      </w:r>
      <w:r>
        <w:t>benefício, optou-se pelo MPU6050</w:t>
      </w:r>
      <w:r w:rsidR="0046672F">
        <w:t>,</w:t>
      </w:r>
      <w:r>
        <w:t xml:space="preserve"> </w:t>
      </w:r>
      <w:r w:rsidR="0046672F">
        <w:t xml:space="preserve">representado na </w:t>
      </w:r>
      <w:r w:rsidR="00C42306">
        <w:fldChar w:fldCharType="begin"/>
      </w:r>
      <w:r w:rsidR="0046672F">
        <w:instrText xml:space="preserve"> REF _Ref78308027 \h </w:instrText>
      </w:r>
      <w:r w:rsidR="00C42306">
        <w:fldChar w:fldCharType="separate"/>
      </w:r>
      <w:r w:rsidR="00876605">
        <w:t xml:space="preserve">Figura </w:t>
      </w:r>
      <w:r w:rsidR="00876605">
        <w:rPr>
          <w:noProof/>
        </w:rPr>
        <w:t>2</w:t>
      </w:r>
      <w:r w:rsidR="00876605">
        <w:t>.</w:t>
      </w:r>
      <w:r w:rsidR="00876605">
        <w:rPr>
          <w:noProof/>
        </w:rPr>
        <w:t>5</w:t>
      </w:r>
      <w:r w:rsidR="00C42306">
        <w:fldChar w:fldCharType="end"/>
      </w:r>
      <w:r w:rsidR="000C423B">
        <w:t>.</w:t>
      </w:r>
      <w:r w:rsidR="0046672F">
        <w:t xml:space="preserve"> </w:t>
      </w:r>
      <w:r w:rsidR="000C423B">
        <w:t xml:space="preserve">Seu </w:t>
      </w:r>
      <w:r>
        <w:t xml:space="preserve">custo varia </w:t>
      </w:r>
      <w:r w:rsidR="00800BDA">
        <w:t xml:space="preserve">em torno de $6.95 </w:t>
      </w:r>
      <w:r>
        <w:t>(</w:t>
      </w:r>
      <w:r w:rsidR="00800BDA">
        <w:t>MOUSER ELETRONICS</w:t>
      </w:r>
      <w:r>
        <w:t xml:space="preserve">, 2021). As especificações do acelerômetro encontram-se </w:t>
      </w:r>
      <w:r w:rsidR="00277D34">
        <w:t>n</w:t>
      </w:r>
      <w:r w:rsidR="001D1FA6">
        <w:t xml:space="preserve">a </w:t>
      </w:r>
      <w:r w:rsidR="00C42306">
        <w:fldChar w:fldCharType="begin"/>
      </w:r>
      <w:r w:rsidR="001D1FA6">
        <w:instrText xml:space="preserve"> REF _Ref78309600 \h </w:instrText>
      </w:r>
      <w:r w:rsidR="00C42306">
        <w:fldChar w:fldCharType="separate"/>
      </w:r>
      <w:r w:rsidR="00876605">
        <w:t xml:space="preserve">Tabela </w:t>
      </w:r>
      <w:r w:rsidR="00876605">
        <w:rPr>
          <w:noProof/>
        </w:rPr>
        <w:t>2</w:t>
      </w:r>
      <w:r w:rsidR="00876605">
        <w:t>.</w:t>
      </w:r>
      <w:r w:rsidR="00876605">
        <w:rPr>
          <w:noProof/>
        </w:rPr>
        <w:t>1</w:t>
      </w:r>
      <w:r w:rsidR="00C42306">
        <w:fldChar w:fldCharType="end"/>
      </w:r>
      <w:r w:rsidR="00B60E7F">
        <w:t xml:space="preserve">, além disso, as orientações dos eixos podem ser </w:t>
      </w:r>
      <w:r w:rsidR="0036044F">
        <w:t>vistas</w:t>
      </w:r>
      <w:r w:rsidR="00B60E7F">
        <w:t xml:space="preserve"> na </w:t>
      </w:r>
      <w:r w:rsidR="00C42306">
        <w:fldChar w:fldCharType="begin"/>
      </w:r>
      <w:r w:rsidR="00B60E7F">
        <w:instrText xml:space="preserve"> REF _Ref84536558 \h </w:instrText>
      </w:r>
      <w:r w:rsidR="00C42306">
        <w:fldChar w:fldCharType="separate"/>
      </w:r>
      <w:r w:rsidR="00876605">
        <w:t xml:space="preserve">Figura </w:t>
      </w:r>
      <w:r w:rsidR="00876605">
        <w:rPr>
          <w:noProof/>
        </w:rPr>
        <w:t>2</w:t>
      </w:r>
      <w:r w:rsidR="00876605">
        <w:t>.</w:t>
      </w:r>
      <w:r w:rsidR="00876605">
        <w:rPr>
          <w:noProof/>
        </w:rPr>
        <w:t>4</w:t>
      </w:r>
      <w:r w:rsidR="00C42306">
        <w:fldChar w:fldCharType="end"/>
      </w:r>
      <w:r w:rsidR="00B60E7F">
        <w:t xml:space="preserve"> e o componente pode ser visto na </w:t>
      </w:r>
      <w:r w:rsidR="00C42306">
        <w:fldChar w:fldCharType="begin"/>
      </w:r>
      <w:r w:rsidR="00B60E7F">
        <w:instrText xml:space="preserve"> REF _Ref78308027 \h </w:instrText>
      </w:r>
      <w:r w:rsidR="00C42306">
        <w:fldChar w:fldCharType="separate"/>
      </w:r>
      <w:r w:rsidR="00876605">
        <w:t xml:space="preserve">Figura </w:t>
      </w:r>
      <w:r w:rsidR="00876605">
        <w:rPr>
          <w:noProof/>
        </w:rPr>
        <w:t>2</w:t>
      </w:r>
      <w:r w:rsidR="00876605">
        <w:t>.</w:t>
      </w:r>
      <w:r w:rsidR="00876605">
        <w:rPr>
          <w:noProof/>
        </w:rPr>
        <w:t>5</w:t>
      </w:r>
      <w:r w:rsidR="00C42306">
        <w:fldChar w:fldCharType="end"/>
      </w:r>
      <w:r>
        <w:t>.</w:t>
      </w:r>
    </w:p>
    <w:p w14:paraId="6C7A0509" w14:textId="77777777" w:rsidR="001D1FA6" w:rsidRDefault="001D1FA6" w:rsidP="001D1FA6">
      <w:pPr>
        <w:pStyle w:val="Legenda"/>
        <w:keepNext/>
      </w:pPr>
    </w:p>
    <w:p w14:paraId="20202DB2" w14:textId="77777777" w:rsidR="00906333" w:rsidRDefault="001D1FA6" w:rsidP="00333B3F">
      <w:pPr>
        <w:pStyle w:val="Legenda"/>
        <w:keepNext/>
      </w:pPr>
      <w:bookmarkStart w:id="54" w:name="_Ref78309600"/>
      <w:bookmarkStart w:id="55" w:name="_Ref84272508"/>
      <w:bookmarkStart w:id="56" w:name="_Toc109837692"/>
      <w:r>
        <w:t xml:space="preserve">Tabela </w:t>
      </w:r>
      <w:r w:rsidR="00C42306">
        <w:fldChar w:fldCharType="begin"/>
      </w:r>
      <w:r w:rsidR="00DF7423">
        <w:instrText xml:space="preserve"> STYLEREF 1 \s </w:instrText>
      </w:r>
      <w:r w:rsidR="00C42306">
        <w:fldChar w:fldCharType="separate"/>
      </w:r>
      <w:r w:rsidR="00876605">
        <w:rPr>
          <w:noProof/>
        </w:rPr>
        <w:t>2</w:t>
      </w:r>
      <w:r w:rsidR="00C42306">
        <w:rPr>
          <w:noProof/>
        </w:rPr>
        <w:fldChar w:fldCharType="end"/>
      </w:r>
      <w:r w:rsidR="00000175">
        <w:t>.</w:t>
      </w:r>
      <w:r w:rsidR="00C42306">
        <w:fldChar w:fldCharType="begin"/>
      </w:r>
      <w:r w:rsidR="00DF7423">
        <w:instrText xml:space="preserve"> SEQ Tabela \* ARABIC \s 1 </w:instrText>
      </w:r>
      <w:r w:rsidR="00C42306">
        <w:fldChar w:fldCharType="separate"/>
      </w:r>
      <w:r w:rsidR="00876605">
        <w:rPr>
          <w:noProof/>
        </w:rPr>
        <w:t>1</w:t>
      </w:r>
      <w:r w:rsidR="00C42306">
        <w:rPr>
          <w:noProof/>
        </w:rPr>
        <w:fldChar w:fldCharType="end"/>
      </w:r>
      <w:bookmarkEnd w:id="54"/>
      <w:r>
        <w:t xml:space="preserve"> </w:t>
      </w:r>
      <w:r w:rsidR="000C423B">
        <w:t>–</w:t>
      </w:r>
      <w:r>
        <w:t xml:space="preserve"> </w:t>
      </w:r>
      <w:r w:rsidRPr="00FB5D49">
        <w:t>Parâmetros de operação</w:t>
      </w:r>
      <w:r w:rsidR="000C423B">
        <w:t>.</w:t>
      </w:r>
      <w:bookmarkEnd w:id="55"/>
      <w:bookmarkEnd w:id="56"/>
    </w:p>
    <w:tbl>
      <w:tblPr>
        <w:tblStyle w:val="SimplesTabela21"/>
        <w:tblW w:w="0" w:type="auto"/>
        <w:tblLook w:val="04A0" w:firstRow="1" w:lastRow="0" w:firstColumn="1" w:lastColumn="0" w:noHBand="0" w:noVBand="1"/>
      </w:tblPr>
      <w:tblGrid>
        <w:gridCol w:w="4409"/>
        <w:gridCol w:w="4409"/>
      </w:tblGrid>
      <w:tr w:rsidR="00277D34" w14:paraId="3015E477" w14:textId="77777777" w:rsidTr="00906333">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409" w:type="dxa"/>
            <w:vAlign w:val="center"/>
          </w:tcPr>
          <w:p w14:paraId="0D85D039" w14:textId="77777777" w:rsidR="00277D34" w:rsidRPr="00333B3F" w:rsidRDefault="00277D34" w:rsidP="00906333">
            <w:pPr>
              <w:keepNext/>
              <w:ind w:firstLine="0"/>
              <w:jc w:val="center"/>
              <w:rPr>
                <w:bCs w:val="0"/>
                <w:noProof/>
              </w:rPr>
            </w:pPr>
            <w:r w:rsidRPr="000C423B">
              <w:rPr>
                <w:noProof/>
              </w:rPr>
              <w:t>Parametro</w:t>
            </w:r>
          </w:p>
        </w:tc>
        <w:tc>
          <w:tcPr>
            <w:tcW w:w="4409" w:type="dxa"/>
            <w:vAlign w:val="center"/>
          </w:tcPr>
          <w:p w14:paraId="6191C3EA" w14:textId="77777777" w:rsidR="00277D34" w:rsidRPr="00333B3F" w:rsidRDefault="000C423B" w:rsidP="00906333">
            <w:pPr>
              <w:keepNext/>
              <w:ind w:firstLine="0"/>
              <w:jc w:val="center"/>
              <w:cnfStyle w:val="100000000000" w:firstRow="1" w:lastRow="0" w:firstColumn="0" w:lastColumn="0" w:oddVBand="0" w:evenVBand="0" w:oddHBand="0" w:evenHBand="0" w:firstRowFirstColumn="0" w:firstRowLastColumn="0" w:lastRowFirstColumn="0" w:lastRowLastColumn="0"/>
              <w:rPr>
                <w:bCs w:val="0"/>
                <w:noProof/>
              </w:rPr>
            </w:pPr>
            <w:r>
              <w:rPr>
                <w:bCs w:val="0"/>
                <w:noProof/>
              </w:rPr>
              <w:t>Valor</w:t>
            </w:r>
          </w:p>
        </w:tc>
      </w:tr>
      <w:tr w:rsidR="00277D34" w14:paraId="2B9F4A85" w14:textId="77777777" w:rsidTr="00906333">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409" w:type="dxa"/>
            <w:vAlign w:val="center"/>
          </w:tcPr>
          <w:p w14:paraId="52EA77C1" w14:textId="77777777" w:rsidR="00277D34" w:rsidRPr="001D1FA6" w:rsidRDefault="00277D34" w:rsidP="00906333">
            <w:pPr>
              <w:keepNext/>
              <w:ind w:firstLine="0"/>
              <w:jc w:val="center"/>
              <w:rPr>
                <w:b w:val="0"/>
                <w:bCs w:val="0"/>
                <w:noProof/>
              </w:rPr>
            </w:pPr>
            <w:r w:rsidRPr="001D1FA6">
              <w:rPr>
                <w:b w:val="0"/>
                <w:bCs w:val="0"/>
                <w:noProof/>
              </w:rPr>
              <w:t>Tensão de alimentação V</w:t>
            </w:r>
            <w:r w:rsidRPr="00333B3F">
              <w:rPr>
                <w:noProof/>
                <w:vertAlign w:val="subscript"/>
              </w:rPr>
              <w:t>DD</w:t>
            </w:r>
          </w:p>
        </w:tc>
        <w:tc>
          <w:tcPr>
            <w:tcW w:w="4409" w:type="dxa"/>
            <w:vAlign w:val="center"/>
          </w:tcPr>
          <w:p w14:paraId="08010EBE" w14:textId="77777777" w:rsidR="00277D34" w:rsidRDefault="00F572C2" w:rsidP="00906333">
            <w:pPr>
              <w:keepNext/>
              <w:ind w:firstLine="0"/>
              <w:jc w:val="center"/>
              <w:cnfStyle w:val="000000100000" w:firstRow="0" w:lastRow="0" w:firstColumn="0" w:lastColumn="0" w:oddVBand="0" w:evenVBand="0" w:oddHBand="1" w:evenHBand="0" w:firstRowFirstColumn="0" w:firstRowLastColumn="0" w:lastRowFirstColumn="0" w:lastRowLastColumn="0"/>
              <w:rPr>
                <w:noProof/>
              </w:rPr>
            </w:pPr>
            <w:r>
              <w:rPr>
                <w:noProof/>
              </w:rPr>
              <w:t>2,375</w:t>
            </w:r>
            <w:r w:rsidR="00EE3A0F">
              <w:rPr>
                <w:noProof/>
              </w:rPr>
              <w:t xml:space="preserve"> </w:t>
            </w:r>
            <w:r w:rsidR="008320CD">
              <w:rPr>
                <w:noProof/>
              </w:rPr>
              <w:t>V</w:t>
            </w:r>
            <w:r w:rsidR="00277D34">
              <w:rPr>
                <w:noProof/>
              </w:rPr>
              <w:t xml:space="preserve"> a </w:t>
            </w:r>
            <w:r>
              <w:rPr>
                <w:noProof/>
              </w:rPr>
              <w:t>3,46</w:t>
            </w:r>
            <w:r w:rsidR="00EE3A0F">
              <w:rPr>
                <w:noProof/>
              </w:rPr>
              <w:t xml:space="preserve"> </w:t>
            </w:r>
            <w:r w:rsidR="00277D34">
              <w:rPr>
                <w:noProof/>
              </w:rPr>
              <w:t>V</w:t>
            </w:r>
          </w:p>
        </w:tc>
      </w:tr>
      <w:tr w:rsidR="00277D34" w14:paraId="4CA30DCC" w14:textId="77777777" w:rsidTr="00906333">
        <w:trPr>
          <w:trHeight w:val="744"/>
        </w:trPr>
        <w:tc>
          <w:tcPr>
            <w:cnfStyle w:val="001000000000" w:firstRow="0" w:lastRow="0" w:firstColumn="1" w:lastColumn="0" w:oddVBand="0" w:evenVBand="0" w:oddHBand="0" w:evenHBand="0" w:firstRowFirstColumn="0" w:firstRowLastColumn="0" w:lastRowFirstColumn="0" w:lastRowLastColumn="0"/>
            <w:tcW w:w="4409" w:type="dxa"/>
            <w:vAlign w:val="center"/>
          </w:tcPr>
          <w:p w14:paraId="18FA8C56" w14:textId="77777777" w:rsidR="00277D34" w:rsidRPr="001D1FA6" w:rsidRDefault="00277D34" w:rsidP="00906333">
            <w:pPr>
              <w:keepNext/>
              <w:ind w:firstLine="0"/>
              <w:jc w:val="center"/>
              <w:rPr>
                <w:b w:val="0"/>
                <w:bCs w:val="0"/>
                <w:noProof/>
              </w:rPr>
            </w:pPr>
            <w:r w:rsidRPr="001D1FA6">
              <w:rPr>
                <w:b w:val="0"/>
                <w:bCs w:val="0"/>
                <w:noProof/>
              </w:rPr>
              <w:t>Nível de Tensão de Entrada V</w:t>
            </w:r>
            <w:r w:rsidRPr="00333B3F">
              <w:rPr>
                <w:noProof/>
                <w:vertAlign w:val="subscript"/>
              </w:rPr>
              <w:t>LOGIC</w:t>
            </w:r>
            <w:r w:rsidRPr="001D1FA6">
              <w:rPr>
                <w:b w:val="0"/>
                <w:bCs w:val="0"/>
                <w:noProof/>
              </w:rPr>
              <w:t xml:space="preserve"> (MPU-6050)</w:t>
            </w:r>
          </w:p>
        </w:tc>
        <w:tc>
          <w:tcPr>
            <w:tcW w:w="4409" w:type="dxa"/>
            <w:vAlign w:val="center"/>
          </w:tcPr>
          <w:p w14:paraId="5EE685AC" w14:textId="77777777" w:rsidR="00277D34" w:rsidRDefault="003B5F51" w:rsidP="007926C3">
            <w:pPr>
              <w:keepNext/>
              <w:ind w:firstLine="0"/>
              <w:jc w:val="center"/>
              <w:cnfStyle w:val="000000000000" w:firstRow="0" w:lastRow="0" w:firstColumn="0" w:lastColumn="0" w:oddVBand="0" w:evenVBand="0" w:oddHBand="0" w:evenHBand="0" w:firstRowFirstColumn="0" w:firstRowLastColumn="0" w:lastRowFirstColumn="0" w:lastRowLastColumn="0"/>
              <w:rPr>
                <w:noProof/>
              </w:rPr>
            </w:pPr>
            <w:r>
              <w:rPr>
                <w:noProof/>
              </w:rPr>
              <w:t>1,8</w:t>
            </w:r>
            <w:r w:rsidR="00EE3A0F">
              <w:rPr>
                <w:noProof/>
              </w:rPr>
              <w:t xml:space="preserve"> </w:t>
            </w:r>
            <w:r>
              <w:rPr>
                <w:noProof/>
              </w:rPr>
              <w:t>V</w:t>
            </w:r>
            <w:r w:rsidR="00EE3A0F">
              <w:rPr>
                <w:noProof/>
              </w:rPr>
              <w:t xml:space="preserve"> </w:t>
            </w:r>
            <w:r>
              <w:rPr>
                <w:noProof/>
              </w:rPr>
              <w:t>±</w:t>
            </w:r>
            <w:r w:rsidR="00EE3A0F">
              <w:rPr>
                <w:noProof/>
              </w:rPr>
              <w:t xml:space="preserve"> </w:t>
            </w:r>
            <w:r>
              <w:rPr>
                <w:noProof/>
              </w:rPr>
              <w:t>5%</w:t>
            </w:r>
            <w:r w:rsidR="007926C3">
              <w:rPr>
                <w:noProof/>
              </w:rPr>
              <w:t xml:space="preserve"> </w:t>
            </w:r>
            <w:r>
              <w:rPr>
                <w:noProof/>
              </w:rPr>
              <w:t>a</w:t>
            </w:r>
            <w:r w:rsidR="00F17BA3">
              <w:rPr>
                <w:noProof/>
              </w:rPr>
              <w:t xml:space="preserve"> V</w:t>
            </w:r>
            <w:r w:rsidR="00F17BA3" w:rsidRPr="00333B3F">
              <w:rPr>
                <w:noProof/>
                <w:vertAlign w:val="subscript"/>
              </w:rPr>
              <w:t>DD</w:t>
            </w:r>
            <w:r w:rsidR="00F17BA3">
              <w:rPr>
                <w:noProof/>
              </w:rPr>
              <w:t xml:space="preserve"> </w:t>
            </w:r>
          </w:p>
        </w:tc>
      </w:tr>
      <w:tr w:rsidR="00277D34" w14:paraId="5294D746" w14:textId="77777777" w:rsidTr="00906333">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4409" w:type="dxa"/>
            <w:vAlign w:val="center"/>
          </w:tcPr>
          <w:p w14:paraId="26551DAF" w14:textId="77777777" w:rsidR="00277D34" w:rsidRPr="001D1FA6" w:rsidRDefault="0033660F" w:rsidP="00906333">
            <w:pPr>
              <w:keepNext/>
              <w:ind w:firstLine="0"/>
              <w:jc w:val="center"/>
              <w:rPr>
                <w:b w:val="0"/>
                <w:bCs w:val="0"/>
                <w:noProof/>
              </w:rPr>
            </w:pPr>
            <w:r>
              <w:rPr>
                <w:b w:val="0"/>
                <w:bCs w:val="0"/>
                <w:noProof/>
              </w:rPr>
              <w:t>Operação Normal de Corrente</w:t>
            </w:r>
          </w:p>
        </w:tc>
        <w:tc>
          <w:tcPr>
            <w:tcW w:w="4409" w:type="dxa"/>
            <w:vAlign w:val="center"/>
          </w:tcPr>
          <w:p w14:paraId="2A607C7F" w14:textId="77777777" w:rsidR="00277D34" w:rsidRDefault="0033660F" w:rsidP="007926C3">
            <w:pPr>
              <w:keepNext/>
              <w:ind w:firstLine="0"/>
              <w:jc w:val="center"/>
              <w:cnfStyle w:val="000000100000" w:firstRow="0" w:lastRow="0" w:firstColumn="0" w:lastColumn="0" w:oddVBand="0" w:evenVBand="0" w:oddHBand="1" w:evenHBand="0" w:firstRowFirstColumn="0" w:firstRowLastColumn="0" w:lastRowFirstColumn="0" w:lastRowLastColumn="0"/>
              <w:rPr>
                <w:noProof/>
              </w:rPr>
            </w:pPr>
            <w:r>
              <w:rPr>
                <w:noProof/>
              </w:rPr>
              <w:t>3,9 mA</w:t>
            </w:r>
          </w:p>
        </w:tc>
      </w:tr>
      <w:tr w:rsidR="00277D34" w14:paraId="42BC440B" w14:textId="77777777" w:rsidTr="00906333">
        <w:trPr>
          <w:trHeight w:val="1117"/>
        </w:trPr>
        <w:tc>
          <w:tcPr>
            <w:cnfStyle w:val="001000000000" w:firstRow="0" w:lastRow="0" w:firstColumn="1" w:lastColumn="0" w:oddVBand="0" w:evenVBand="0" w:oddHBand="0" w:evenHBand="0" w:firstRowFirstColumn="0" w:firstRowLastColumn="0" w:lastRowFirstColumn="0" w:lastRowLastColumn="0"/>
            <w:tcW w:w="4409" w:type="dxa"/>
            <w:vAlign w:val="center"/>
          </w:tcPr>
          <w:p w14:paraId="331368AE" w14:textId="77777777" w:rsidR="00277D34" w:rsidRPr="001D1FA6" w:rsidRDefault="00F17BA3" w:rsidP="00906333">
            <w:pPr>
              <w:keepNext/>
              <w:ind w:firstLine="0"/>
              <w:jc w:val="center"/>
              <w:rPr>
                <w:b w:val="0"/>
                <w:bCs w:val="0"/>
                <w:noProof/>
              </w:rPr>
            </w:pPr>
            <w:r w:rsidRPr="001D1FA6">
              <w:rPr>
                <w:b w:val="0"/>
                <w:bCs w:val="0"/>
                <w:noProof/>
              </w:rPr>
              <w:t>Nível de Tensão de Entrada (CLKIN, AUX_DA, AD0, FSYNC, INT, SCL, SDA)</w:t>
            </w:r>
          </w:p>
        </w:tc>
        <w:tc>
          <w:tcPr>
            <w:tcW w:w="4409" w:type="dxa"/>
            <w:vAlign w:val="center"/>
          </w:tcPr>
          <w:p w14:paraId="0AA3A34C" w14:textId="77777777" w:rsidR="00277D34" w:rsidRDefault="0033660F" w:rsidP="007926C3">
            <w:pPr>
              <w:keepNext/>
              <w:ind w:firstLine="0"/>
              <w:jc w:val="center"/>
              <w:cnfStyle w:val="000000000000" w:firstRow="0" w:lastRow="0" w:firstColumn="0" w:lastColumn="0" w:oddVBand="0" w:evenVBand="0" w:oddHBand="0" w:evenHBand="0" w:firstRowFirstColumn="0" w:firstRowLastColumn="0" w:lastRowFirstColumn="0" w:lastRowLastColumn="0"/>
              <w:rPr>
                <w:noProof/>
              </w:rPr>
            </w:pPr>
            <w:r>
              <w:rPr>
                <w:noProof/>
              </w:rPr>
              <w:t>0,7*</w:t>
            </w:r>
            <w:r w:rsidRPr="001D1FA6">
              <w:rPr>
                <w:noProof/>
              </w:rPr>
              <w:t xml:space="preserve"> V</w:t>
            </w:r>
            <w:r w:rsidRPr="00333B3F">
              <w:rPr>
                <w:noProof/>
                <w:vertAlign w:val="subscript"/>
              </w:rPr>
              <w:t>LOGIC</w:t>
            </w:r>
            <w:r>
              <w:rPr>
                <w:noProof/>
              </w:rPr>
              <w:t xml:space="preserve"> </w:t>
            </w:r>
            <w:r w:rsidR="00F17BA3">
              <w:rPr>
                <w:noProof/>
              </w:rPr>
              <w:t xml:space="preserve">a </w:t>
            </w:r>
            <w:r>
              <w:rPr>
                <w:noProof/>
              </w:rPr>
              <w:t>0,7*</w:t>
            </w:r>
            <w:r w:rsidR="00F17BA3">
              <w:rPr>
                <w:noProof/>
              </w:rPr>
              <w:t>V</w:t>
            </w:r>
            <w:r w:rsidR="00F17BA3" w:rsidRPr="00333B3F">
              <w:rPr>
                <w:noProof/>
                <w:vertAlign w:val="subscript"/>
              </w:rPr>
              <w:t>DD</w:t>
            </w:r>
            <w:r w:rsidR="00F17BA3">
              <w:rPr>
                <w:noProof/>
              </w:rPr>
              <w:t xml:space="preserve"> </w:t>
            </w:r>
          </w:p>
        </w:tc>
      </w:tr>
      <w:tr w:rsidR="00277D34" w14:paraId="6B0BF6DB" w14:textId="77777777" w:rsidTr="00906333">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409" w:type="dxa"/>
            <w:vAlign w:val="center"/>
          </w:tcPr>
          <w:p w14:paraId="4B8B44FE" w14:textId="77777777" w:rsidR="00277D34" w:rsidRPr="001D1FA6" w:rsidRDefault="0033660F" w:rsidP="00906333">
            <w:pPr>
              <w:keepNext/>
              <w:ind w:firstLine="0"/>
              <w:jc w:val="center"/>
              <w:rPr>
                <w:b w:val="0"/>
                <w:bCs w:val="0"/>
                <w:noProof/>
              </w:rPr>
            </w:pPr>
            <w:r w:rsidRPr="001D1FA6">
              <w:rPr>
                <w:b w:val="0"/>
                <w:bCs w:val="0"/>
                <w:noProof/>
              </w:rPr>
              <w:t xml:space="preserve">Nível de Tensão de </w:t>
            </w:r>
            <w:r>
              <w:rPr>
                <w:b w:val="0"/>
                <w:bCs w:val="0"/>
                <w:noProof/>
              </w:rPr>
              <w:t>Saída (SDO e INT)</w:t>
            </w:r>
          </w:p>
        </w:tc>
        <w:tc>
          <w:tcPr>
            <w:tcW w:w="4409" w:type="dxa"/>
            <w:vAlign w:val="center"/>
          </w:tcPr>
          <w:p w14:paraId="38E2ACCD" w14:textId="77777777" w:rsidR="00277D34" w:rsidRDefault="0033660F" w:rsidP="00906333">
            <w:pPr>
              <w:keepNext/>
              <w:ind w:firstLine="0"/>
              <w:jc w:val="center"/>
              <w:cnfStyle w:val="000000100000" w:firstRow="0" w:lastRow="0" w:firstColumn="0" w:lastColumn="0" w:oddVBand="0" w:evenVBand="0" w:oddHBand="1" w:evenHBand="0" w:firstRowFirstColumn="0" w:firstRowLastColumn="0" w:lastRowFirstColumn="0" w:lastRowLastColumn="0"/>
              <w:rPr>
                <w:noProof/>
              </w:rPr>
            </w:pPr>
            <w:r>
              <w:rPr>
                <w:noProof/>
              </w:rPr>
              <w:t>0,9*</w:t>
            </w:r>
            <w:r w:rsidRPr="001D1FA6">
              <w:rPr>
                <w:noProof/>
              </w:rPr>
              <w:t xml:space="preserve"> V</w:t>
            </w:r>
            <w:r w:rsidRPr="00333B3F">
              <w:rPr>
                <w:noProof/>
                <w:vertAlign w:val="subscript"/>
              </w:rPr>
              <w:t>LOGIC</w:t>
            </w:r>
            <w:r>
              <w:rPr>
                <w:noProof/>
              </w:rPr>
              <w:t xml:space="preserve"> a 0,1*V</w:t>
            </w:r>
            <w:r w:rsidRPr="00333B3F">
              <w:rPr>
                <w:noProof/>
                <w:vertAlign w:val="subscript"/>
              </w:rPr>
              <w:t>DD</w:t>
            </w:r>
          </w:p>
        </w:tc>
      </w:tr>
      <w:tr w:rsidR="00277D34" w14:paraId="5C3CD391" w14:textId="77777777" w:rsidTr="00906333">
        <w:trPr>
          <w:trHeight w:val="372"/>
        </w:trPr>
        <w:tc>
          <w:tcPr>
            <w:cnfStyle w:val="001000000000" w:firstRow="0" w:lastRow="0" w:firstColumn="1" w:lastColumn="0" w:oddVBand="0" w:evenVBand="0" w:oddHBand="0" w:evenHBand="0" w:firstRowFirstColumn="0" w:firstRowLastColumn="0" w:lastRowFirstColumn="0" w:lastRowLastColumn="0"/>
            <w:tcW w:w="4409" w:type="dxa"/>
            <w:vAlign w:val="center"/>
          </w:tcPr>
          <w:p w14:paraId="450A2D37" w14:textId="77777777" w:rsidR="00277D34" w:rsidRPr="001D1FA6" w:rsidRDefault="008320CD" w:rsidP="00906333">
            <w:pPr>
              <w:keepNext/>
              <w:ind w:firstLine="0"/>
              <w:jc w:val="center"/>
              <w:rPr>
                <w:b w:val="0"/>
                <w:bCs w:val="0"/>
                <w:noProof/>
              </w:rPr>
            </w:pPr>
            <w:r>
              <w:rPr>
                <w:b w:val="0"/>
                <w:bCs w:val="0"/>
                <w:noProof/>
              </w:rPr>
              <w:t>Taxa de Saída de Dados (Acelerometro)</w:t>
            </w:r>
          </w:p>
        </w:tc>
        <w:tc>
          <w:tcPr>
            <w:tcW w:w="4409" w:type="dxa"/>
            <w:vAlign w:val="center"/>
          </w:tcPr>
          <w:p w14:paraId="327561FC" w14:textId="77777777" w:rsidR="00277D34" w:rsidRDefault="008320CD" w:rsidP="00906333">
            <w:pPr>
              <w:keepNext/>
              <w:ind w:firstLine="0"/>
              <w:jc w:val="center"/>
              <w:cnfStyle w:val="000000000000" w:firstRow="0" w:lastRow="0" w:firstColumn="0" w:lastColumn="0" w:oddVBand="0" w:evenVBand="0" w:oddHBand="0" w:evenHBand="0" w:firstRowFirstColumn="0" w:firstRowLastColumn="0" w:lastRowFirstColumn="0" w:lastRowLastColumn="0"/>
              <w:rPr>
                <w:noProof/>
              </w:rPr>
            </w:pPr>
            <w:r>
              <w:rPr>
                <w:noProof/>
              </w:rPr>
              <w:t>1,0</w:t>
            </w:r>
            <w:r w:rsidR="00EE3A0F">
              <w:rPr>
                <w:noProof/>
              </w:rPr>
              <w:t xml:space="preserve"> </w:t>
            </w:r>
            <w:r>
              <w:rPr>
                <w:noProof/>
              </w:rPr>
              <w:t>kHz</w:t>
            </w:r>
          </w:p>
        </w:tc>
      </w:tr>
      <w:tr w:rsidR="008320CD" w14:paraId="25735515" w14:textId="77777777" w:rsidTr="00906333">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409" w:type="dxa"/>
            <w:vAlign w:val="center"/>
          </w:tcPr>
          <w:p w14:paraId="248D4568" w14:textId="77777777" w:rsidR="008320CD" w:rsidRPr="001D1FA6" w:rsidRDefault="008320CD" w:rsidP="008320CD">
            <w:pPr>
              <w:keepNext/>
              <w:ind w:firstLine="0"/>
              <w:jc w:val="center"/>
              <w:rPr>
                <w:b w:val="0"/>
                <w:bCs w:val="0"/>
                <w:noProof/>
              </w:rPr>
            </w:pPr>
            <w:r>
              <w:rPr>
                <w:b w:val="0"/>
                <w:bCs w:val="0"/>
                <w:noProof/>
              </w:rPr>
              <w:t>Taxa de Saída de Dados (Giroscópio)</w:t>
            </w:r>
          </w:p>
        </w:tc>
        <w:tc>
          <w:tcPr>
            <w:tcW w:w="4409" w:type="dxa"/>
            <w:vAlign w:val="center"/>
          </w:tcPr>
          <w:p w14:paraId="5AAC778D" w14:textId="77777777" w:rsidR="008320CD" w:rsidRDefault="008320CD" w:rsidP="008320CD">
            <w:pPr>
              <w:keepNext/>
              <w:ind w:firstLine="0"/>
              <w:jc w:val="center"/>
              <w:cnfStyle w:val="000000100000" w:firstRow="0" w:lastRow="0" w:firstColumn="0" w:lastColumn="0" w:oddVBand="0" w:evenVBand="0" w:oddHBand="1" w:evenHBand="0" w:firstRowFirstColumn="0" w:firstRowLastColumn="0" w:lastRowFirstColumn="0" w:lastRowLastColumn="0"/>
              <w:rPr>
                <w:noProof/>
              </w:rPr>
            </w:pPr>
            <w:r>
              <w:rPr>
                <w:noProof/>
              </w:rPr>
              <w:t>8,0</w:t>
            </w:r>
            <w:r w:rsidR="00EE3A0F">
              <w:rPr>
                <w:noProof/>
              </w:rPr>
              <w:t xml:space="preserve"> </w:t>
            </w:r>
            <w:r>
              <w:rPr>
                <w:noProof/>
              </w:rPr>
              <w:t>kHz</w:t>
            </w:r>
          </w:p>
        </w:tc>
      </w:tr>
      <w:tr w:rsidR="008320CD" w14:paraId="38437DDC" w14:textId="77777777" w:rsidTr="00906333">
        <w:trPr>
          <w:trHeight w:val="744"/>
        </w:trPr>
        <w:tc>
          <w:tcPr>
            <w:cnfStyle w:val="001000000000" w:firstRow="0" w:lastRow="0" w:firstColumn="1" w:lastColumn="0" w:oddVBand="0" w:evenVBand="0" w:oddHBand="0" w:evenHBand="0" w:firstRowFirstColumn="0" w:firstRowLastColumn="0" w:lastRowFirstColumn="0" w:lastRowLastColumn="0"/>
            <w:tcW w:w="4409" w:type="dxa"/>
            <w:vAlign w:val="center"/>
          </w:tcPr>
          <w:p w14:paraId="5493DFF1" w14:textId="77777777" w:rsidR="008320CD" w:rsidRPr="001D1FA6" w:rsidRDefault="008320CD" w:rsidP="008320CD">
            <w:pPr>
              <w:keepNext/>
              <w:ind w:firstLine="0"/>
              <w:jc w:val="center"/>
              <w:rPr>
                <w:b w:val="0"/>
                <w:bCs w:val="0"/>
                <w:noProof/>
              </w:rPr>
            </w:pPr>
            <w:r w:rsidRPr="001D1FA6">
              <w:rPr>
                <w:b w:val="0"/>
                <w:bCs w:val="0"/>
                <w:noProof/>
              </w:rPr>
              <w:t xml:space="preserve">Faixa de Temperatura </w:t>
            </w:r>
            <w:r>
              <w:rPr>
                <w:b w:val="0"/>
                <w:bCs w:val="0"/>
                <w:noProof/>
              </w:rPr>
              <w:t>de Linearidade</w:t>
            </w:r>
          </w:p>
        </w:tc>
        <w:tc>
          <w:tcPr>
            <w:tcW w:w="4409" w:type="dxa"/>
            <w:vAlign w:val="center"/>
          </w:tcPr>
          <w:p w14:paraId="48030E2C" w14:textId="77777777" w:rsidR="008320CD" w:rsidRDefault="008320CD" w:rsidP="008320CD">
            <w:pPr>
              <w:keepNext/>
              <w:ind w:firstLine="0"/>
              <w:jc w:val="center"/>
              <w:cnfStyle w:val="000000000000" w:firstRow="0" w:lastRow="0" w:firstColumn="0" w:lastColumn="0" w:oddVBand="0" w:evenVBand="0" w:oddHBand="0" w:evenHBand="0" w:firstRowFirstColumn="0" w:firstRowLastColumn="0" w:lastRowFirstColumn="0" w:lastRowLastColumn="0"/>
              <w:rPr>
                <w:noProof/>
              </w:rPr>
            </w:pPr>
            <w:r>
              <w:rPr>
                <w:noProof/>
              </w:rPr>
              <w:t>-40</w:t>
            </w:r>
            <w:r w:rsidR="00EE3A0F">
              <w:rPr>
                <w:noProof/>
              </w:rPr>
              <w:t xml:space="preserve"> °C</w:t>
            </w:r>
            <w:r>
              <w:rPr>
                <w:noProof/>
              </w:rPr>
              <w:t xml:space="preserve"> a 85</w:t>
            </w:r>
            <w:r w:rsidR="00EE3A0F">
              <w:rPr>
                <w:noProof/>
              </w:rPr>
              <w:t xml:space="preserve"> </w:t>
            </w:r>
            <w:r>
              <w:rPr>
                <w:noProof/>
              </w:rPr>
              <w:t>°C</w:t>
            </w:r>
          </w:p>
        </w:tc>
      </w:tr>
    </w:tbl>
    <w:p w14:paraId="10402C87" w14:textId="77777777" w:rsidR="00CF0CE8" w:rsidRDefault="0046672F" w:rsidP="00D0395B">
      <w:pPr>
        <w:pStyle w:val="Legenda"/>
      </w:pPr>
      <w:r>
        <w:t>Fonte</w:t>
      </w:r>
      <w:r w:rsidR="00FE331B">
        <w:t>: InvenSense (2013)</w:t>
      </w:r>
      <w:r w:rsidR="00D0395B">
        <w:t>.</w:t>
      </w:r>
    </w:p>
    <w:p w14:paraId="08F8F516" w14:textId="77777777" w:rsidR="004B07B6" w:rsidRPr="004B07B6" w:rsidRDefault="004B07B6" w:rsidP="004B07B6"/>
    <w:p w14:paraId="51DF0FC1" w14:textId="77777777" w:rsidR="00B60E7F" w:rsidRDefault="00B60E7F" w:rsidP="00B60E7F">
      <w:pPr>
        <w:pStyle w:val="Legenda"/>
        <w:keepNext/>
      </w:pPr>
      <w:bookmarkStart w:id="57" w:name="_Ref84536558"/>
      <w:bookmarkStart w:id="58" w:name="_Toc109837653"/>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4</w:t>
      </w:r>
      <w:r w:rsidR="00C42306">
        <w:rPr>
          <w:noProof/>
        </w:rPr>
        <w:fldChar w:fldCharType="end"/>
      </w:r>
      <w:bookmarkEnd w:id="57"/>
      <w:r>
        <w:t xml:space="preserve"> – Orientações dos eixos do MPU6050</w:t>
      </w:r>
      <w:r w:rsidR="00F9495A">
        <w:t>.</w:t>
      </w:r>
      <w:bookmarkEnd w:id="58"/>
    </w:p>
    <w:p w14:paraId="756C32E1" w14:textId="77777777" w:rsidR="00B60E7F" w:rsidRDefault="006075F6" w:rsidP="00572891">
      <w:pPr>
        <w:pStyle w:val="apendice"/>
        <w:jc w:val="center"/>
      </w:pPr>
      <w:r>
        <w:rPr>
          <w:noProof/>
          <w:lang w:val="en-US" w:eastAsia="en-US"/>
        </w:rPr>
        <w:drawing>
          <wp:inline distT="0" distB="0" distL="0" distR="0" wp14:anchorId="52700A04" wp14:editId="2F3D227B">
            <wp:extent cx="3240000" cy="2837846"/>
            <wp:effectExtent l="0" t="0" r="0" b="63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pic:nvPicPr>
                  <pic:blipFill rotWithShape="1">
                    <a:blip r:embed="rId13" cstate="print">
                      <a:extLst>
                        <a:ext uri="{28A0092B-C50C-407E-A947-70E740481C1C}">
                          <a14:useLocalDpi xmlns:a14="http://schemas.microsoft.com/office/drawing/2010/main" val="0"/>
                        </a:ext>
                      </a:extLst>
                    </a:blip>
                    <a:srcRect b="15192"/>
                    <a:stretch/>
                  </pic:blipFill>
                  <pic:spPr bwMode="auto">
                    <a:xfrm>
                      <a:off x="0" y="0"/>
                      <a:ext cx="3240000" cy="2837846"/>
                    </a:xfrm>
                    <a:prstGeom prst="rect">
                      <a:avLst/>
                    </a:prstGeom>
                    <a:ln>
                      <a:noFill/>
                    </a:ln>
                    <a:extLst>
                      <a:ext uri="{53640926-AAD7-44D8-BBD7-CCE9431645EC}">
                        <a14:shadowObscured xmlns:a14="http://schemas.microsoft.com/office/drawing/2010/main"/>
                      </a:ext>
                    </a:extLst>
                  </pic:spPr>
                </pic:pic>
              </a:graphicData>
            </a:graphic>
          </wp:inline>
        </w:drawing>
      </w:r>
    </w:p>
    <w:p w14:paraId="52E8E4C9" w14:textId="77777777" w:rsidR="00B60E7F" w:rsidRDefault="00B60E7F" w:rsidP="00B60E7F">
      <w:pPr>
        <w:pStyle w:val="Legenda"/>
      </w:pPr>
      <w:r>
        <w:t xml:space="preserve">Fonte: </w:t>
      </w:r>
      <w:r w:rsidR="0055346E">
        <w:t xml:space="preserve">Adaptado de </w:t>
      </w:r>
      <w:r>
        <w:t>InvenSense (2013).</w:t>
      </w:r>
    </w:p>
    <w:p w14:paraId="4B9DE762" w14:textId="77777777" w:rsidR="00B60E7F" w:rsidRPr="00B60E7F" w:rsidRDefault="00B60E7F" w:rsidP="00B60E7F">
      <w:pPr>
        <w:jc w:val="center"/>
      </w:pPr>
    </w:p>
    <w:p w14:paraId="03C277D1" w14:textId="77777777" w:rsidR="00CF0CE8" w:rsidRDefault="00CF0CE8" w:rsidP="00CF0CE8">
      <w:pPr>
        <w:pStyle w:val="Legenda"/>
        <w:keepNext/>
      </w:pPr>
      <w:bookmarkStart w:id="59" w:name="_Ref78308027"/>
      <w:bookmarkStart w:id="60" w:name="_Toc109837654"/>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5</w:t>
      </w:r>
      <w:r w:rsidR="00C42306">
        <w:rPr>
          <w:noProof/>
        </w:rPr>
        <w:fldChar w:fldCharType="end"/>
      </w:r>
      <w:bookmarkEnd w:id="59"/>
      <w:r w:rsidR="007926C3">
        <w:t xml:space="preserve"> –</w:t>
      </w:r>
      <w:r>
        <w:t xml:space="preserve"> </w:t>
      </w:r>
      <w:r w:rsidR="00C430C0">
        <w:t xml:space="preserve">Imagem do componente </w:t>
      </w:r>
      <w:r>
        <w:t>MPU6050</w:t>
      </w:r>
      <w:r w:rsidR="00C430C0">
        <w:t>.</w:t>
      </w:r>
      <w:bookmarkEnd w:id="60"/>
    </w:p>
    <w:p w14:paraId="567B3EE7" w14:textId="77777777" w:rsidR="00CF0CE8" w:rsidRPr="0069476F" w:rsidRDefault="00CF0CE8" w:rsidP="00CF0CE8"/>
    <w:p w14:paraId="512903AD" w14:textId="77777777" w:rsidR="0055346E" w:rsidRDefault="00800BDA" w:rsidP="0055346E">
      <w:pPr>
        <w:pStyle w:val="apendice"/>
        <w:jc w:val="center"/>
      </w:pPr>
      <w:r w:rsidRPr="00800BDA">
        <w:rPr>
          <w:noProof/>
          <w:lang w:val="en-US" w:eastAsia="en-US"/>
        </w:rPr>
        <w:drawing>
          <wp:inline distT="0" distB="0" distL="0" distR="0" wp14:anchorId="57609928" wp14:editId="2FE07085">
            <wp:extent cx="2429214" cy="1943371"/>
            <wp:effectExtent l="0" t="0" r="952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2429214" cy="1943371"/>
                    </a:xfrm>
                    <a:prstGeom prst="rect">
                      <a:avLst/>
                    </a:prstGeom>
                  </pic:spPr>
                </pic:pic>
              </a:graphicData>
            </a:graphic>
          </wp:inline>
        </w:drawing>
      </w:r>
    </w:p>
    <w:p w14:paraId="2D7EE2EF" w14:textId="77777777" w:rsidR="00CF0CE8" w:rsidRPr="00CF0CE8" w:rsidRDefault="00CF0CE8" w:rsidP="00D0395B">
      <w:pPr>
        <w:pStyle w:val="Legenda"/>
      </w:pPr>
      <w:r>
        <w:t xml:space="preserve">Fonte: </w:t>
      </w:r>
      <w:r w:rsidR="00800BDA">
        <w:t>Mouser Eletronics</w:t>
      </w:r>
      <w:r>
        <w:t xml:space="preserve"> (2021)</w:t>
      </w:r>
      <w:r w:rsidR="00F9495A">
        <w:t>.</w:t>
      </w:r>
    </w:p>
    <w:p w14:paraId="77D4B18E" w14:textId="77777777" w:rsidR="00FE331B" w:rsidRDefault="00FE331B" w:rsidP="00F939C4">
      <w:pPr>
        <w:pStyle w:val="Ttulo2"/>
      </w:pPr>
      <w:bookmarkStart w:id="61" w:name="_Toc79083911"/>
      <w:bookmarkStart w:id="62" w:name="_Toc109837819"/>
      <w:r w:rsidRPr="00956EF4">
        <w:t xml:space="preserve">Motor </w:t>
      </w:r>
      <w:r>
        <w:t xml:space="preserve">com Massa de eixo </w:t>
      </w:r>
      <w:bookmarkEnd w:id="61"/>
      <w:r w:rsidR="00F9172B">
        <w:t>deslocadO</w:t>
      </w:r>
      <w:bookmarkEnd w:id="62"/>
    </w:p>
    <w:p w14:paraId="35AC8069" w14:textId="77777777" w:rsidR="00FE331B" w:rsidRDefault="00FE331B" w:rsidP="00FE331B">
      <w:pPr>
        <w:pStyle w:val="CorpodoTexto"/>
      </w:pPr>
      <w:r>
        <w:t xml:space="preserve">Segundo </w:t>
      </w:r>
      <w:r w:rsidR="007926C3">
        <w:t xml:space="preserve">Neto </w:t>
      </w:r>
      <w:r>
        <w:t>(2019), na década de 1980, a empresa de celulares Motorola desenvolveu a tecnologia do “Vibracall”. A empresa utilizou motores com massa de eixo deslocada, no formato de meia lua</w:t>
      </w:r>
      <w:r w:rsidR="007926C3">
        <w:t>,</w:t>
      </w:r>
      <w:r>
        <w:t xml:space="preserve"> dentro dos aparelhos telefônicos</w:t>
      </w:r>
      <w:r w:rsidR="007926C3">
        <w:t>.</w:t>
      </w:r>
      <w:r>
        <w:t xml:space="preserve"> </w:t>
      </w:r>
      <w:r w:rsidR="007926C3">
        <w:t xml:space="preserve">Com </w:t>
      </w:r>
      <w:r>
        <w:t xml:space="preserve">isso, quando o motor recebia </w:t>
      </w:r>
      <w:r>
        <w:lastRenderedPageBreak/>
        <w:t>energia elétrica</w:t>
      </w:r>
      <w:r w:rsidR="007926C3">
        <w:t>,</w:t>
      </w:r>
      <w:r>
        <w:t xml:space="preserve"> gerava a sensação de vibração. Existem duas principais variações do “Vibracall”, os de formato cilíndrico e </w:t>
      </w:r>
      <w:r w:rsidR="007926C3">
        <w:t xml:space="preserve">os de formato </w:t>
      </w:r>
      <w:r>
        <w:t>circular. A grande vantagem que o circular exerce sobre o cilíndrico</w:t>
      </w:r>
      <w:r w:rsidR="004A3BC5">
        <w:t xml:space="preserve">, como pode-se observar na </w:t>
      </w:r>
      <w:r w:rsidR="00C42306">
        <w:fldChar w:fldCharType="begin"/>
      </w:r>
      <w:r w:rsidR="004A3BC5">
        <w:instrText xml:space="preserve"> REF _Ref79083585 \h </w:instrText>
      </w:r>
      <w:r w:rsidR="00C42306">
        <w:fldChar w:fldCharType="separate"/>
      </w:r>
      <w:r w:rsidR="00876605">
        <w:t xml:space="preserve">Figura </w:t>
      </w:r>
      <w:r w:rsidR="00876605">
        <w:rPr>
          <w:noProof/>
        </w:rPr>
        <w:t>2</w:t>
      </w:r>
      <w:r w:rsidR="00876605">
        <w:t>.</w:t>
      </w:r>
      <w:r w:rsidR="00876605">
        <w:rPr>
          <w:noProof/>
        </w:rPr>
        <w:t>6</w:t>
      </w:r>
      <w:r w:rsidR="00C42306">
        <w:fldChar w:fldCharType="end"/>
      </w:r>
      <w:r w:rsidR="004A3BC5">
        <w:t>,</w:t>
      </w:r>
      <w:r>
        <w:t xml:space="preserve"> é a sua face plana que garante uma fácil adaptação aos projetos</w:t>
      </w:r>
      <w:r w:rsidR="007926C3">
        <w:t>.</w:t>
      </w:r>
      <w:r>
        <w:t xml:space="preserve"> </w:t>
      </w:r>
      <w:r w:rsidR="004A3BC5">
        <w:t>Em contra partida,</w:t>
      </w:r>
      <w:r>
        <w:t xml:space="preserve"> o cilíndrico necessita que suas extremidades rotacionem para que ocorra vibração (</w:t>
      </w:r>
      <w:r w:rsidR="00DB6A42">
        <w:t xml:space="preserve">NACIMENTO; </w:t>
      </w:r>
      <w:r>
        <w:t>MAIA, 2019).</w:t>
      </w:r>
      <w:r w:rsidR="007926C3">
        <w:t xml:space="preserve"> </w:t>
      </w:r>
    </w:p>
    <w:p w14:paraId="35C6FE4F" w14:textId="77777777" w:rsidR="00E62101" w:rsidRDefault="00E62101" w:rsidP="00FE331B">
      <w:pPr>
        <w:pStyle w:val="CorpodoTexto"/>
      </w:pPr>
    </w:p>
    <w:p w14:paraId="2E16DF16" w14:textId="77777777" w:rsidR="00FE331B" w:rsidRDefault="00FE331B" w:rsidP="00E62101">
      <w:pPr>
        <w:pStyle w:val="Legenda"/>
        <w:keepNext/>
      </w:pPr>
      <w:bookmarkStart w:id="63" w:name="_Ref79083585"/>
      <w:bookmarkStart w:id="64" w:name="_Toc109837655"/>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6</w:t>
      </w:r>
      <w:r w:rsidR="00C42306">
        <w:rPr>
          <w:noProof/>
        </w:rPr>
        <w:fldChar w:fldCharType="end"/>
      </w:r>
      <w:bookmarkEnd w:id="63"/>
      <w:r>
        <w:t xml:space="preserve">- Motor </w:t>
      </w:r>
      <w:r w:rsidR="007926C3">
        <w:t>v</w:t>
      </w:r>
      <w:r>
        <w:t>ibracional C1026B</w:t>
      </w:r>
      <w:r w:rsidR="007926C3">
        <w:t>.</w:t>
      </w:r>
      <w:bookmarkEnd w:id="64"/>
    </w:p>
    <w:p w14:paraId="3E792649" w14:textId="77777777" w:rsidR="0069476F" w:rsidRDefault="00FE331B" w:rsidP="00572891">
      <w:pPr>
        <w:pStyle w:val="apendice"/>
        <w:jc w:val="center"/>
      </w:pPr>
      <w:r w:rsidRPr="00546197">
        <w:rPr>
          <w:noProof/>
          <w:lang w:val="en-US" w:eastAsia="en-US"/>
        </w:rPr>
        <w:drawing>
          <wp:inline distT="0" distB="0" distL="0" distR="0" wp14:anchorId="504961C0" wp14:editId="2A37EEE0">
            <wp:extent cx="1820848" cy="1827594"/>
            <wp:effectExtent l="0" t="0" r="8255" b="127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1204" t="1455"/>
                    <a:stretch/>
                  </pic:blipFill>
                  <pic:spPr bwMode="auto">
                    <a:xfrm>
                      <a:off x="0" y="0"/>
                      <a:ext cx="1871750" cy="1878685"/>
                    </a:xfrm>
                    <a:prstGeom prst="rect">
                      <a:avLst/>
                    </a:prstGeom>
                    <a:noFill/>
                    <a:ln>
                      <a:noFill/>
                    </a:ln>
                    <a:extLst>
                      <a:ext uri="{53640926-AAD7-44D8-BBD7-CCE9431645EC}">
                        <a14:shadowObscured xmlns:a14="http://schemas.microsoft.com/office/drawing/2010/main"/>
                      </a:ext>
                    </a:extLst>
                  </pic:spPr>
                </pic:pic>
              </a:graphicData>
            </a:graphic>
          </wp:inline>
        </w:drawing>
      </w:r>
    </w:p>
    <w:p w14:paraId="48BE8973" w14:textId="77777777" w:rsidR="00E62101" w:rsidRPr="00E62101" w:rsidRDefault="00FE331B" w:rsidP="00D0395B">
      <w:pPr>
        <w:pStyle w:val="Legenda"/>
      </w:pPr>
      <w:r>
        <w:t xml:space="preserve">Fonte: </w:t>
      </w:r>
      <w:r w:rsidRPr="001C07CF">
        <w:t>Mouser Electronics (2021)</w:t>
      </w:r>
      <w:r w:rsidR="00D0395B">
        <w:t>.</w:t>
      </w:r>
    </w:p>
    <w:p w14:paraId="50ABCCD4" w14:textId="77777777" w:rsidR="00FE331B" w:rsidRDefault="00FE331B" w:rsidP="00D2331D">
      <w:pPr>
        <w:pStyle w:val="CorpodoTexto"/>
      </w:pPr>
      <w:r>
        <w:t xml:space="preserve">Para o presente projeto, optou-se pelo motor de corrente continua C1026B, </w:t>
      </w:r>
      <w:r w:rsidR="00B869F2">
        <w:t>sendo</w:t>
      </w:r>
      <w:r>
        <w:t xml:space="preserve"> um motor vibracional do tipo circular</w:t>
      </w:r>
      <w:r w:rsidR="007926C3">
        <w:t>.</w:t>
      </w:r>
      <w:r>
        <w:t xml:space="preserve"> </w:t>
      </w:r>
      <w:r w:rsidR="007926C3">
        <w:t xml:space="preserve">Suas </w:t>
      </w:r>
      <w:r>
        <w:t>especificações podem ser vistas n</w:t>
      </w:r>
      <w:r w:rsidR="00257A2D">
        <w:t xml:space="preserve">o </w:t>
      </w:r>
      <w:r w:rsidR="00C42306">
        <w:fldChar w:fldCharType="begin"/>
      </w:r>
      <w:r w:rsidR="00257A2D">
        <w:instrText xml:space="preserve"> REF _Ref78309602 \h </w:instrText>
      </w:r>
      <w:r w:rsidR="00C42306">
        <w:fldChar w:fldCharType="separate"/>
      </w:r>
      <w:r w:rsidR="00876605">
        <w:t xml:space="preserve">Quadro </w:t>
      </w:r>
      <w:r w:rsidR="00876605">
        <w:rPr>
          <w:noProof/>
        </w:rPr>
        <w:t>2</w:t>
      </w:r>
      <w:r w:rsidR="00876605">
        <w:t>.</w:t>
      </w:r>
      <w:r w:rsidR="00876605">
        <w:rPr>
          <w:noProof/>
        </w:rPr>
        <w:t>5</w:t>
      </w:r>
      <w:r w:rsidR="00C42306">
        <w:fldChar w:fldCharType="end"/>
      </w:r>
      <w:r>
        <w:t>.</w:t>
      </w:r>
    </w:p>
    <w:p w14:paraId="69DDC8DD" w14:textId="77777777" w:rsidR="0036044F" w:rsidRDefault="0036044F" w:rsidP="00D2331D">
      <w:pPr>
        <w:pStyle w:val="CorpodoTexto"/>
      </w:pPr>
    </w:p>
    <w:p w14:paraId="7C6FBD0B" w14:textId="77777777" w:rsidR="0069476F" w:rsidRPr="0069476F" w:rsidRDefault="00257A2D" w:rsidP="008A6508">
      <w:pPr>
        <w:pStyle w:val="Legenda"/>
        <w:keepNext/>
      </w:pPr>
      <w:bookmarkStart w:id="65" w:name="_Ref78309602"/>
      <w:bookmarkStart w:id="66" w:name="_Toc109837689"/>
      <w:r>
        <w:t xml:space="preserve">Quadro </w:t>
      </w:r>
      <w:r w:rsidR="00C42306">
        <w:fldChar w:fldCharType="begin"/>
      </w:r>
      <w:r w:rsidR="00DB3C36">
        <w:instrText xml:space="preserve"> STYLEREF 1 \s </w:instrText>
      </w:r>
      <w:r w:rsidR="00C42306">
        <w:fldChar w:fldCharType="separate"/>
      </w:r>
      <w:r w:rsidR="00876605">
        <w:rPr>
          <w:noProof/>
        </w:rPr>
        <w:t>2</w:t>
      </w:r>
      <w:r w:rsidR="00C42306">
        <w:rPr>
          <w:noProof/>
        </w:rPr>
        <w:fldChar w:fldCharType="end"/>
      </w:r>
      <w:r w:rsidR="00DF79F2">
        <w:t>.</w:t>
      </w:r>
      <w:r w:rsidR="00C42306">
        <w:fldChar w:fldCharType="begin"/>
      </w:r>
      <w:r w:rsidR="004D0BB6">
        <w:instrText xml:space="preserve"> SEQ Quadro \* ARABIC \s 1 </w:instrText>
      </w:r>
      <w:r w:rsidR="00C42306">
        <w:fldChar w:fldCharType="separate"/>
      </w:r>
      <w:r w:rsidR="00876605">
        <w:rPr>
          <w:noProof/>
        </w:rPr>
        <w:t>5</w:t>
      </w:r>
      <w:r w:rsidR="00C42306">
        <w:fldChar w:fldCharType="end"/>
      </w:r>
      <w:bookmarkEnd w:id="65"/>
      <w:r>
        <w:t xml:space="preserve"> </w:t>
      </w:r>
      <w:r w:rsidR="007926C3">
        <w:t>–</w:t>
      </w:r>
      <w:r>
        <w:t xml:space="preserve"> </w:t>
      </w:r>
      <w:r w:rsidRPr="00C659E9">
        <w:t>Especificações Motor C1026B</w:t>
      </w:r>
      <w:r w:rsidR="007926C3">
        <w:t>.</w:t>
      </w:r>
      <w:bookmarkEnd w:id="66"/>
    </w:p>
    <w:tbl>
      <w:tblPr>
        <w:tblStyle w:val="Tabelacomgrade"/>
        <w:tblW w:w="0" w:type="auto"/>
        <w:tblLook w:val="04A0" w:firstRow="1" w:lastRow="0" w:firstColumn="1" w:lastColumn="0" w:noHBand="0" w:noVBand="1"/>
      </w:tblPr>
      <w:tblGrid>
        <w:gridCol w:w="3189"/>
        <w:gridCol w:w="2806"/>
        <w:gridCol w:w="2807"/>
      </w:tblGrid>
      <w:tr w:rsidR="001D1FA6" w14:paraId="3367A542" w14:textId="77777777" w:rsidTr="00591A4A">
        <w:trPr>
          <w:trHeight w:val="419"/>
        </w:trPr>
        <w:tc>
          <w:tcPr>
            <w:tcW w:w="3189" w:type="dxa"/>
          </w:tcPr>
          <w:p w14:paraId="65B44B60" w14:textId="77777777" w:rsidR="001D1FA6" w:rsidRPr="00333B3F" w:rsidRDefault="007926C3" w:rsidP="00FE331B">
            <w:pPr>
              <w:keepNext/>
              <w:ind w:firstLine="0"/>
              <w:jc w:val="center"/>
              <w:rPr>
                <w:b/>
              </w:rPr>
            </w:pPr>
            <w:r>
              <w:rPr>
                <w:b/>
              </w:rPr>
              <w:t>Parâmetro</w:t>
            </w:r>
          </w:p>
        </w:tc>
        <w:tc>
          <w:tcPr>
            <w:tcW w:w="2806" w:type="dxa"/>
          </w:tcPr>
          <w:p w14:paraId="50BC8FCB" w14:textId="77777777" w:rsidR="001D1FA6" w:rsidRPr="00333B3F" w:rsidRDefault="007926C3" w:rsidP="00FE331B">
            <w:pPr>
              <w:keepNext/>
              <w:ind w:firstLine="0"/>
              <w:jc w:val="center"/>
              <w:rPr>
                <w:b/>
              </w:rPr>
            </w:pPr>
            <w:r>
              <w:rPr>
                <w:b/>
              </w:rPr>
              <w:t>Valor</w:t>
            </w:r>
          </w:p>
        </w:tc>
        <w:tc>
          <w:tcPr>
            <w:tcW w:w="2807" w:type="dxa"/>
          </w:tcPr>
          <w:p w14:paraId="6CE54A7E" w14:textId="77777777" w:rsidR="001D1FA6" w:rsidRPr="00333B3F" w:rsidRDefault="001D1FA6" w:rsidP="00FE331B">
            <w:pPr>
              <w:keepNext/>
              <w:ind w:firstLine="0"/>
              <w:jc w:val="center"/>
              <w:rPr>
                <w:b/>
              </w:rPr>
            </w:pPr>
            <w:r w:rsidRPr="00333B3F">
              <w:rPr>
                <w:b/>
              </w:rPr>
              <w:t>Condição</w:t>
            </w:r>
          </w:p>
        </w:tc>
      </w:tr>
      <w:tr w:rsidR="00591A4A" w14:paraId="29D846B7" w14:textId="77777777" w:rsidTr="00E64363">
        <w:trPr>
          <w:trHeight w:val="419"/>
        </w:trPr>
        <w:tc>
          <w:tcPr>
            <w:tcW w:w="3189" w:type="dxa"/>
            <w:vAlign w:val="center"/>
          </w:tcPr>
          <w:p w14:paraId="2A3B9498" w14:textId="77777777" w:rsidR="00591A4A" w:rsidRDefault="00591A4A" w:rsidP="00591A4A">
            <w:pPr>
              <w:keepNext/>
              <w:ind w:firstLine="0"/>
              <w:jc w:val="center"/>
            </w:pPr>
            <w:r>
              <w:t>Velocidade Nominal</w:t>
            </w:r>
          </w:p>
        </w:tc>
        <w:tc>
          <w:tcPr>
            <w:tcW w:w="2806" w:type="dxa"/>
            <w:vAlign w:val="center"/>
          </w:tcPr>
          <w:p w14:paraId="4AC046DD" w14:textId="77777777" w:rsidR="00591A4A" w:rsidRDefault="00591A4A" w:rsidP="00257A2D">
            <w:pPr>
              <w:keepNext/>
              <w:ind w:firstLine="0"/>
              <w:jc w:val="center"/>
            </w:pPr>
            <w:r>
              <w:t>9.000 rpm Min</w:t>
            </w:r>
          </w:p>
        </w:tc>
        <w:tc>
          <w:tcPr>
            <w:tcW w:w="2807" w:type="dxa"/>
            <w:vMerge w:val="restart"/>
            <w:vAlign w:val="center"/>
          </w:tcPr>
          <w:p w14:paraId="4D6B563D" w14:textId="77777777" w:rsidR="00591A4A" w:rsidRDefault="00591A4A" w:rsidP="00257A2D">
            <w:pPr>
              <w:keepNext/>
              <w:ind w:firstLine="0"/>
              <w:jc w:val="center"/>
            </w:pPr>
            <w:r>
              <w:t>Na tensão nominal</w:t>
            </w:r>
          </w:p>
        </w:tc>
      </w:tr>
      <w:tr w:rsidR="00591A4A" w14:paraId="7DD99876" w14:textId="77777777" w:rsidTr="00E64363">
        <w:trPr>
          <w:trHeight w:val="419"/>
        </w:trPr>
        <w:tc>
          <w:tcPr>
            <w:tcW w:w="3189" w:type="dxa"/>
            <w:vAlign w:val="center"/>
          </w:tcPr>
          <w:p w14:paraId="691DAB2D" w14:textId="77777777" w:rsidR="00591A4A" w:rsidRDefault="00591A4A" w:rsidP="00591A4A">
            <w:pPr>
              <w:keepNext/>
              <w:ind w:firstLine="0"/>
              <w:jc w:val="center"/>
            </w:pPr>
            <w:r>
              <w:t>Corrente Nominal</w:t>
            </w:r>
          </w:p>
        </w:tc>
        <w:tc>
          <w:tcPr>
            <w:tcW w:w="2806" w:type="dxa"/>
            <w:vAlign w:val="center"/>
          </w:tcPr>
          <w:p w14:paraId="323CCF3D" w14:textId="77777777" w:rsidR="00591A4A" w:rsidRDefault="00591A4A" w:rsidP="00257A2D">
            <w:pPr>
              <w:keepNext/>
              <w:ind w:firstLine="0"/>
              <w:jc w:val="center"/>
            </w:pPr>
            <w:r>
              <w:t>90 mA Max</w:t>
            </w:r>
          </w:p>
        </w:tc>
        <w:tc>
          <w:tcPr>
            <w:tcW w:w="2807" w:type="dxa"/>
            <w:vMerge/>
            <w:vAlign w:val="center"/>
          </w:tcPr>
          <w:p w14:paraId="61E73498" w14:textId="77777777" w:rsidR="00591A4A" w:rsidRDefault="00591A4A" w:rsidP="00257A2D">
            <w:pPr>
              <w:keepNext/>
              <w:ind w:firstLine="0"/>
              <w:jc w:val="center"/>
            </w:pPr>
          </w:p>
        </w:tc>
      </w:tr>
      <w:tr w:rsidR="00591A4A" w14:paraId="17D34768" w14:textId="77777777" w:rsidTr="00E64363">
        <w:trPr>
          <w:trHeight w:val="407"/>
        </w:trPr>
        <w:tc>
          <w:tcPr>
            <w:tcW w:w="3189" w:type="dxa"/>
            <w:vAlign w:val="center"/>
          </w:tcPr>
          <w:p w14:paraId="1FBAE0A1" w14:textId="77777777" w:rsidR="00591A4A" w:rsidRDefault="00591A4A" w:rsidP="00591A4A">
            <w:pPr>
              <w:keepNext/>
              <w:ind w:firstLine="0"/>
              <w:jc w:val="center"/>
            </w:pPr>
            <w:r>
              <w:t>Corrente Inicial</w:t>
            </w:r>
          </w:p>
        </w:tc>
        <w:tc>
          <w:tcPr>
            <w:tcW w:w="2806" w:type="dxa"/>
            <w:vAlign w:val="center"/>
          </w:tcPr>
          <w:p w14:paraId="5F483A68" w14:textId="77777777" w:rsidR="00591A4A" w:rsidRDefault="00591A4A" w:rsidP="00257A2D">
            <w:pPr>
              <w:keepNext/>
              <w:ind w:firstLine="0"/>
              <w:jc w:val="center"/>
            </w:pPr>
            <w:r>
              <w:t>120 mA Max</w:t>
            </w:r>
          </w:p>
        </w:tc>
        <w:tc>
          <w:tcPr>
            <w:tcW w:w="2807" w:type="dxa"/>
            <w:vMerge w:val="restart"/>
            <w:vAlign w:val="center"/>
          </w:tcPr>
          <w:p w14:paraId="70F59147" w14:textId="77777777" w:rsidR="00591A4A" w:rsidRDefault="00591A4A" w:rsidP="00257A2D">
            <w:pPr>
              <w:keepNext/>
              <w:ind w:firstLine="0"/>
              <w:jc w:val="center"/>
            </w:pPr>
            <w:r>
              <w:t>M</w:t>
            </w:r>
            <w:r w:rsidRPr="00257A2D">
              <w:t>otor está girando em tensão mínima de partida</w:t>
            </w:r>
          </w:p>
        </w:tc>
      </w:tr>
      <w:tr w:rsidR="00591A4A" w14:paraId="53B0A8DA" w14:textId="77777777" w:rsidTr="00E64363">
        <w:trPr>
          <w:trHeight w:val="419"/>
        </w:trPr>
        <w:tc>
          <w:tcPr>
            <w:tcW w:w="3189" w:type="dxa"/>
            <w:vAlign w:val="center"/>
          </w:tcPr>
          <w:p w14:paraId="1F6728F1" w14:textId="77777777" w:rsidR="00591A4A" w:rsidRDefault="00591A4A" w:rsidP="00591A4A">
            <w:pPr>
              <w:keepNext/>
              <w:ind w:firstLine="0"/>
              <w:jc w:val="center"/>
            </w:pPr>
            <w:r>
              <w:t>Tensão Inicial</w:t>
            </w:r>
          </w:p>
        </w:tc>
        <w:tc>
          <w:tcPr>
            <w:tcW w:w="2806" w:type="dxa"/>
            <w:vAlign w:val="center"/>
          </w:tcPr>
          <w:p w14:paraId="539A55F4" w14:textId="77777777" w:rsidR="00591A4A" w:rsidRDefault="00591A4A" w:rsidP="00257A2D">
            <w:pPr>
              <w:keepNext/>
              <w:ind w:firstLine="0"/>
              <w:jc w:val="center"/>
            </w:pPr>
            <w:r>
              <w:t>2,3V DC Max</w:t>
            </w:r>
          </w:p>
        </w:tc>
        <w:tc>
          <w:tcPr>
            <w:tcW w:w="2807" w:type="dxa"/>
            <w:vMerge/>
            <w:vAlign w:val="center"/>
          </w:tcPr>
          <w:p w14:paraId="62E05884" w14:textId="77777777" w:rsidR="00591A4A" w:rsidRDefault="00591A4A" w:rsidP="00257A2D">
            <w:pPr>
              <w:keepNext/>
              <w:ind w:firstLine="0"/>
              <w:jc w:val="center"/>
            </w:pPr>
          </w:p>
        </w:tc>
      </w:tr>
      <w:tr w:rsidR="002856F3" w14:paraId="5C8BA398" w14:textId="77777777" w:rsidTr="00E64363">
        <w:trPr>
          <w:trHeight w:val="419"/>
        </w:trPr>
        <w:tc>
          <w:tcPr>
            <w:tcW w:w="3189" w:type="dxa"/>
            <w:vAlign w:val="center"/>
          </w:tcPr>
          <w:p w14:paraId="3B4A986D" w14:textId="77777777" w:rsidR="002856F3" w:rsidRDefault="002856F3" w:rsidP="00591A4A">
            <w:pPr>
              <w:keepNext/>
              <w:ind w:firstLine="0"/>
              <w:jc w:val="center"/>
            </w:pPr>
            <w:r>
              <w:t>Tensão de Operação</w:t>
            </w:r>
          </w:p>
        </w:tc>
        <w:tc>
          <w:tcPr>
            <w:tcW w:w="2806" w:type="dxa"/>
            <w:vAlign w:val="center"/>
          </w:tcPr>
          <w:p w14:paraId="37C65049" w14:textId="77777777" w:rsidR="002856F3" w:rsidRDefault="002856F3" w:rsidP="00257A2D">
            <w:pPr>
              <w:keepNext/>
              <w:ind w:firstLine="0"/>
              <w:jc w:val="center"/>
            </w:pPr>
            <w:r>
              <w:t>2,7</w:t>
            </w:r>
            <w:r w:rsidR="00AB5676">
              <w:t xml:space="preserve"> </w:t>
            </w:r>
            <w:r>
              <w:t>V a 3,3</w:t>
            </w:r>
            <w:r w:rsidR="00AB5676">
              <w:t xml:space="preserve"> </w:t>
            </w:r>
            <w:r>
              <w:t>V</w:t>
            </w:r>
          </w:p>
        </w:tc>
        <w:tc>
          <w:tcPr>
            <w:tcW w:w="2807" w:type="dxa"/>
            <w:vAlign w:val="center"/>
          </w:tcPr>
          <w:p w14:paraId="4E02CD52" w14:textId="77777777" w:rsidR="002856F3" w:rsidRDefault="002856F3" w:rsidP="00257A2D">
            <w:pPr>
              <w:keepNext/>
              <w:ind w:firstLine="0"/>
              <w:jc w:val="center"/>
            </w:pPr>
            <w:r>
              <w:t>-</w:t>
            </w:r>
          </w:p>
        </w:tc>
      </w:tr>
      <w:tr w:rsidR="00591A4A" w14:paraId="3F67F233" w14:textId="77777777" w:rsidTr="00E64363">
        <w:trPr>
          <w:trHeight w:val="839"/>
        </w:trPr>
        <w:tc>
          <w:tcPr>
            <w:tcW w:w="3189" w:type="dxa"/>
            <w:vAlign w:val="center"/>
          </w:tcPr>
          <w:p w14:paraId="740FF221" w14:textId="77777777" w:rsidR="00591A4A" w:rsidRDefault="00591A4A" w:rsidP="00591A4A">
            <w:pPr>
              <w:keepNext/>
              <w:ind w:firstLine="0"/>
              <w:jc w:val="center"/>
            </w:pPr>
            <w:r>
              <w:t>Resistencia de Isolamento</w:t>
            </w:r>
          </w:p>
        </w:tc>
        <w:tc>
          <w:tcPr>
            <w:tcW w:w="2806" w:type="dxa"/>
            <w:vAlign w:val="center"/>
          </w:tcPr>
          <w:p w14:paraId="22C8DC1E" w14:textId="77777777" w:rsidR="00591A4A" w:rsidRDefault="00591A4A" w:rsidP="00257A2D">
            <w:pPr>
              <w:keepNext/>
              <w:ind w:firstLine="0"/>
              <w:jc w:val="center"/>
            </w:pPr>
            <w:r>
              <w:t>10 MΩ Min</w:t>
            </w:r>
          </w:p>
        </w:tc>
        <w:tc>
          <w:tcPr>
            <w:tcW w:w="2807" w:type="dxa"/>
            <w:vAlign w:val="center"/>
          </w:tcPr>
          <w:p w14:paraId="0EB135C1" w14:textId="77777777" w:rsidR="00591A4A" w:rsidRDefault="00591A4A" w:rsidP="007926C3">
            <w:pPr>
              <w:keepNext/>
              <w:ind w:firstLine="0"/>
              <w:jc w:val="center"/>
            </w:pPr>
            <w:r w:rsidRPr="00257A2D">
              <w:t>em 100</w:t>
            </w:r>
            <w:r w:rsidR="00AB5676">
              <w:t xml:space="preserve"> </w:t>
            </w:r>
            <w:r w:rsidRPr="00257A2D">
              <w:t>V</w:t>
            </w:r>
            <w:r>
              <w:t xml:space="preserve"> CC</w:t>
            </w:r>
            <w:r w:rsidRPr="00257A2D">
              <w:t xml:space="preserve"> entre o fio condutor e a caixa</w:t>
            </w:r>
          </w:p>
        </w:tc>
      </w:tr>
      <w:tr w:rsidR="00591A4A" w14:paraId="4CF72FF6" w14:textId="77777777" w:rsidTr="00E64363">
        <w:trPr>
          <w:trHeight w:val="839"/>
        </w:trPr>
        <w:tc>
          <w:tcPr>
            <w:tcW w:w="3189" w:type="dxa"/>
            <w:vAlign w:val="center"/>
          </w:tcPr>
          <w:p w14:paraId="11C35424" w14:textId="77777777" w:rsidR="00591A4A" w:rsidRDefault="00591A4A" w:rsidP="00591A4A">
            <w:pPr>
              <w:keepNext/>
              <w:ind w:firstLine="0"/>
              <w:jc w:val="center"/>
            </w:pPr>
            <w:r>
              <w:t>Resistência</w:t>
            </w:r>
          </w:p>
        </w:tc>
        <w:tc>
          <w:tcPr>
            <w:tcW w:w="2806" w:type="dxa"/>
            <w:vAlign w:val="center"/>
          </w:tcPr>
          <w:p w14:paraId="0D7F92BE" w14:textId="77777777" w:rsidR="00591A4A" w:rsidRDefault="00591A4A" w:rsidP="00257A2D">
            <w:pPr>
              <w:keepNext/>
              <w:ind w:firstLine="0"/>
              <w:jc w:val="center"/>
            </w:pPr>
            <w:r>
              <w:t>31 Ω ± 15%</w:t>
            </w:r>
          </w:p>
          <w:p w14:paraId="722D3632" w14:textId="77777777" w:rsidR="00591A4A" w:rsidRDefault="00591A4A" w:rsidP="00257A2D">
            <w:pPr>
              <w:keepNext/>
              <w:ind w:firstLine="0"/>
              <w:jc w:val="center"/>
            </w:pPr>
            <w:r>
              <w:t>59 Ω ± 15%</w:t>
            </w:r>
          </w:p>
        </w:tc>
        <w:tc>
          <w:tcPr>
            <w:tcW w:w="2807" w:type="dxa"/>
            <w:vAlign w:val="center"/>
          </w:tcPr>
          <w:p w14:paraId="4B851EB0" w14:textId="77777777" w:rsidR="00591A4A" w:rsidRDefault="00591A4A" w:rsidP="00257A2D">
            <w:pPr>
              <w:keepNext/>
              <w:ind w:firstLine="0"/>
              <w:jc w:val="center"/>
            </w:pPr>
            <w:r>
              <w:t>Em 25</w:t>
            </w:r>
            <w:r w:rsidR="00AB5676">
              <w:t xml:space="preserve"> </w:t>
            </w:r>
            <w:r>
              <w:t>°C</w:t>
            </w:r>
          </w:p>
        </w:tc>
      </w:tr>
    </w:tbl>
    <w:p w14:paraId="41F7CB08" w14:textId="77777777" w:rsidR="00FE331B" w:rsidRPr="0036276A" w:rsidRDefault="00FE331B" w:rsidP="004D227D">
      <w:pPr>
        <w:pStyle w:val="Legenda"/>
      </w:pPr>
      <w:r>
        <w:t>Fonte:</w:t>
      </w:r>
      <w:r w:rsidRPr="001C07CF">
        <w:t xml:space="preserve"> JinLong Machinery (2009)</w:t>
      </w:r>
      <w:r w:rsidR="00C430C0">
        <w:t>.</w:t>
      </w:r>
    </w:p>
    <w:p w14:paraId="5A34C380" w14:textId="77777777" w:rsidR="00FE331B" w:rsidRPr="00FE331B" w:rsidRDefault="00FE331B" w:rsidP="002737E6">
      <w:pPr>
        <w:pStyle w:val="Ttulo2"/>
      </w:pPr>
      <w:bookmarkStart w:id="67" w:name="_Toc79083912"/>
      <w:bookmarkStart w:id="68" w:name="_Toc109837820"/>
      <w:r>
        <w:lastRenderedPageBreak/>
        <w:t>IDE Arduino</w:t>
      </w:r>
      <w:bookmarkEnd w:id="67"/>
      <w:bookmarkEnd w:id="68"/>
      <w:r>
        <w:t xml:space="preserve"> </w:t>
      </w:r>
    </w:p>
    <w:p w14:paraId="353CFE49" w14:textId="77777777" w:rsidR="00E62101" w:rsidRDefault="000C46F2" w:rsidP="00D2331D">
      <w:pPr>
        <w:pStyle w:val="CorpodoTexto"/>
      </w:pPr>
      <w:r>
        <w:t xml:space="preserve">Para a utilização do microcontrolador NodeMCU ESP8266, faz-se necessário a utilização de um ambiente de programação. Um dos ambiente de programação mais difundido dentre a comunidade de microcontroladores é a IDE Arduino. </w:t>
      </w:r>
      <w:r w:rsidR="00FE331B">
        <w:t>De acordo com o artigo “A plataforma Arduino e suas aplicações”</w:t>
      </w:r>
      <w:r w:rsidR="00FC38AF">
        <w:t xml:space="preserve"> </w:t>
      </w:r>
      <w:r w:rsidR="00C42306">
        <w:fldChar w:fldCharType="begin" w:fldLock="1"/>
      </w:r>
      <w:r w:rsidR="00FC38AF">
        <w:instrText>ADDIN CSL_CITATION {"citationItems":[{"id":"ITEM-1","itemData":{"abstract":"The present paper introduces the Arduino platform, a system that allows the automation of processes by using programmable commands. From the history of the platform, will be described the Arduino concepts, its physical and software features, the modules capable of extending its applicability and application examples. Finally, it will conclude on the benefits and the ability to apply technical knowledge, improving the quality of life and processes optimization, either in personal or professional levels.","author":[{"dropping-particle":"","family":"Ferroni","given":"Eduardo Henrique","non-dropping-particle":"","parse-names":false,"suffix":""},{"dropping-particle":"","family":"Vieira","given":"Hugo Rodrigues","non-dropping-particle":"","parse-names":false,"suffix":""},{"dropping-particle":"","family":"Nogueira","given":"Jaderson Henrique","non-dropping-particle":"","parse-names":false,"suffix":""},{"dropping-particle":"","family":"Kerner","given":"Rafael","non-dropping-particle":"","parse-names":false,"suffix":""}],"container-title":"Revista UIIPS","id":"ITEM-1","issued":{"date-parts":[["2015"]]},"page":"133 -148","title":"a Plataforma Arduíno E Suas Aplicações","type":"article-journal","volume":"3"},"uris":["http://www.mendeley.com/documents/?uuid=d3a22442-3100-466e-88f9-c009a7746b8a"]}],"mendeley":{"formattedCitation":"(FERRONI et al., 2015)","plainTextFormattedCitation":"(FERRONI et al., 2015)"},"properties":{"noteIndex":0},"schema":"https://github.com/citation-style-language/schema/raw/master/csl-citation.json"}</w:instrText>
      </w:r>
      <w:r w:rsidR="00C42306">
        <w:fldChar w:fldCharType="separate"/>
      </w:r>
      <w:r w:rsidR="00FC38AF" w:rsidRPr="00FC38AF">
        <w:rPr>
          <w:noProof/>
        </w:rPr>
        <w:t>(FERRONI et al., 2015)</w:t>
      </w:r>
      <w:r w:rsidR="00C42306">
        <w:fldChar w:fldCharType="end"/>
      </w:r>
      <w:r w:rsidR="00FE331B">
        <w:t xml:space="preserve">, o ambiente de desenvolvimento integrado (IDE) é um </w:t>
      </w:r>
      <w:r w:rsidR="00FE331B" w:rsidRPr="00333B3F">
        <w:rPr>
          <w:i/>
        </w:rPr>
        <w:t>software</w:t>
      </w:r>
      <w:r w:rsidR="00FE331B">
        <w:t xml:space="preserve"> que promove a interação homem-máquina, permitindo assim enviar instruções ao microcontrolador. As instruções são passadas por </w:t>
      </w:r>
      <w:r w:rsidR="00FE331B" w:rsidRPr="00333B3F">
        <w:rPr>
          <w:i/>
        </w:rPr>
        <w:t>scripts</w:t>
      </w:r>
      <w:r w:rsidR="00FE331B">
        <w:t>, ou seja, devem ser programadas utilizando linguagem C/C++.</w:t>
      </w:r>
    </w:p>
    <w:p w14:paraId="7FF408DD" w14:textId="77777777" w:rsidR="00D0395B" w:rsidRDefault="00D0395B" w:rsidP="00D0395B">
      <w:pPr>
        <w:pStyle w:val="CorpodoTexto"/>
      </w:pPr>
      <w:r>
        <w:t xml:space="preserve">Um algoritmo programado para Arduino, como pode ser visto no exemplo da </w:t>
      </w:r>
      <w:r w:rsidR="00C42306">
        <w:fldChar w:fldCharType="begin"/>
      </w:r>
      <w:r>
        <w:instrText xml:space="preserve"> REF _Ref78308353 \h </w:instrText>
      </w:r>
      <w:r w:rsidR="00C42306">
        <w:fldChar w:fldCharType="separate"/>
      </w:r>
      <w:r w:rsidR="00876605">
        <w:t xml:space="preserve">Figura </w:t>
      </w:r>
      <w:r w:rsidR="00876605">
        <w:rPr>
          <w:noProof/>
        </w:rPr>
        <w:t>2</w:t>
      </w:r>
      <w:r w:rsidR="00876605">
        <w:t>.</w:t>
      </w:r>
      <w:r w:rsidR="00876605">
        <w:rPr>
          <w:noProof/>
        </w:rPr>
        <w:t>7</w:t>
      </w:r>
      <w:r w:rsidR="00C42306">
        <w:fldChar w:fldCharType="end"/>
      </w:r>
      <w:r>
        <w:t xml:space="preserve">, deve necessariamente conter as </w:t>
      </w:r>
      <w:r w:rsidRPr="00E32054">
        <w:t xml:space="preserve">funções </w:t>
      </w:r>
      <w:r w:rsidRPr="002F1A24">
        <w:rPr>
          <w:i/>
        </w:rPr>
        <w:t>void setup</w:t>
      </w:r>
      <w:r w:rsidRPr="002F1A24">
        <w:t>()</w:t>
      </w:r>
      <w:r w:rsidRPr="00E32054">
        <w:t xml:space="preserve"> e </w:t>
      </w:r>
      <w:r w:rsidRPr="002F1A24">
        <w:rPr>
          <w:i/>
        </w:rPr>
        <w:t>void loop</w:t>
      </w:r>
      <w:r w:rsidRPr="002F1A24">
        <w:t>()</w:t>
      </w:r>
      <w:r w:rsidRPr="00E32054">
        <w:t>. A função</w:t>
      </w:r>
      <w:r>
        <w:t xml:space="preserve"> </w:t>
      </w:r>
      <w:r w:rsidRPr="00333B3F">
        <w:rPr>
          <w:i/>
        </w:rPr>
        <w:t>setup</w:t>
      </w:r>
      <w:r>
        <w:t xml:space="preserve"> é executada apenas uma vez, assim que o dispositivo é ligado. Já a função </w:t>
      </w:r>
      <w:r w:rsidRPr="00333B3F">
        <w:rPr>
          <w:i/>
        </w:rPr>
        <w:t>loop</w:t>
      </w:r>
      <w:r>
        <w:t>, funciona como um laço de repetição, executando indefinidamente até o dispositivo ser desligado (OLIVEIRA, 20</w:t>
      </w:r>
      <w:r w:rsidR="00E15E5E">
        <w:t>17</w:t>
      </w:r>
      <w:r>
        <w:t>).</w:t>
      </w:r>
    </w:p>
    <w:p w14:paraId="5004F807" w14:textId="77777777" w:rsidR="00E32054" w:rsidRDefault="00E32054" w:rsidP="00D0395B">
      <w:pPr>
        <w:pStyle w:val="CorpodoTexto"/>
      </w:pPr>
    </w:p>
    <w:p w14:paraId="69ABF431" w14:textId="77777777" w:rsidR="0069476F" w:rsidRPr="0069476F" w:rsidRDefault="00FE331B" w:rsidP="00333B3F">
      <w:pPr>
        <w:pStyle w:val="Legenda"/>
        <w:keepNext/>
      </w:pPr>
      <w:bookmarkStart w:id="69" w:name="_Ref78308353"/>
      <w:bookmarkStart w:id="70" w:name="_Toc109837656"/>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7</w:t>
      </w:r>
      <w:r w:rsidR="00C42306">
        <w:rPr>
          <w:noProof/>
        </w:rPr>
        <w:fldChar w:fldCharType="end"/>
      </w:r>
      <w:bookmarkEnd w:id="69"/>
      <w:r w:rsidR="00C3530F">
        <w:t xml:space="preserve"> –</w:t>
      </w:r>
      <w:r>
        <w:t xml:space="preserve"> Interface da IDE </w:t>
      </w:r>
      <w:r w:rsidR="00333B3F">
        <w:t>Arduino.</w:t>
      </w:r>
      <w:bookmarkEnd w:id="70"/>
    </w:p>
    <w:p w14:paraId="04C3D8DE" w14:textId="77777777" w:rsidR="0069476F" w:rsidRDefault="00CE0AE0" w:rsidP="00572891">
      <w:pPr>
        <w:pStyle w:val="apendice"/>
        <w:jc w:val="center"/>
      </w:pPr>
      <w:r w:rsidRPr="00CE0AE0">
        <w:rPr>
          <w:noProof/>
          <w:lang w:val="en-US" w:eastAsia="en-US"/>
        </w:rPr>
        <w:drawing>
          <wp:inline distT="0" distB="0" distL="0" distR="0" wp14:anchorId="3ED3BEF9" wp14:editId="5C5227C1">
            <wp:extent cx="4320000" cy="4139028"/>
            <wp:effectExtent l="0" t="0" r="4445"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320000" cy="4139028"/>
                    </a:xfrm>
                    <a:prstGeom prst="rect">
                      <a:avLst/>
                    </a:prstGeom>
                  </pic:spPr>
                </pic:pic>
              </a:graphicData>
            </a:graphic>
          </wp:inline>
        </w:drawing>
      </w:r>
    </w:p>
    <w:p w14:paraId="686360B0" w14:textId="77777777" w:rsidR="003B081A" w:rsidRDefault="00FE331B" w:rsidP="0064224C">
      <w:pPr>
        <w:pStyle w:val="Legenda"/>
      </w:pPr>
      <w:r>
        <w:t>Fonte: Autor</w:t>
      </w:r>
      <w:r w:rsidR="003B081A">
        <w:t>.</w:t>
      </w:r>
    </w:p>
    <w:p w14:paraId="478127F0" w14:textId="77777777" w:rsidR="00145850" w:rsidRDefault="00145850" w:rsidP="00145850">
      <w:pPr>
        <w:pStyle w:val="Ttulo2"/>
      </w:pPr>
      <w:bookmarkStart w:id="71" w:name="_Ref84854432"/>
      <w:bookmarkStart w:id="72" w:name="_Toc109837821"/>
      <w:r>
        <w:lastRenderedPageBreak/>
        <w:t>Movimentos da regência</w:t>
      </w:r>
      <w:bookmarkEnd w:id="71"/>
      <w:bookmarkEnd w:id="72"/>
      <w:r>
        <w:t xml:space="preserve"> </w:t>
      </w:r>
    </w:p>
    <w:p w14:paraId="40E60086" w14:textId="77777777" w:rsidR="004B7357" w:rsidRDefault="00D64132" w:rsidP="00D64132">
      <w:pPr>
        <w:pStyle w:val="CorpodoTexto"/>
      </w:pPr>
      <w:r>
        <w:t xml:space="preserve">Segundo </w:t>
      </w:r>
      <w:r w:rsidR="004B7357">
        <w:t xml:space="preserve">Santos </w:t>
      </w:r>
      <w:r>
        <w:t xml:space="preserve">(2017), Berlioz foi um dos pioneiros na utilização de técnicas de regência silenciosa para a marcação dos compassos. Os padrões defendidos por Berlioz podem ser vistos na </w:t>
      </w:r>
      <w:r w:rsidR="00C42306">
        <w:fldChar w:fldCharType="begin"/>
      </w:r>
      <w:r>
        <w:instrText xml:space="preserve"> REF _Ref84843209 \h </w:instrText>
      </w:r>
      <w:r w:rsidR="00C42306">
        <w:fldChar w:fldCharType="separate"/>
      </w:r>
      <w:r w:rsidR="00876605">
        <w:t xml:space="preserve">Figura </w:t>
      </w:r>
      <w:r w:rsidR="00876605">
        <w:rPr>
          <w:noProof/>
        </w:rPr>
        <w:t>2</w:t>
      </w:r>
      <w:r w:rsidR="00876605">
        <w:t>.</w:t>
      </w:r>
      <w:r w:rsidR="00876605">
        <w:rPr>
          <w:noProof/>
        </w:rPr>
        <w:t>8</w:t>
      </w:r>
      <w:r w:rsidR="00C42306">
        <w:fldChar w:fldCharType="end"/>
      </w:r>
      <w:r w:rsidR="004B7357">
        <w:t>.</w:t>
      </w:r>
    </w:p>
    <w:p w14:paraId="52AEE274" w14:textId="77777777" w:rsidR="00D64132" w:rsidRPr="00D64132" w:rsidRDefault="00D64132" w:rsidP="00D64132">
      <w:pPr>
        <w:pStyle w:val="CorpodoTexto"/>
      </w:pPr>
    </w:p>
    <w:p w14:paraId="1A326AD0" w14:textId="77777777" w:rsidR="00145850" w:rsidRDefault="00145850" w:rsidP="00145850">
      <w:pPr>
        <w:pStyle w:val="Legenda"/>
        <w:keepNext/>
      </w:pPr>
      <w:bookmarkStart w:id="73" w:name="_Ref84843209"/>
      <w:bookmarkStart w:id="74" w:name="_Toc109837657"/>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8</w:t>
      </w:r>
      <w:r w:rsidR="00C42306">
        <w:rPr>
          <w:noProof/>
        </w:rPr>
        <w:fldChar w:fldCharType="end"/>
      </w:r>
      <w:bookmarkEnd w:id="73"/>
      <w:r>
        <w:t xml:space="preserve"> – </w:t>
      </w:r>
      <w:r w:rsidRPr="00145850">
        <w:t>Padrões</w:t>
      </w:r>
      <w:r>
        <w:t xml:space="preserve"> </w:t>
      </w:r>
      <w:r w:rsidRPr="00145850">
        <w:t>métricos</w:t>
      </w:r>
      <w:r>
        <w:t xml:space="preserve"> </w:t>
      </w:r>
      <w:r w:rsidRPr="00145850">
        <w:t>de</w:t>
      </w:r>
      <w:r>
        <w:t xml:space="preserve"> </w:t>
      </w:r>
      <w:r w:rsidRPr="00145850">
        <w:t>Berlioz</w:t>
      </w:r>
      <w:r>
        <w:t xml:space="preserve"> </w:t>
      </w:r>
      <w:r w:rsidRPr="00145850">
        <w:t>para</w:t>
      </w:r>
      <w:r>
        <w:t xml:space="preserve"> </w:t>
      </w:r>
      <w:r w:rsidRPr="00145850">
        <w:t>os</w:t>
      </w:r>
      <w:r>
        <w:t xml:space="preserve"> </w:t>
      </w:r>
      <w:r w:rsidRPr="00145850">
        <w:t>compassos</w:t>
      </w:r>
      <w:r>
        <w:t xml:space="preserve"> </w:t>
      </w:r>
      <w:r w:rsidRPr="00145850">
        <w:t>binário,</w:t>
      </w:r>
      <w:r>
        <w:t xml:space="preserve"> </w:t>
      </w:r>
      <w:r w:rsidRPr="00145850">
        <w:t>ternário</w:t>
      </w:r>
      <w:r>
        <w:t xml:space="preserve"> </w:t>
      </w:r>
      <w:r w:rsidRPr="00145850">
        <w:t>e</w:t>
      </w:r>
      <w:r>
        <w:t xml:space="preserve"> </w:t>
      </w:r>
      <w:r w:rsidRPr="00145850">
        <w:t>quaternário</w:t>
      </w:r>
      <w:r>
        <w:t>.</w:t>
      </w:r>
      <w:bookmarkEnd w:id="74"/>
    </w:p>
    <w:p w14:paraId="1B386BE8" w14:textId="77777777" w:rsidR="00145850" w:rsidRDefault="00824349" w:rsidP="00572891">
      <w:pPr>
        <w:pStyle w:val="apendice"/>
        <w:jc w:val="center"/>
      </w:pPr>
      <w:r>
        <w:rPr>
          <w:noProof/>
          <w:lang w:val="en-US" w:eastAsia="en-US"/>
        </w:rPr>
        <w:drawing>
          <wp:inline distT="0" distB="0" distL="0" distR="0" wp14:anchorId="56CBF406" wp14:editId="695D6D02">
            <wp:extent cx="4320000" cy="1606368"/>
            <wp:effectExtent l="0" t="0" r="4445"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m 4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1606368"/>
                    </a:xfrm>
                    <a:prstGeom prst="rect">
                      <a:avLst/>
                    </a:prstGeom>
                  </pic:spPr>
                </pic:pic>
              </a:graphicData>
            </a:graphic>
          </wp:inline>
        </w:drawing>
      </w:r>
    </w:p>
    <w:p w14:paraId="5E905B8D" w14:textId="77777777" w:rsidR="00D64132" w:rsidRDefault="00D64132" w:rsidP="00D64132">
      <w:pPr>
        <w:pStyle w:val="Legenda"/>
      </w:pPr>
      <w:r>
        <w:t>Fonte:</w:t>
      </w:r>
      <w:r w:rsidR="00CB3B6B">
        <w:t xml:space="preserve"> Adapta</w:t>
      </w:r>
      <w:r w:rsidR="00AD0469">
        <w:t>do</w:t>
      </w:r>
      <w:r w:rsidR="00CB3B6B">
        <w:t xml:space="preserve"> de</w:t>
      </w:r>
      <w:r>
        <w:t xml:space="preserve"> Santos </w:t>
      </w:r>
      <w:r w:rsidR="00CE0AE0">
        <w:t>(</w:t>
      </w:r>
      <w:r>
        <w:t>2017</w:t>
      </w:r>
      <w:r w:rsidR="00CE0AE0">
        <w:t>)</w:t>
      </w:r>
      <w:r>
        <w:t>.</w:t>
      </w:r>
    </w:p>
    <w:p w14:paraId="631519DF" w14:textId="77777777" w:rsidR="004B7357" w:rsidRPr="004B7357" w:rsidRDefault="004B7357" w:rsidP="0048058E"/>
    <w:p w14:paraId="3B8E5E32" w14:textId="77777777" w:rsidR="00D64132" w:rsidRDefault="004B7357" w:rsidP="00DB650E">
      <w:pPr>
        <w:pStyle w:val="CorpodoTexto"/>
      </w:pPr>
      <w:r>
        <w:t>Santos (2017), ainda afirma que, d</w:t>
      </w:r>
      <w:r w:rsidR="00D64132">
        <w:t xml:space="preserve">e acordo com </w:t>
      </w:r>
      <w:r w:rsidR="00D64132" w:rsidRPr="00D64132">
        <w:t>Joseph Labuta</w:t>
      </w:r>
      <w:r w:rsidR="00D64132">
        <w:t xml:space="preserve">, não é possível para os músicos executarem </w:t>
      </w:r>
      <w:r w:rsidR="009950B2">
        <w:t xml:space="preserve">a resposta ao comando do maestro de forma simultânea, portanto o maestro deve preparar o musico para que o mesmo possa responder de forma apropriada. </w:t>
      </w:r>
      <w:r>
        <w:t>Nesse sentido</w:t>
      </w:r>
      <w:r w:rsidR="006F1C7F">
        <w:t>, o</w:t>
      </w:r>
      <w:r w:rsidR="009950B2">
        <w:t xml:space="preserve"> movimento preparatório do maestro pode ser dividido em dois: o tempo de aprontamento</w:t>
      </w:r>
      <w:r w:rsidR="009950B2" w:rsidRPr="009950B2">
        <w:t xml:space="preserve"> </w:t>
      </w:r>
      <w:r w:rsidR="009950B2">
        <w:t>e o tempo efetivo</w:t>
      </w:r>
      <w:r w:rsidR="00DB650E">
        <w:t xml:space="preserve">, ambos são demonstrados na </w:t>
      </w:r>
      <w:r w:rsidR="00C42306">
        <w:fldChar w:fldCharType="begin"/>
      </w:r>
      <w:r w:rsidR="00DB650E">
        <w:instrText xml:space="preserve"> REF _Ref84854070 \h </w:instrText>
      </w:r>
      <w:r w:rsidR="00C42306">
        <w:fldChar w:fldCharType="separate"/>
      </w:r>
      <w:r w:rsidR="00876605">
        <w:t xml:space="preserve">Figura </w:t>
      </w:r>
      <w:r w:rsidR="00876605">
        <w:rPr>
          <w:noProof/>
        </w:rPr>
        <w:t>2</w:t>
      </w:r>
      <w:r w:rsidR="00876605">
        <w:t>.</w:t>
      </w:r>
      <w:r w:rsidR="00876605">
        <w:rPr>
          <w:noProof/>
        </w:rPr>
        <w:t>9</w:t>
      </w:r>
      <w:r w:rsidR="00C42306">
        <w:fldChar w:fldCharType="end"/>
      </w:r>
      <w:r w:rsidR="009950B2">
        <w:t xml:space="preserve">. O tempo de aprontamento, ou tempo de preparação, </w:t>
      </w:r>
      <w:r>
        <w:t xml:space="preserve">que </w:t>
      </w:r>
      <w:r w:rsidR="009950B2">
        <w:t xml:space="preserve">é marcado por um movimento ascendente da batuta </w:t>
      </w:r>
      <w:r>
        <w:t xml:space="preserve">e </w:t>
      </w:r>
      <w:r w:rsidR="009950B2">
        <w:t>corresponde a uma inspiração</w:t>
      </w:r>
      <w:r w:rsidR="00DB650E">
        <w:t xml:space="preserve"> (1)</w:t>
      </w:r>
      <w:r w:rsidR="006F1C7F">
        <w:t xml:space="preserve">. </w:t>
      </w:r>
      <w:r>
        <w:t xml:space="preserve">E </w:t>
      </w:r>
      <w:r w:rsidR="006F1C7F">
        <w:t>o tempo efetivo</w:t>
      </w:r>
      <w:r>
        <w:t>, que</w:t>
      </w:r>
      <w:r w:rsidR="006F1C7F">
        <w:t xml:space="preserve"> é marcado pela descida da batuta até o plano onde se iniciou o movimento ascendente</w:t>
      </w:r>
      <w:r w:rsidR="00DB650E">
        <w:t xml:space="preserve"> (2)</w:t>
      </w:r>
      <w:r w:rsidR="006F1C7F">
        <w:t xml:space="preserve">. </w:t>
      </w:r>
    </w:p>
    <w:p w14:paraId="5FC08A5D" w14:textId="77777777" w:rsidR="006F1C7F" w:rsidRPr="00D64132" w:rsidRDefault="006F1C7F" w:rsidP="00D64132">
      <w:pPr>
        <w:pStyle w:val="CorpodoTexto"/>
      </w:pPr>
    </w:p>
    <w:p w14:paraId="788908B1" w14:textId="77777777" w:rsidR="00AA5CEF" w:rsidRDefault="00AA5CEF" w:rsidP="00AA5CEF">
      <w:pPr>
        <w:pStyle w:val="Legenda"/>
        <w:keepNext/>
        <w:jc w:val="both"/>
      </w:pPr>
      <w:bookmarkStart w:id="75" w:name="_Ref84854070"/>
      <w:bookmarkStart w:id="76" w:name="_Toc109837658"/>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9</w:t>
      </w:r>
      <w:r w:rsidR="00C42306">
        <w:rPr>
          <w:noProof/>
        </w:rPr>
        <w:fldChar w:fldCharType="end"/>
      </w:r>
      <w:bookmarkEnd w:id="75"/>
      <w:r>
        <w:t xml:space="preserve"> – Gesto preparatório de Labuta.</w:t>
      </w:r>
      <w:bookmarkEnd w:id="76"/>
    </w:p>
    <w:p w14:paraId="3C1F789E" w14:textId="77777777" w:rsidR="00AA5CEF" w:rsidRDefault="00F0044A" w:rsidP="00572891">
      <w:pPr>
        <w:pStyle w:val="apendice"/>
        <w:jc w:val="center"/>
      </w:pPr>
      <w:r>
        <w:rPr>
          <w:noProof/>
          <w:lang w:val="en-US" w:eastAsia="en-US"/>
        </w:rPr>
        <w:drawing>
          <wp:inline distT="0" distB="0" distL="0" distR="0" wp14:anchorId="402BD5F8" wp14:editId="6CBC68AD">
            <wp:extent cx="4320000" cy="2005416"/>
            <wp:effectExtent l="0" t="0" r="4445"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m 2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2005416"/>
                    </a:xfrm>
                    <a:prstGeom prst="rect">
                      <a:avLst/>
                    </a:prstGeom>
                  </pic:spPr>
                </pic:pic>
              </a:graphicData>
            </a:graphic>
          </wp:inline>
        </w:drawing>
      </w:r>
    </w:p>
    <w:p w14:paraId="1E632B3A" w14:textId="77777777" w:rsidR="006F1C7F" w:rsidRDefault="006F1C7F" w:rsidP="006F1C7F">
      <w:pPr>
        <w:pStyle w:val="Legenda"/>
      </w:pPr>
      <w:r>
        <w:lastRenderedPageBreak/>
        <w:t xml:space="preserve">Fonte: </w:t>
      </w:r>
      <w:r w:rsidR="00DB650E">
        <w:t>Adapt</w:t>
      </w:r>
      <w:r w:rsidR="00AD0469">
        <w:t>ado</w:t>
      </w:r>
      <w:r w:rsidR="00DB650E">
        <w:t xml:space="preserve"> de Santos </w:t>
      </w:r>
      <w:r w:rsidR="00CE0AE0">
        <w:t>(</w:t>
      </w:r>
      <w:r w:rsidR="00DB650E">
        <w:t>2017</w:t>
      </w:r>
      <w:r w:rsidR="00CE0AE0">
        <w:t>)</w:t>
      </w:r>
      <w:r w:rsidR="00DB650E">
        <w:t>.</w:t>
      </w:r>
    </w:p>
    <w:p w14:paraId="5D7E2423" w14:textId="77777777" w:rsidR="004B7357" w:rsidRPr="004B7357" w:rsidRDefault="004B7357" w:rsidP="001C582B"/>
    <w:p w14:paraId="4B3D4B46" w14:textId="77777777" w:rsidR="004B7357" w:rsidRDefault="006F1C7F" w:rsidP="00145850">
      <w:pPr>
        <w:pStyle w:val="CorpodoTexto"/>
      </w:pPr>
      <w:r>
        <w:t xml:space="preserve">Ainda sobre o método de regência Labutiana, </w:t>
      </w:r>
      <w:r w:rsidR="00835E85">
        <w:t xml:space="preserve">pode-se </w:t>
      </w:r>
      <w:r w:rsidR="00835E85" w:rsidRPr="001C582B">
        <w:t xml:space="preserve">observar a </w:t>
      </w:r>
      <w:r w:rsidR="00EB3FA6">
        <w:fldChar w:fldCharType="begin"/>
      </w:r>
      <w:r w:rsidR="00EB3FA6">
        <w:instrText xml:space="preserve"> REF _Ref84854071 \h  \* MERGEFORMAT </w:instrText>
      </w:r>
      <w:r w:rsidR="00EB3FA6">
        <w:fldChar w:fldCharType="separate"/>
      </w:r>
      <w:r w:rsidR="00876605">
        <w:t xml:space="preserve">Figura </w:t>
      </w:r>
      <w:r w:rsidR="00876605">
        <w:rPr>
          <w:noProof/>
        </w:rPr>
        <w:t>2.10</w:t>
      </w:r>
      <w:r w:rsidR="00EB3FA6">
        <w:fldChar w:fldCharType="end"/>
      </w:r>
      <w:r w:rsidR="004B7357" w:rsidRPr="001C582B">
        <w:t xml:space="preserve"> </w:t>
      </w:r>
      <w:r w:rsidR="00835E85" w:rsidRPr="001C582B">
        <w:t>um</w:t>
      </w:r>
      <w:r w:rsidR="00835E85">
        <w:t xml:space="preserve"> compasso quaternário. Evidencia-se que todos os compassos e suas subdivisões tangenciam um plano base</w:t>
      </w:r>
      <w:r w:rsidR="00CB0D9A">
        <w:t xml:space="preserve"> de regência.</w:t>
      </w:r>
    </w:p>
    <w:p w14:paraId="097DA03D" w14:textId="77777777" w:rsidR="00AA5CEF" w:rsidRDefault="00AA5CEF" w:rsidP="00145850">
      <w:pPr>
        <w:pStyle w:val="CorpodoTexto"/>
      </w:pPr>
    </w:p>
    <w:p w14:paraId="3378F58A" w14:textId="77777777" w:rsidR="00AA5CEF" w:rsidRDefault="00AA5CEF" w:rsidP="00AA5CEF">
      <w:pPr>
        <w:pStyle w:val="Legenda"/>
        <w:keepNext/>
        <w:jc w:val="both"/>
      </w:pPr>
      <w:bookmarkStart w:id="77" w:name="_Ref84854071"/>
      <w:bookmarkStart w:id="78" w:name="_Toc109837659"/>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0</w:t>
      </w:r>
      <w:r w:rsidR="00C42306">
        <w:rPr>
          <w:noProof/>
        </w:rPr>
        <w:fldChar w:fldCharType="end"/>
      </w:r>
      <w:bookmarkEnd w:id="77"/>
      <w:r>
        <w:t xml:space="preserve"> </w:t>
      </w:r>
      <w:r w:rsidR="00835E85">
        <w:t xml:space="preserve">– </w:t>
      </w:r>
      <w:r>
        <w:t>Padrão quaternário de Labuta.</w:t>
      </w:r>
      <w:bookmarkEnd w:id="78"/>
    </w:p>
    <w:p w14:paraId="42707D82" w14:textId="77777777" w:rsidR="00AA5CEF" w:rsidRDefault="00F0044A" w:rsidP="00572891">
      <w:pPr>
        <w:pStyle w:val="apendice"/>
        <w:jc w:val="center"/>
      </w:pPr>
      <w:r>
        <w:rPr>
          <w:noProof/>
          <w:lang w:val="en-US" w:eastAsia="en-US"/>
        </w:rPr>
        <w:drawing>
          <wp:inline distT="0" distB="0" distL="0" distR="0" wp14:anchorId="1308B008" wp14:editId="4F55EE0F">
            <wp:extent cx="4680000" cy="2045902"/>
            <wp:effectExtent l="0" t="0" r="635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m 2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0000" cy="2045902"/>
                    </a:xfrm>
                    <a:prstGeom prst="rect">
                      <a:avLst/>
                    </a:prstGeom>
                  </pic:spPr>
                </pic:pic>
              </a:graphicData>
            </a:graphic>
          </wp:inline>
        </w:drawing>
      </w:r>
    </w:p>
    <w:p w14:paraId="708BBDEA" w14:textId="77777777" w:rsidR="006F1C7F" w:rsidRDefault="006F1C7F" w:rsidP="006F1C7F">
      <w:pPr>
        <w:pStyle w:val="Legenda"/>
      </w:pPr>
      <w:r>
        <w:t xml:space="preserve">Fonte: </w:t>
      </w:r>
      <w:r w:rsidR="00754FDF">
        <w:t>Adapt</w:t>
      </w:r>
      <w:r w:rsidR="00AD0469">
        <w:t>ado</w:t>
      </w:r>
      <w:r w:rsidR="00754FDF">
        <w:t xml:space="preserve"> de Santos </w:t>
      </w:r>
      <w:r w:rsidR="00CE0AE0">
        <w:t>(</w:t>
      </w:r>
      <w:r w:rsidR="00754FDF">
        <w:t>2017</w:t>
      </w:r>
      <w:r w:rsidR="00CE0AE0">
        <w:t>)</w:t>
      </w:r>
      <w:r w:rsidR="00754FDF">
        <w:t>.</w:t>
      </w:r>
    </w:p>
    <w:p w14:paraId="3C01A41B" w14:textId="77777777" w:rsidR="004B7357" w:rsidRPr="004B7357" w:rsidRDefault="004B7357" w:rsidP="001C582B"/>
    <w:p w14:paraId="26018171" w14:textId="77777777" w:rsidR="00CB0D9A" w:rsidRPr="00CB0D9A" w:rsidRDefault="00CB0D9A" w:rsidP="00CB0D9A">
      <w:pPr>
        <w:pStyle w:val="CorpodoTexto"/>
      </w:pPr>
      <w:r>
        <w:t xml:space="preserve">Entretanto, </w:t>
      </w:r>
      <w:r w:rsidR="002A2C02">
        <w:t xml:space="preserve">segundo </w:t>
      </w:r>
      <w:r w:rsidR="004B7357">
        <w:t xml:space="preserve">Santos </w:t>
      </w:r>
      <w:r w:rsidR="002A2C02">
        <w:t xml:space="preserve">(2017), existem várias “escolas” de regência, cada uma com uma técnica diferente. A </w:t>
      </w:r>
      <w:r w:rsidR="00EB3FA6">
        <w:fldChar w:fldCharType="begin"/>
      </w:r>
      <w:r w:rsidR="00EB3FA6">
        <w:instrText xml:space="preserve"> REF _Ref84854431 \h  \* MERGEFORMAT </w:instrText>
      </w:r>
      <w:r w:rsidR="00EB3FA6">
        <w:fldChar w:fldCharType="separate"/>
      </w:r>
      <w:r w:rsidR="00876605">
        <w:t xml:space="preserve">Figura </w:t>
      </w:r>
      <w:r w:rsidR="00876605">
        <w:rPr>
          <w:noProof/>
        </w:rPr>
        <w:t>2.11</w:t>
      </w:r>
      <w:r w:rsidR="00EB3FA6">
        <w:fldChar w:fldCharType="end"/>
      </w:r>
      <w:r w:rsidR="002A2C02" w:rsidRPr="001C582B">
        <w:t xml:space="preserve"> ex</w:t>
      </w:r>
      <w:r w:rsidR="002A2C02">
        <w:t xml:space="preserve">emplifica alguns padrões possíveis de Green, onde, diferentemente de Labuta, não há um plano base de regência. </w:t>
      </w:r>
    </w:p>
    <w:p w14:paraId="22CF9987" w14:textId="77777777" w:rsidR="006F1C7F" w:rsidRDefault="006F1C7F" w:rsidP="00145850">
      <w:pPr>
        <w:pStyle w:val="CorpodoTexto"/>
      </w:pPr>
    </w:p>
    <w:p w14:paraId="1141A2D8" w14:textId="77777777" w:rsidR="00AA5CEF" w:rsidRDefault="00AA5CEF" w:rsidP="00AA5CEF">
      <w:pPr>
        <w:pStyle w:val="Legenda"/>
        <w:keepNext/>
        <w:jc w:val="both"/>
      </w:pPr>
      <w:bookmarkStart w:id="79" w:name="_Ref84854431"/>
      <w:bookmarkStart w:id="80" w:name="_Toc109837660"/>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1</w:t>
      </w:r>
      <w:r w:rsidR="00C42306">
        <w:rPr>
          <w:noProof/>
        </w:rPr>
        <w:fldChar w:fldCharType="end"/>
      </w:r>
      <w:bookmarkEnd w:id="79"/>
      <w:r>
        <w:t xml:space="preserve"> </w:t>
      </w:r>
      <w:r w:rsidR="00835E85">
        <w:t xml:space="preserve">– </w:t>
      </w:r>
      <w:r>
        <w:t>Padrões quarentenários possíveis de Green.</w:t>
      </w:r>
      <w:bookmarkEnd w:id="80"/>
    </w:p>
    <w:p w14:paraId="1E10E0EF" w14:textId="77777777" w:rsidR="00AA5CEF" w:rsidRDefault="00F0044A" w:rsidP="00572891">
      <w:pPr>
        <w:pStyle w:val="apendice"/>
        <w:jc w:val="center"/>
      </w:pPr>
      <w:r>
        <w:rPr>
          <w:noProof/>
          <w:lang w:val="en-US" w:eastAsia="en-US"/>
        </w:rPr>
        <w:drawing>
          <wp:inline distT="0" distB="0" distL="0" distR="0" wp14:anchorId="2E9A9668" wp14:editId="7B88EF44">
            <wp:extent cx="4680000" cy="2878373"/>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m 2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80000" cy="2878373"/>
                    </a:xfrm>
                    <a:prstGeom prst="rect">
                      <a:avLst/>
                    </a:prstGeom>
                  </pic:spPr>
                </pic:pic>
              </a:graphicData>
            </a:graphic>
          </wp:inline>
        </w:drawing>
      </w:r>
    </w:p>
    <w:p w14:paraId="0891E79A" w14:textId="77777777" w:rsidR="006F1C7F" w:rsidRDefault="006F1C7F" w:rsidP="00727113">
      <w:pPr>
        <w:pStyle w:val="Legenda"/>
      </w:pPr>
      <w:r>
        <w:t xml:space="preserve">Fonte: </w:t>
      </w:r>
      <w:r w:rsidR="00727113">
        <w:t>Adapt</w:t>
      </w:r>
      <w:r w:rsidR="00AD0469">
        <w:t>ado</w:t>
      </w:r>
      <w:r w:rsidR="00727113">
        <w:t xml:space="preserve"> de Santos </w:t>
      </w:r>
      <w:r w:rsidR="00CE0AE0">
        <w:t>(</w:t>
      </w:r>
      <w:r w:rsidR="00727113">
        <w:t>2017</w:t>
      </w:r>
      <w:r w:rsidR="00CE0AE0">
        <w:t>)</w:t>
      </w:r>
      <w:r w:rsidR="00727113">
        <w:t>.</w:t>
      </w:r>
    </w:p>
    <w:p w14:paraId="606EA9F4" w14:textId="77777777" w:rsidR="008C09AC" w:rsidRDefault="003B01BB" w:rsidP="008C09AC">
      <w:pPr>
        <w:pStyle w:val="Ttulo2"/>
      </w:pPr>
      <w:bookmarkStart w:id="81" w:name="_Ref104482836"/>
      <w:bookmarkStart w:id="82" w:name="_Toc109837822"/>
      <w:r>
        <w:lastRenderedPageBreak/>
        <w:t>Redes neurais</w:t>
      </w:r>
      <w:r w:rsidR="00834666">
        <w:t xml:space="preserve"> artificiais</w:t>
      </w:r>
      <w:bookmarkEnd w:id="81"/>
      <w:bookmarkEnd w:id="82"/>
    </w:p>
    <w:p w14:paraId="107AD986" w14:textId="77777777" w:rsidR="00B448C7" w:rsidRDefault="00B448C7" w:rsidP="00834666">
      <w:r>
        <w:t xml:space="preserve">Segundo </w:t>
      </w:r>
      <w:r w:rsidRPr="00B448C7">
        <w:t>Martin</w:t>
      </w:r>
      <w:r w:rsidR="005309EC">
        <w:t xml:space="preserve"> (2013)</w:t>
      </w:r>
      <w:r w:rsidR="00F9172B">
        <w:t>,</w:t>
      </w:r>
      <w:r>
        <w:t xml:space="preserve"> os neurônios em geral possuem quatro regiões com funções especificas: </w:t>
      </w:r>
      <w:r w:rsidR="00A808CE">
        <w:t>dendritos, corpo celular, axônio e terminações axônicas. De uma forma geral, os dendritos recebem os estímulos provenientes de outros neurônios</w:t>
      </w:r>
      <w:r w:rsidR="00C85F04">
        <w:t>,</w:t>
      </w:r>
      <w:r w:rsidR="00A808CE">
        <w:t xml:space="preserve"> o corpo celular desempenha funções integrativas, os axônios enviam dados codificados para as terminações ax</w:t>
      </w:r>
      <w:r w:rsidR="00F9172B">
        <w:t>ô</w:t>
      </w:r>
      <w:r w:rsidR="00A808CE">
        <w:t xml:space="preserve">nicas, que por sua vez, efetuam a conexão com outros neurônios em um circuito neural. A </w:t>
      </w:r>
      <w:r w:rsidR="00C42306">
        <w:fldChar w:fldCharType="begin"/>
      </w:r>
      <w:r w:rsidR="00CF77FB">
        <w:instrText xml:space="preserve"> REF _Ref103630177 \h </w:instrText>
      </w:r>
      <w:r w:rsidR="00C42306">
        <w:fldChar w:fldCharType="separate"/>
      </w:r>
      <w:r w:rsidR="00876605">
        <w:t xml:space="preserve">Figura </w:t>
      </w:r>
      <w:r w:rsidR="00876605">
        <w:rPr>
          <w:noProof/>
        </w:rPr>
        <w:t>2</w:t>
      </w:r>
      <w:r w:rsidR="00876605">
        <w:t>.</w:t>
      </w:r>
      <w:r w:rsidR="00876605">
        <w:rPr>
          <w:noProof/>
        </w:rPr>
        <w:t>12</w:t>
      </w:r>
      <w:r w:rsidR="00C42306">
        <w:fldChar w:fldCharType="end"/>
      </w:r>
      <w:r w:rsidR="00CF77FB">
        <w:t xml:space="preserve"> </w:t>
      </w:r>
      <w:r w:rsidR="00A808CE">
        <w:t xml:space="preserve">retrata a estrutura de um neurônio. </w:t>
      </w:r>
    </w:p>
    <w:p w14:paraId="53F7A206" w14:textId="77777777" w:rsidR="005309EC" w:rsidRDefault="005309EC" w:rsidP="00834666"/>
    <w:p w14:paraId="5E0FB0CC" w14:textId="77777777" w:rsidR="005309EC" w:rsidRDefault="005309EC" w:rsidP="005309EC">
      <w:pPr>
        <w:pStyle w:val="Legenda"/>
        <w:keepNext/>
        <w:jc w:val="both"/>
      </w:pPr>
      <w:bookmarkStart w:id="83" w:name="_Ref103630177"/>
      <w:bookmarkStart w:id="84" w:name="_Ref103630172"/>
      <w:bookmarkStart w:id="85" w:name="_Toc109837661"/>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2</w:t>
      </w:r>
      <w:r w:rsidR="00C42306">
        <w:rPr>
          <w:noProof/>
        </w:rPr>
        <w:fldChar w:fldCharType="end"/>
      </w:r>
      <w:bookmarkEnd w:id="83"/>
      <w:r>
        <w:t xml:space="preserve">- Estrutura de um </w:t>
      </w:r>
      <w:r w:rsidR="00F9172B">
        <w:t>n</w:t>
      </w:r>
      <w:r>
        <w:t>eurônio.</w:t>
      </w:r>
      <w:bookmarkEnd w:id="84"/>
      <w:bookmarkEnd w:id="85"/>
    </w:p>
    <w:p w14:paraId="1AFE5C2D" w14:textId="77777777" w:rsidR="00E743F0" w:rsidRDefault="00311F84" w:rsidP="00E743F0">
      <w:pPr>
        <w:jc w:val="center"/>
      </w:pPr>
      <w:r>
        <w:rPr>
          <w:noProof/>
          <w:lang w:val="en-US" w:eastAsia="en-US"/>
        </w:rPr>
        <w:drawing>
          <wp:inline distT="0" distB="0" distL="0" distR="0" wp14:anchorId="4F4FFB96" wp14:editId="4A739B4F">
            <wp:extent cx="2520000" cy="3855703"/>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m 3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0000" cy="3855703"/>
                    </a:xfrm>
                    <a:prstGeom prst="rect">
                      <a:avLst/>
                    </a:prstGeom>
                  </pic:spPr>
                </pic:pic>
              </a:graphicData>
            </a:graphic>
          </wp:inline>
        </w:drawing>
      </w:r>
    </w:p>
    <w:p w14:paraId="2B22EA90" w14:textId="77777777" w:rsidR="00CF77FB" w:rsidRDefault="00CF77FB" w:rsidP="00CF77FB">
      <w:pPr>
        <w:pStyle w:val="Legenda"/>
      </w:pPr>
      <w:r>
        <w:t xml:space="preserve">Fonte: Adaptado de </w:t>
      </w:r>
      <w:r w:rsidRPr="00B448C7">
        <w:t>Martin</w:t>
      </w:r>
      <w:r>
        <w:t xml:space="preserve"> (2013).</w:t>
      </w:r>
    </w:p>
    <w:p w14:paraId="758D6356" w14:textId="77777777" w:rsidR="00CF77FB" w:rsidRPr="00CF77FB" w:rsidRDefault="00CF77FB" w:rsidP="00CF77FB"/>
    <w:p w14:paraId="4C28CFF4" w14:textId="77777777" w:rsidR="00145EF9" w:rsidRDefault="00A504A3" w:rsidP="00CF77FB">
      <w:r>
        <w:t>Uma</w:t>
      </w:r>
      <w:r w:rsidR="00834666">
        <w:t xml:space="preserve"> rede neura</w:t>
      </w:r>
      <w:r>
        <w:t>l</w:t>
      </w:r>
      <w:r w:rsidR="00834666">
        <w:t xml:space="preserve"> artifici</w:t>
      </w:r>
      <w:r>
        <w:t>al</w:t>
      </w:r>
      <w:r w:rsidR="00F9172B">
        <w:t>,</w:t>
      </w:r>
      <w:r w:rsidR="00834666">
        <w:t xml:space="preserve"> como o próprio nome sugere, é uma estrutura bio-inspirada criada pelo ser humano</w:t>
      </w:r>
      <w:r w:rsidR="00F9172B">
        <w:t>.</w:t>
      </w:r>
      <w:r w:rsidR="00834666">
        <w:t xml:space="preserve"> </w:t>
      </w:r>
      <w:r w:rsidR="00F9172B">
        <w:t xml:space="preserve">Em </w:t>
      </w:r>
      <w:r w:rsidR="00262AC7">
        <w:t>outras palavras, é um sistema desenvolvido buscando replicar a estrutura neural d</w:t>
      </w:r>
      <w:r w:rsidR="00F35D37">
        <w:t xml:space="preserve">e um cérebro. </w:t>
      </w:r>
      <w:r w:rsidR="001E4BC8">
        <w:t>Um dos</w:t>
      </w:r>
      <w:r w:rsidR="00F35D37">
        <w:t xml:space="preserve"> primeiros estudos realizados na área das redes neurais foi o de McCulloch e Pitts publicado em 1943 </w:t>
      </w:r>
      <w:r w:rsidR="001E4BC8">
        <w:t>que</w:t>
      </w:r>
      <w:r w:rsidR="00F9172B">
        <w:t>,</w:t>
      </w:r>
      <w:r w:rsidR="001E4BC8">
        <w:t xml:space="preserve"> </w:t>
      </w:r>
      <w:r w:rsidR="00AC034D">
        <w:t xml:space="preserve">segundo </w:t>
      </w:r>
      <w:r w:rsidR="00145EF9">
        <w:t>P</w:t>
      </w:r>
      <w:r w:rsidR="00145EF9" w:rsidRPr="00145EF9">
        <w:t>iccinini</w:t>
      </w:r>
      <w:r w:rsidR="00145EF9">
        <w:t xml:space="preserve"> (2004), </w:t>
      </w:r>
      <w:r w:rsidR="001E4BC8">
        <w:t xml:space="preserve">buscava </w:t>
      </w:r>
      <w:r w:rsidR="00CD31F7">
        <w:t xml:space="preserve">explicar </w:t>
      </w:r>
      <w:r w:rsidR="00AC034D">
        <w:t>o conhecimento e outros fenômenos</w:t>
      </w:r>
      <w:r w:rsidR="00CD31F7">
        <w:t xml:space="preserve"> neurais através de </w:t>
      </w:r>
      <w:r w:rsidR="00AA1CBF">
        <w:t xml:space="preserve">métodos matemáticos.  Na </w:t>
      </w:r>
      <w:r w:rsidR="00C42306">
        <w:fldChar w:fldCharType="begin"/>
      </w:r>
      <w:r w:rsidR="002C756C">
        <w:instrText xml:space="preserve"> REF _Ref103625429 \h </w:instrText>
      </w:r>
      <w:r w:rsidR="00C42306">
        <w:fldChar w:fldCharType="separate"/>
      </w:r>
      <w:r w:rsidR="00876605">
        <w:t xml:space="preserve">Figura </w:t>
      </w:r>
      <w:r w:rsidR="00876605">
        <w:rPr>
          <w:noProof/>
        </w:rPr>
        <w:t>2</w:t>
      </w:r>
      <w:r w:rsidR="00876605">
        <w:t>.</w:t>
      </w:r>
      <w:r w:rsidR="00876605">
        <w:rPr>
          <w:noProof/>
        </w:rPr>
        <w:t>13</w:t>
      </w:r>
      <w:r w:rsidR="00C42306">
        <w:fldChar w:fldCharType="end"/>
      </w:r>
      <w:r w:rsidR="002C756C">
        <w:t xml:space="preserve"> </w:t>
      </w:r>
      <w:r w:rsidR="00AA1CBF">
        <w:t xml:space="preserve">é retratado o modelo matemático proposto por eles. </w:t>
      </w:r>
    </w:p>
    <w:p w14:paraId="54BEAB44" w14:textId="77777777" w:rsidR="00145EF9" w:rsidRDefault="00145EF9" w:rsidP="00145EF9">
      <w:pPr>
        <w:pStyle w:val="Legenda"/>
        <w:keepNext/>
      </w:pPr>
      <w:bookmarkStart w:id="86" w:name="_Ref103625429"/>
      <w:bookmarkStart w:id="87" w:name="_Ref103625398"/>
      <w:bookmarkStart w:id="88" w:name="_Toc109837662"/>
      <w:r>
        <w:lastRenderedPageBreak/>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3</w:t>
      </w:r>
      <w:r w:rsidR="00C42306">
        <w:rPr>
          <w:noProof/>
        </w:rPr>
        <w:fldChar w:fldCharType="end"/>
      </w:r>
      <w:bookmarkEnd w:id="86"/>
      <w:r>
        <w:t>- Modelo matemático de McCulloch e Pitts</w:t>
      </w:r>
      <w:bookmarkEnd w:id="87"/>
      <w:r w:rsidR="00885C4D">
        <w:t>.</w:t>
      </w:r>
      <w:bookmarkEnd w:id="88"/>
    </w:p>
    <w:p w14:paraId="31BD3190" w14:textId="77777777" w:rsidR="00AA1CBF" w:rsidRDefault="001D59E2" w:rsidP="00DD7529">
      <w:pPr>
        <w:pStyle w:val="Legenda"/>
      </w:pPr>
      <w:r>
        <w:rPr>
          <w:noProof/>
          <w:lang w:val="en-US" w:eastAsia="en-US"/>
        </w:rPr>
        <w:drawing>
          <wp:inline distT="0" distB="0" distL="0" distR="0" wp14:anchorId="5019FC2A" wp14:editId="0FEBC8A1">
            <wp:extent cx="5760085" cy="236474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m 3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2364740"/>
                    </a:xfrm>
                    <a:prstGeom prst="rect">
                      <a:avLst/>
                    </a:prstGeom>
                  </pic:spPr>
                </pic:pic>
              </a:graphicData>
            </a:graphic>
          </wp:inline>
        </w:drawing>
      </w:r>
    </w:p>
    <w:p w14:paraId="42231D55" w14:textId="77777777" w:rsidR="001D59E2" w:rsidRDefault="001D59E2" w:rsidP="001D59E2">
      <w:pPr>
        <w:pStyle w:val="Legenda"/>
      </w:pPr>
      <w:r>
        <w:rPr>
          <w:rStyle w:val="Forte"/>
          <w:b w:val="0"/>
          <w:sz w:val="20"/>
        </w:rPr>
        <w:t xml:space="preserve">Fonte: Adaptado de </w:t>
      </w:r>
      <w:r>
        <w:t>Silva et al. (2019).</w:t>
      </w:r>
    </w:p>
    <w:p w14:paraId="58290C4F" w14:textId="77777777" w:rsidR="001D59E2" w:rsidRPr="001D59E2" w:rsidRDefault="001D59E2" w:rsidP="001D59E2"/>
    <w:p w14:paraId="39CA2903" w14:textId="77777777" w:rsidR="003B01BB" w:rsidRDefault="007D2F8E" w:rsidP="003B01BB">
      <w:r>
        <w:t>Segundo</w:t>
      </w:r>
      <w:r w:rsidR="00622AE2">
        <w:t xml:space="preserve"> Silva et al. (2019</w:t>
      </w:r>
      <w:r w:rsidR="00FA7DF6">
        <w:t>)</w:t>
      </w:r>
      <w:r>
        <w:t xml:space="preserve">, o neurônio de </w:t>
      </w:r>
      <w:r w:rsidRPr="007D2F8E">
        <w:t>McCulloch e Pitts</w:t>
      </w:r>
      <w:r>
        <w:t xml:space="preserve"> </w:t>
      </w:r>
      <w:r w:rsidR="000E61C9">
        <w:t>recebe diversos valores de entrada</w:t>
      </w:r>
      <w:r w:rsidR="00F9172B">
        <w:t>,</w:t>
      </w:r>
      <w:r w:rsidR="009E29A4">
        <w:t xml:space="preserve"> os quais são multiplicados por pesos</w:t>
      </w:r>
      <w:r w:rsidR="00FA7DF6">
        <w:t xml:space="preserve"> e somados. Posteriormente, a função de ativação </w:t>
      </w:r>
      <w:r w:rsidR="007832CF">
        <w:t xml:space="preserve">do tipo degrau </w:t>
      </w:r>
      <w:r w:rsidR="007832CF" w:rsidRPr="00FB4329">
        <w:t>binário</w:t>
      </w:r>
      <w:r w:rsidR="007832CF">
        <w:t xml:space="preserve"> </w:t>
      </w:r>
      <w:r w:rsidR="00FA7DF6">
        <w:t xml:space="preserve">é aplicada </w:t>
      </w:r>
      <w:r w:rsidR="002F4082">
        <w:t>na saída do neurônio. Assim, pode-se extrair a</w:t>
      </w:r>
      <w:r w:rsidR="003F7688">
        <w:t xml:space="preserve"> Equação </w:t>
      </w:r>
      <w:r w:rsidR="00C42306">
        <w:fldChar w:fldCharType="begin"/>
      </w:r>
      <w:r w:rsidR="003F7688">
        <w:instrText xml:space="preserve"> REF _Ref103623365 \h </w:instrText>
      </w:r>
      <w:r w:rsidR="00C42306">
        <w:fldChar w:fldCharType="separate"/>
      </w:r>
      <w:r w:rsidR="00876605">
        <w:rPr>
          <w:noProof/>
        </w:rPr>
        <w:t>2</w:t>
      </w:r>
      <w:r w:rsidR="00876605">
        <w:t>.</w:t>
      </w:r>
      <w:r w:rsidR="00876605">
        <w:rPr>
          <w:noProof/>
        </w:rPr>
        <w:t>1</w:t>
      </w:r>
      <w:r w:rsidR="00C42306">
        <w:fldChar w:fldCharType="end"/>
      </w:r>
      <w:r w:rsidR="003F7688">
        <w:t xml:space="preserve"> a seguir</w:t>
      </w:r>
      <w:r w:rsidR="002F4082">
        <w:t xml:space="preserve">: </w:t>
      </w: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855"/>
      </w:tblGrid>
      <w:tr w:rsidR="003F7688" w14:paraId="03F0575A" w14:textId="77777777" w:rsidTr="003258ED">
        <w:trPr>
          <w:trHeight w:val="547"/>
        </w:trPr>
        <w:tc>
          <w:tcPr>
            <w:tcW w:w="8325" w:type="dxa"/>
          </w:tcPr>
          <w:p w14:paraId="1B942AAA" w14:textId="77777777" w:rsidR="003F7688" w:rsidRDefault="00EB3FA6" w:rsidP="003F7688">
            <m:oMathPara>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g(in</m:t>
                    </m:r>
                  </m:e>
                  <m:sub>
                    <m:r>
                      <w:rPr>
                        <w:rFonts w:ascii="Cambria Math" w:hAnsi="Cambria Math"/>
                      </w:rPr>
                      <m:t>j</m:t>
                    </m:r>
                  </m:sub>
                </m:sSub>
                <m:r>
                  <w:rPr>
                    <w:rFonts w:ascii="Cambria Math" w:hAnsi="Cambria Math"/>
                  </w:rPr>
                  <m:t>)=g(</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 xml:space="preserve">) </m:t>
                </m:r>
              </m:oMath>
            </m:oMathPara>
          </w:p>
        </w:tc>
        <w:tc>
          <w:tcPr>
            <w:tcW w:w="855" w:type="dxa"/>
          </w:tcPr>
          <w:p w14:paraId="1E3575AE" w14:textId="77777777" w:rsidR="003F7688" w:rsidRDefault="003F7688" w:rsidP="003258ED">
            <w:pPr>
              <w:pStyle w:val="CorpodoTexto"/>
              <w:ind w:firstLine="0"/>
            </w:pPr>
            <w:bookmarkStart w:id="89" w:name="_Ref103623365"/>
            <w:r>
              <w:t>(</w:t>
            </w:r>
            <w:r w:rsidR="00C42306">
              <w:fldChar w:fldCharType="begin"/>
            </w:r>
            <w:r w:rsidR="00B344AE">
              <w:instrText xml:space="preserve"> STYLEREF 1 \s </w:instrText>
            </w:r>
            <w:r w:rsidR="00C42306">
              <w:fldChar w:fldCharType="separate"/>
            </w:r>
            <w:r w:rsidR="00876605">
              <w:rPr>
                <w:noProof/>
              </w:rPr>
              <w:t>2</w:t>
            </w:r>
            <w:r w:rsidR="00C42306">
              <w:rPr>
                <w:noProof/>
              </w:rPr>
              <w:fldChar w:fldCharType="end"/>
            </w:r>
            <w:r>
              <w:t>.</w:t>
            </w:r>
            <w:r w:rsidR="00C42306">
              <w:fldChar w:fldCharType="begin"/>
            </w:r>
            <w:r w:rsidR="00B344AE">
              <w:instrText xml:space="preserve"> SEQ Equação \* ARABIC \s 1 </w:instrText>
            </w:r>
            <w:r w:rsidR="00C42306">
              <w:fldChar w:fldCharType="separate"/>
            </w:r>
            <w:r w:rsidR="00876605">
              <w:rPr>
                <w:noProof/>
              </w:rPr>
              <w:t>1</w:t>
            </w:r>
            <w:r w:rsidR="00C42306">
              <w:rPr>
                <w:noProof/>
              </w:rPr>
              <w:fldChar w:fldCharType="end"/>
            </w:r>
            <w:r>
              <w:t>)</w:t>
            </w:r>
            <w:bookmarkEnd w:id="89"/>
          </w:p>
        </w:tc>
      </w:tr>
    </w:tbl>
    <w:p w14:paraId="3653C195" w14:textId="77777777" w:rsidR="00F9172B" w:rsidRDefault="003258ED" w:rsidP="00912318">
      <w:pPr>
        <w:ind w:firstLine="0"/>
      </w:pPr>
      <w:r>
        <w:t>O</w:t>
      </w:r>
      <w:r w:rsidR="00F9172B">
        <w:t>nde</w:t>
      </w:r>
      <w:r>
        <w:t xml:space="preserve"> </w:t>
      </w:r>
      <w:r w:rsidR="00101C4A" w:rsidRPr="00912318">
        <w:rPr>
          <w:i/>
        </w:rPr>
        <w:t>a</w:t>
      </w:r>
      <w:r w:rsidR="00101C4A" w:rsidRPr="00912318">
        <w:rPr>
          <w:i/>
          <w:vertAlign w:val="subscript"/>
        </w:rPr>
        <w:t>j</w:t>
      </w:r>
      <w:r w:rsidR="00101C4A" w:rsidRPr="00912318">
        <w:t xml:space="preserve"> é </w:t>
      </w:r>
      <w:r w:rsidR="00CF4A68">
        <w:t xml:space="preserve">a </w:t>
      </w:r>
      <w:r w:rsidR="00057850">
        <w:t xml:space="preserve">saída </w:t>
      </w:r>
      <w:r w:rsidR="00CF4A68">
        <w:t>obtida</w:t>
      </w:r>
      <w:r>
        <w:t xml:space="preserve">, </w:t>
      </w:r>
      <w:r w:rsidR="00101C4A" w:rsidRPr="00912318">
        <w:rPr>
          <w:i/>
        </w:rPr>
        <w:t>g</w:t>
      </w:r>
      <w:r w:rsidR="00101C4A">
        <w:t xml:space="preserve">() é </w:t>
      </w:r>
      <w:r w:rsidR="00C0113D">
        <w:t>a função de ativação</w:t>
      </w:r>
      <w:r>
        <w:t xml:space="preserve">, </w:t>
      </w:r>
      <w:r w:rsidR="00F9172B" w:rsidRPr="00912318">
        <w:rPr>
          <w:i/>
        </w:rPr>
        <w:t>in</w:t>
      </w:r>
      <w:r w:rsidR="00F9172B" w:rsidRPr="00912318">
        <w:rPr>
          <w:i/>
          <w:vertAlign w:val="subscript"/>
        </w:rPr>
        <w:t>j</w:t>
      </w:r>
      <w:r w:rsidR="00F9172B">
        <w:t xml:space="preserve"> é</w:t>
      </w:r>
      <w:r w:rsidR="00CF4A68">
        <w:t xml:space="preserve"> a função de entrada</w:t>
      </w:r>
      <w:r>
        <w:t xml:space="preserve">, </w:t>
      </w:r>
      <w:r w:rsidR="00F9172B" w:rsidRPr="00912318">
        <w:rPr>
          <w:i/>
        </w:rPr>
        <w:t>W</w:t>
      </w:r>
      <w:r w:rsidR="00F9172B" w:rsidRPr="00912318">
        <w:rPr>
          <w:i/>
          <w:vertAlign w:val="subscript"/>
        </w:rPr>
        <w:t>i,j</w:t>
      </w:r>
      <w:r w:rsidR="00F9172B">
        <w:t xml:space="preserve"> </w:t>
      </w:r>
      <w:r w:rsidR="00A82D49">
        <w:t>são os pesos</w:t>
      </w:r>
      <w:r>
        <w:t xml:space="preserve"> e </w:t>
      </w:r>
      <w:r w:rsidR="00101C4A" w:rsidRPr="00912318">
        <w:rPr>
          <w:i/>
        </w:rPr>
        <w:t>a</w:t>
      </w:r>
      <w:r w:rsidR="00101C4A" w:rsidRPr="00912318">
        <w:rPr>
          <w:i/>
          <w:vertAlign w:val="subscript"/>
        </w:rPr>
        <w:t>i</w:t>
      </w:r>
      <w:r w:rsidR="00101C4A">
        <w:t xml:space="preserve"> </w:t>
      </w:r>
      <w:r w:rsidR="00CF4A68">
        <w:t>são as</w:t>
      </w:r>
      <w:r w:rsidR="00101C4A">
        <w:t xml:space="preserve"> </w:t>
      </w:r>
      <w:r w:rsidR="00057850">
        <w:t xml:space="preserve">ligações </w:t>
      </w:r>
      <w:r w:rsidR="00CF4A68">
        <w:t>de entrada</w:t>
      </w:r>
      <w:r>
        <w:t>.</w:t>
      </w:r>
    </w:p>
    <w:p w14:paraId="46363936" w14:textId="77777777" w:rsidR="00C94471" w:rsidRDefault="001A41A1" w:rsidP="003B01BB">
      <w:r>
        <w:t xml:space="preserve">Entretanto, </w:t>
      </w:r>
      <w:r w:rsidR="00B22FFA">
        <w:t>Silva et al. (2019)</w:t>
      </w:r>
      <w:r>
        <w:t xml:space="preserve"> afirmam que existe uma grande limitação para este modelo, uma vez que os pesos </w:t>
      </w:r>
      <w:r w:rsidR="00DE47B0">
        <w:t xml:space="preserve">são restritos a serem excitadores (1) </w:t>
      </w:r>
      <w:r w:rsidR="00101C4A">
        <w:t>ou</w:t>
      </w:r>
      <w:r w:rsidR="00DE47B0">
        <w:t xml:space="preserve"> inibidores (-1).</w:t>
      </w:r>
    </w:p>
    <w:p w14:paraId="293D9C6B" w14:textId="77777777" w:rsidR="00C94471" w:rsidRDefault="00C94471" w:rsidP="00C94471">
      <w:pPr>
        <w:pStyle w:val="Ttulo3"/>
      </w:pPr>
      <w:bookmarkStart w:id="90" w:name="_Ref102761469"/>
      <w:bookmarkStart w:id="91" w:name="_Toc109837823"/>
      <w:r>
        <w:t>Rede Perceptron</w:t>
      </w:r>
      <w:bookmarkEnd w:id="90"/>
      <w:bookmarkEnd w:id="91"/>
    </w:p>
    <w:p w14:paraId="3BA67982" w14:textId="77777777" w:rsidR="002F4082" w:rsidRDefault="00C94471" w:rsidP="003B01BB">
      <w:r>
        <w:t>Em 1958</w:t>
      </w:r>
      <w:r w:rsidR="00101C4A">
        <w:t>,</w:t>
      </w:r>
      <w:r>
        <w:t xml:space="preserve"> Frank </w:t>
      </w:r>
      <w:r w:rsidRPr="00C94471">
        <w:t>Rosenblatt</w:t>
      </w:r>
      <w:r>
        <w:t xml:space="preserve"> propôs o modelo de rede </w:t>
      </w:r>
      <w:r w:rsidR="003F1896" w:rsidRPr="00B22FFA">
        <w:rPr>
          <w:i/>
          <w:iCs/>
        </w:rPr>
        <w:t>p</w:t>
      </w:r>
      <w:r w:rsidRPr="00B22FFA">
        <w:rPr>
          <w:i/>
          <w:iCs/>
        </w:rPr>
        <w:t>erceptron</w:t>
      </w:r>
      <w:r w:rsidR="00A06C28">
        <w:t xml:space="preserve">, mantendo a mesma estrutura do modelo de </w:t>
      </w:r>
      <w:r w:rsidR="00A06C28" w:rsidRPr="007D2F8E">
        <w:t>McCulloch e Pitts</w:t>
      </w:r>
      <w:r w:rsidR="00A06C28">
        <w:t xml:space="preserve"> mas implementando a possibilidade de pesos e limiares fracionais. Além disso, segundo </w:t>
      </w:r>
      <w:r w:rsidR="00EA6A1C">
        <w:t>Lopes, Santos e Pinheiros (2014)</w:t>
      </w:r>
      <w:r w:rsidR="002945CE">
        <w:t xml:space="preserve">, outra diferença significativa é a introdução do </w:t>
      </w:r>
      <w:r w:rsidR="002945CE" w:rsidRPr="00912318">
        <w:rPr>
          <w:i/>
        </w:rPr>
        <w:t>bias</w:t>
      </w:r>
      <w:r w:rsidR="002945CE">
        <w:t xml:space="preserve"> (parâmetro polarizador) </w:t>
      </w:r>
      <w:r w:rsidR="002945CE" w:rsidRPr="00912318">
        <w:rPr>
          <w:i/>
        </w:rPr>
        <w:t>b</w:t>
      </w:r>
      <w:r w:rsidR="00ED24E3" w:rsidRPr="00912318">
        <w:rPr>
          <w:i/>
          <w:vertAlign w:val="subscript"/>
        </w:rPr>
        <w:t>i</w:t>
      </w:r>
      <w:r w:rsidR="002945CE">
        <w:t xml:space="preserve">, tendo por finalidade realizar um </w:t>
      </w:r>
      <w:r w:rsidR="002945CE" w:rsidRPr="004F4162">
        <w:rPr>
          <w:i/>
          <w:iCs/>
        </w:rPr>
        <w:t>offset</w:t>
      </w:r>
      <w:r w:rsidR="002945CE">
        <w:t xml:space="preserve"> </w:t>
      </w:r>
      <w:r w:rsidR="004F4162">
        <w:t>da informação de entrada.</w:t>
      </w:r>
      <w:r w:rsidR="000C2153">
        <w:t xml:space="preserve"> </w:t>
      </w:r>
      <w:r w:rsidR="004F4162">
        <w:t xml:space="preserve"> Assim, pode-se extrair a </w:t>
      </w:r>
      <w:r w:rsidR="003F7688">
        <w:t xml:space="preserve">Equação </w:t>
      </w:r>
      <w:r w:rsidR="00C42306">
        <w:fldChar w:fldCharType="begin"/>
      </w:r>
      <w:r w:rsidR="003F7688">
        <w:instrText xml:space="preserve"> REF _Ref103623473 \h </w:instrText>
      </w:r>
      <w:r w:rsidR="00C42306">
        <w:fldChar w:fldCharType="separate"/>
      </w:r>
      <w:r w:rsidR="00876605">
        <w:rPr>
          <w:noProof/>
        </w:rPr>
        <w:t>2</w:t>
      </w:r>
      <w:r w:rsidR="00876605">
        <w:t>.</w:t>
      </w:r>
      <w:r w:rsidR="00876605">
        <w:rPr>
          <w:noProof/>
        </w:rPr>
        <w:t>2</w:t>
      </w:r>
      <w:r w:rsidR="00C42306">
        <w:fldChar w:fldCharType="end"/>
      </w:r>
      <w:r w:rsidR="004F4162">
        <w:t xml:space="preserve"> da rede </w:t>
      </w:r>
      <w:r w:rsidR="004F4162" w:rsidRPr="00BC239A">
        <w:rPr>
          <w:i/>
          <w:iCs/>
        </w:rPr>
        <w:t>perceptron</w:t>
      </w:r>
      <w:r w:rsidR="004F4162">
        <w:t>:</w:t>
      </w:r>
    </w:p>
    <w:p w14:paraId="7C903263" w14:textId="77777777" w:rsidR="003F7688" w:rsidRDefault="003F7688" w:rsidP="003B01BB"/>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855"/>
      </w:tblGrid>
      <w:tr w:rsidR="003F7688" w14:paraId="44B1B599" w14:textId="77777777" w:rsidTr="003258ED">
        <w:trPr>
          <w:trHeight w:val="547"/>
        </w:trPr>
        <w:tc>
          <w:tcPr>
            <w:tcW w:w="8325" w:type="dxa"/>
          </w:tcPr>
          <w:p w14:paraId="42E9E8B7" w14:textId="77777777" w:rsidR="003F7688" w:rsidRDefault="003F7688" w:rsidP="00885C4D">
            <m:oMathPara>
              <m:oMath>
                <m:r>
                  <w:rPr>
                    <w:rFonts w:ascii="Cambria Math" w:hAnsi="Cambria Math"/>
                  </w:rPr>
                  <w:lastRenderedPageBreak/>
                  <m:t>y=</m:t>
                </m:r>
                <m:sSub>
                  <m:sSubPr>
                    <m:ctrlPr>
                      <w:rPr>
                        <w:rFonts w:ascii="Cambria Math" w:hAnsi="Cambria Math"/>
                        <w:i/>
                      </w:rPr>
                    </m:ctrlPr>
                  </m:sSubPr>
                  <m:e>
                    <m:r>
                      <w:rPr>
                        <w:rFonts w:ascii="Cambria Math" w:hAnsi="Cambria Math"/>
                      </w:rPr>
                      <m:t>g(i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 xml:space="preserve">)  </m:t>
                </m:r>
              </m:oMath>
            </m:oMathPara>
          </w:p>
        </w:tc>
        <w:tc>
          <w:tcPr>
            <w:tcW w:w="855" w:type="dxa"/>
          </w:tcPr>
          <w:p w14:paraId="22918BED" w14:textId="77777777" w:rsidR="003F7688" w:rsidRDefault="003F7688" w:rsidP="003258ED">
            <w:pPr>
              <w:pStyle w:val="CorpodoTexto"/>
              <w:ind w:firstLine="0"/>
            </w:pPr>
            <w:bookmarkStart w:id="92" w:name="_Ref103623473"/>
            <w:r>
              <w:t>(</w:t>
            </w:r>
            <w:r w:rsidR="00C42306">
              <w:fldChar w:fldCharType="begin"/>
            </w:r>
            <w:r w:rsidR="00B344AE">
              <w:instrText xml:space="preserve"> STYLEREF 1 \s </w:instrText>
            </w:r>
            <w:r w:rsidR="00C42306">
              <w:fldChar w:fldCharType="separate"/>
            </w:r>
            <w:r w:rsidR="00876605">
              <w:rPr>
                <w:noProof/>
              </w:rPr>
              <w:t>2</w:t>
            </w:r>
            <w:r w:rsidR="00C42306">
              <w:rPr>
                <w:noProof/>
              </w:rPr>
              <w:fldChar w:fldCharType="end"/>
            </w:r>
            <w:r>
              <w:t>.</w:t>
            </w:r>
            <w:r w:rsidR="00C42306">
              <w:fldChar w:fldCharType="begin"/>
            </w:r>
            <w:r w:rsidR="00B344AE">
              <w:instrText xml:space="preserve"> SEQ Equação \* ARABIC \s 1 </w:instrText>
            </w:r>
            <w:r w:rsidR="00C42306">
              <w:fldChar w:fldCharType="separate"/>
            </w:r>
            <w:r w:rsidR="00876605">
              <w:rPr>
                <w:noProof/>
              </w:rPr>
              <w:t>2</w:t>
            </w:r>
            <w:r w:rsidR="00C42306">
              <w:rPr>
                <w:noProof/>
              </w:rPr>
              <w:fldChar w:fldCharType="end"/>
            </w:r>
            <w:r>
              <w:t>)</w:t>
            </w:r>
            <w:bookmarkEnd w:id="92"/>
          </w:p>
        </w:tc>
      </w:tr>
    </w:tbl>
    <w:p w14:paraId="709098C1" w14:textId="77777777" w:rsidR="00101C4A" w:rsidRDefault="000C2153" w:rsidP="003B01BB">
      <w:r>
        <w:t xml:space="preserve">Este modelo introduziu a possibilidade de aprendizado, uma vez que o desempenho da rede neural pode ser otimizado com ajustes nos pesos e </w:t>
      </w:r>
      <w:r w:rsidR="00101C4A">
        <w:t xml:space="preserve">nos </w:t>
      </w:r>
      <w:r w:rsidRPr="00912318">
        <w:rPr>
          <w:i/>
        </w:rPr>
        <w:t>bias</w:t>
      </w:r>
      <w:r>
        <w:t>.</w:t>
      </w:r>
      <w:r w:rsidR="00956E8F">
        <w:t xml:space="preserve"> Entretanto, segundo </w:t>
      </w:r>
      <w:r w:rsidR="00BC239A">
        <w:t xml:space="preserve">Coppin </w:t>
      </w:r>
      <w:r w:rsidR="00956E8F">
        <w:t>(</w:t>
      </w:r>
      <w:r w:rsidR="00BC239A">
        <w:t>2013</w:t>
      </w:r>
      <w:r w:rsidR="00956E8F">
        <w:t xml:space="preserve">), as redes </w:t>
      </w:r>
      <w:r w:rsidR="00956E8F" w:rsidRPr="00BC239A">
        <w:rPr>
          <w:i/>
          <w:iCs/>
        </w:rPr>
        <w:t>perceptron</w:t>
      </w:r>
      <w:r w:rsidR="00956E8F">
        <w:t xml:space="preserve"> são </w:t>
      </w:r>
      <w:r w:rsidR="004A5E7C">
        <w:t xml:space="preserve">pouco utilizadas pois são </w:t>
      </w:r>
      <w:r w:rsidR="00956E8F">
        <w:t xml:space="preserve">capazes apenas de modelar problemas matemáticos </w:t>
      </w:r>
      <w:r w:rsidR="00C9759D">
        <w:t>linearmente separáveis.</w:t>
      </w:r>
    </w:p>
    <w:p w14:paraId="76410CB6" w14:textId="77777777" w:rsidR="004F4162" w:rsidRDefault="004F4162" w:rsidP="003B01BB"/>
    <w:p w14:paraId="389191D6" w14:textId="77777777" w:rsidR="00B5634B" w:rsidRDefault="00B5634B" w:rsidP="00B5634B">
      <w:pPr>
        <w:pStyle w:val="Ttulo4"/>
      </w:pPr>
      <w:bookmarkStart w:id="93" w:name="_Toc109837824"/>
      <w:r>
        <w:t>Rede Perceptron de Múltiplas Camadas (PMC)</w:t>
      </w:r>
      <w:bookmarkEnd w:id="93"/>
    </w:p>
    <w:p w14:paraId="439491FD" w14:textId="77777777" w:rsidR="00876605" w:rsidRDefault="00DF79DA" w:rsidP="00A81A7B">
      <w:pPr>
        <w:pStyle w:val="Legenda"/>
        <w:keepNext/>
        <w:jc w:val="both"/>
      </w:pPr>
      <w:r>
        <w:t>Segundo Fard</w:t>
      </w:r>
      <w:r w:rsidR="00724B60">
        <w:t xml:space="preserve"> e </w:t>
      </w:r>
      <w:r w:rsidR="00724B60" w:rsidRPr="00724B60">
        <w:t>Zainuddin</w:t>
      </w:r>
      <w:r w:rsidR="00724B60">
        <w:t xml:space="preserve"> (2013)</w:t>
      </w:r>
      <w:r>
        <w:t>,</w:t>
      </w:r>
      <w:r w:rsidR="0087577C">
        <w:t xml:space="preserve"> em</w:t>
      </w:r>
      <w:r>
        <w:t xml:space="preserve"> </w:t>
      </w:r>
      <w:r w:rsidR="00823230" w:rsidRPr="00823230">
        <w:t>1989 Cybenko</w:t>
      </w:r>
      <w:r w:rsidR="0087577C">
        <w:t xml:space="preserve"> provou </w:t>
      </w:r>
      <w:r w:rsidR="0087577C" w:rsidRPr="0087577C">
        <w:t xml:space="preserve">a capacidade de aproximação universal das redes neurais </w:t>
      </w:r>
      <w:r w:rsidR="0087577C" w:rsidRPr="0087577C">
        <w:rPr>
          <w:i/>
          <w:iCs/>
        </w:rPr>
        <w:t>feedforward</w:t>
      </w:r>
      <w:r w:rsidR="002B6E4F">
        <w:rPr>
          <w:i/>
          <w:iCs/>
        </w:rPr>
        <w:t xml:space="preserve"> </w:t>
      </w:r>
      <w:r w:rsidR="002B6E4F" w:rsidRPr="002B6E4F">
        <w:t>(</w:t>
      </w:r>
      <w:r w:rsidR="002B6E4F">
        <w:t>informações são alimentadas</w:t>
      </w:r>
      <w:r w:rsidR="00410DD4">
        <w:t xml:space="preserve"> apenas </w:t>
      </w:r>
      <w:r w:rsidR="002B6E4F">
        <w:t>para frente</w:t>
      </w:r>
      <w:r w:rsidR="002B6E4F" w:rsidRPr="002B6E4F">
        <w:t>)</w:t>
      </w:r>
      <w:r w:rsidR="0087577C">
        <w:rPr>
          <w:i/>
          <w:iCs/>
        </w:rPr>
        <w:t xml:space="preserve"> </w:t>
      </w:r>
      <w:r w:rsidR="00416EAE">
        <w:t>mostrando a possibilidade de aproximação de qualquer função cont</w:t>
      </w:r>
      <w:r w:rsidR="00101C4A">
        <w:t>í</w:t>
      </w:r>
      <w:r w:rsidR="00416EAE">
        <w:t xml:space="preserve">nua com a precisão desejada desde que haja um </w:t>
      </w:r>
      <w:r w:rsidR="00A81A7B">
        <w:t>número</w:t>
      </w:r>
      <w:r w:rsidR="00416EAE">
        <w:t xml:space="preserve"> suficiente de funções de ativação na rede neural.</w:t>
      </w:r>
      <w:r w:rsidR="008C76DD">
        <w:t xml:space="preserve"> Além disso, </w:t>
      </w:r>
      <w:r w:rsidR="00724B60">
        <w:t xml:space="preserve">Russell e </w:t>
      </w:r>
      <w:r w:rsidR="008C76DD">
        <w:t>Norving (</w:t>
      </w:r>
      <w:r w:rsidR="00724B60">
        <w:t>2013</w:t>
      </w:r>
      <w:r w:rsidR="008C76DD">
        <w:t>) alega</w:t>
      </w:r>
      <w:r w:rsidR="00724B60">
        <w:t>m</w:t>
      </w:r>
      <w:r w:rsidR="008C76DD">
        <w:t xml:space="preserve"> que para </w:t>
      </w:r>
      <w:r w:rsidR="008C76DD" w:rsidRPr="00823230">
        <w:t>Cybenko</w:t>
      </w:r>
      <w:r w:rsidR="008C76DD">
        <w:t>, bastaria duas camadas ocultas para representar qualquer função e uma camada oculta para representar qualquer função cont</w:t>
      </w:r>
      <w:r w:rsidR="00101C4A">
        <w:t>í</w:t>
      </w:r>
      <w:r w:rsidR="008C76DD">
        <w:t>nua.</w:t>
      </w:r>
      <w:r w:rsidR="002B6E4F">
        <w:t xml:space="preserve"> </w:t>
      </w:r>
      <w:r w:rsidR="006D468C">
        <w:t>A</w:t>
      </w:r>
      <w:r w:rsidR="00BC239A">
        <w:t xml:space="preserve"> </w:t>
      </w:r>
      <w:r w:rsidR="00C42306">
        <w:fldChar w:fldCharType="begin"/>
      </w:r>
      <w:r w:rsidR="00BC239A">
        <w:instrText xml:space="preserve"> REF _Ref103284045 \h </w:instrText>
      </w:r>
      <w:r w:rsidR="00C42306">
        <w:fldChar w:fldCharType="separate"/>
      </w:r>
    </w:p>
    <w:p w14:paraId="35B1692F" w14:textId="77777777" w:rsidR="00DF6580" w:rsidRDefault="00876605" w:rsidP="002B6E4F">
      <w:r>
        <w:t xml:space="preserve">Figura </w:t>
      </w:r>
      <w:r>
        <w:rPr>
          <w:noProof/>
        </w:rPr>
        <w:t>2</w:t>
      </w:r>
      <w:r>
        <w:t>.</w:t>
      </w:r>
      <w:r>
        <w:rPr>
          <w:noProof/>
        </w:rPr>
        <w:t>14</w:t>
      </w:r>
      <w:r w:rsidR="00C42306">
        <w:fldChar w:fldCharType="end"/>
      </w:r>
      <w:r w:rsidR="00BC239A">
        <w:t xml:space="preserve"> </w:t>
      </w:r>
      <w:r w:rsidR="002B6E4F">
        <w:t>representa</w:t>
      </w:r>
      <w:r w:rsidR="006D468C">
        <w:t xml:space="preserve"> </w:t>
      </w:r>
      <w:r w:rsidR="002B6E4F">
        <w:t xml:space="preserve">uma rede neural </w:t>
      </w:r>
      <w:r w:rsidR="002B6E4F" w:rsidRPr="0087577C">
        <w:rPr>
          <w:i/>
          <w:iCs/>
        </w:rPr>
        <w:t>feedforward</w:t>
      </w:r>
      <w:r w:rsidR="002B6E4F">
        <w:rPr>
          <w:i/>
          <w:iCs/>
        </w:rPr>
        <w:t xml:space="preserve"> </w:t>
      </w:r>
      <w:r w:rsidR="002B6E4F" w:rsidRPr="002B6E4F">
        <w:t>com uma camada oculta</w:t>
      </w:r>
      <w:r w:rsidR="00A81A7B">
        <w:t xml:space="preserve">. Como </w:t>
      </w:r>
      <w:r w:rsidR="00101C4A">
        <w:t xml:space="preserve">se </w:t>
      </w:r>
      <w:r w:rsidR="00A81A7B">
        <w:t xml:space="preserve">pode observar, camada oculta é o termo designado para a camada que não é de entrada ou de saída. </w:t>
      </w:r>
      <w:r w:rsidR="00B01179">
        <w:t xml:space="preserve">Tais redes </w:t>
      </w:r>
      <w:r w:rsidR="00B01179" w:rsidRPr="00B01179">
        <w:rPr>
          <w:i/>
          <w:iCs/>
        </w:rPr>
        <w:t>perceptron</w:t>
      </w:r>
      <w:r w:rsidR="00B01179">
        <w:t xml:space="preserve"> são classificadas como Rede </w:t>
      </w:r>
      <w:r w:rsidR="00B01179" w:rsidRPr="00BC239A">
        <w:rPr>
          <w:i/>
          <w:iCs/>
        </w:rPr>
        <w:t>Perceptron</w:t>
      </w:r>
      <w:r w:rsidR="00B01179">
        <w:t xml:space="preserve"> de múltiplas camadas. </w:t>
      </w:r>
    </w:p>
    <w:p w14:paraId="721CF47B" w14:textId="77777777" w:rsidR="003E029A" w:rsidRDefault="003E029A" w:rsidP="00A81A7B">
      <w:pPr>
        <w:pStyle w:val="Legenda"/>
        <w:keepNext/>
        <w:jc w:val="both"/>
      </w:pPr>
      <w:bookmarkStart w:id="94" w:name="_Ref103284045"/>
      <w:bookmarkStart w:id="95" w:name="_Ref103284038"/>
    </w:p>
    <w:p w14:paraId="5BDC0CAA" w14:textId="77777777" w:rsidR="00A81A7B" w:rsidRDefault="00A81A7B" w:rsidP="00A81A7B">
      <w:pPr>
        <w:pStyle w:val="Legenda"/>
        <w:keepNext/>
        <w:jc w:val="both"/>
      </w:pPr>
      <w:bookmarkStart w:id="96" w:name="_Toc109837663"/>
      <w:r>
        <w:t xml:space="preserve">Figura </w:t>
      </w:r>
      <w:r w:rsidR="00C42306">
        <w:fldChar w:fldCharType="begin"/>
      </w:r>
      <w:r w:rsidR="00D8476F">
        <w:instrText xml:space="preserve"> STYLEREF 1 \s </w:instrText>
      </w:r>
      <w:r w:rsidR="00C42306">
        <w:fldChar w:fldCharType="separate"/>
      </w:r>
      <w:r w:rsidR="00876605">
        <w:rPr>
          <w:noProof/>
        </w:rPr>
        <w:t>2</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4</w:t>
      </w:r>
      <w:r w:rsidR="00C42306">
        <w:rPr>
          <w:noProof/>
        </w:rPr>
        <w:fldChar w:fldCharType="end"/>
      </w:r>
      <w:bookmarkEnd w:id="94"/>
      <w:r>
        <w:t xml:space="preserve"> – </w:t>
      </w:r>
      <w:r w:rsidR="009903FD">
        <w:t>R</w:t>
      </w:r>
      <w:r>
        <w:t xml:space="preserve">ede neural </w:t>
      </w:r>
      <w:r w:rsidRPr="0087577C">
        <w:rPr>
          <w:i/>
          <w:iCs/>
        </w:rPr>
        <w:t>feedforward</w:t>
      </w:r>
      <w:r>
        <w:rPr>
          <w:i/>
          <w:iCs/>
        </w:rPr>
        <w:t xml:space="preserve"> </w:t>
      </w:r>
      <w:r w:rsidRPr="002B6E4F">
        <w:t>com uma camada oculta</w:t>
      </w:r>
      <w:r>
        <w:t>.</w:t>
      </w:r>
      <w:bookmarkEnd w:id="95"/>
      <w:bookmarkEnd w:id="96"/>
    </w:p>
    <w:p w14:paraId="23DECADF" w14:textId="77777777" w:rsidR="00885C4D" w:rsidRDefault="007709CF" w:rsidP="00885C4D">
      <w:pPr>
        <w:pStyle w:val="Legenda"/>
        <w:jc w:val="center"/>
      </w:pPr>
      <w:r>
        <w:rPr>
          <w:noProof/>
          <w:lang w:val="en-US" w:eastAsia="en-US"/>
        </w:rPr>
        <w:drawing>
          <wp:inline distT="0" distB="0" distL="0" distR="0" wp14:anchorId="637C7525" wp14:editId="38A6F02C">
            <wp:extent cx="5760000" cy="3181938"/>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181938"/>
                    </a:xfrm>
                    <a:prstGeom prst="rect">
                      <a:avLst/>
                    </a:prstGeom>
                  </pic:spPr>
                </pic:pic>
              </a:graphicData>
            </a:graphic>
          </wp:inline>
        </w:drawing>
      </w:r>
    </w:p>
    <w:p w14:paraId="3519A32E" w14:textId="77777777" w:rsidR="00B5634B" w:rsidRPr="00B5634B" w:rsidRDefault="00885C4D" w:rsidP="00885C4D">
      <w:pPr>
        <w:pStyle w:val="Legenda"/>
      </w:pPr>
      <w:r>
        <w:t>Fonte: Autor.</w:t>
      </w:r>
    </w:p>
    <w:p w14:paraId="3395F135" w14:textId="77777777" w:rsidR="004F4162" w:rsidRDefault="00AC3D21" w:rsidP="00AC3D21">
      <w:pPr>
        <w:pStyle w:val="Ttulo3"/>
      </w:pPr>
      <w:bookmarkStart w:id="97" w:name="_Toc109837825"/>
      <w:r>
        <w:lastRenderedPageBreak/>
        <w:t>Aprendizado</w:t>
      </w:r>
      <w:bookmarkEnd w:id="97"/>
    </w:p>
    <w:p w14:paraId="1A533B66" w14:textId="77777777" w:rsidR="000C2153" w:rsidRDefault="00C85F04" w:rsidP="000C2153">
      <w:r>
        <w:t>A</w:t>
      </w:r>
      <w:r w:rsidR="000C5570">
        <w:t xml:space="preserve"> partir de ajustes nos pesos e </w:t>
      </w:r>
      <w:r w:rsidR="0000043A">
        <w:t>n</w:t>
      </w:r>
      <w:r w:rsidR="00101C4A">
        <w:t>o</w:t>
      </w:r>
      <w:r w:rsidR="0000043A">
        <w:t xml:space="preserve">s </w:t>
      </w:r>
      <w:r w:rsidR="0000043A" w:rsidRPr="00912318">
        <w:rPr>
          <w:i/>
        </w:rPr>
        <w:t>bias</w:t>
      </w:r>
      <w:r w:rsidR="00101C4A">
        <w:t xml:space="preserve">, </w:t>
      </w:r>
      <w:r w:rsidR="000C5570">
        <w:t xml:space="preserve">as redes neurais podem ser capazes de se </w:t>
      </w:r>
      <w:r w:rsidR="0000043A">
        <w:t xml:space="preserve">adequar </w:t>
      </w:r>
      <w:r w:rsidR="001C15D1">
        <w:t>ao se utilizar métodos para reconhecimento</w:t>
      </w:r>
      <w:r w:rsidR="00410DD4">
        <w:t xml:space="preserve"> </w:t>
      </w:r>
      <w:r w:rsidR="001C15D1">
        <w:t>d</w:t>
      </w:r>
      <w:r w:rsidR="00410DD4">
        <w:t xml:space="preserve">o erro. </w:t>
      </w:r>
      <w:r w:rsidR="001C15D1">
        <w:t>S</w:t>
      </w:r>
      <w:r w:rsidR="0000043A">
        <w:t>egundo</w:t>
      </w:r>
      <w:r w:rsidR="000C5570">
        <w:t xml:space="preserve"> </w:t>
      </w:r>
      <w:r w:rsidR="001C15D1">
        <w:t>S</w:t>
      </w:r>
      <w:r w:rsidR="0045516B">
        <w:t>ilva et al.</w:t>
      </w:r>
      <w:r w:rsidR="001C15D1">
        <w:t xml:space="preserve"> (</w:t>
      </w:r>
      <w:r w:rsidR="0045516B">
        <w:t>2019</w:t>
      </w:r>
      <w:r w:rsidR="001C15D1">
        <w:t xml:space="preserve">), o processo de aprendizado pode ser classificado em três tipos: supervisionada, por reforço e não supervisionada. </w:t>
      </w:r>
      <w:r w:rsidR="001C7919">
        <w:t>No aprendizado por reforço, a rede neural é recompensada</w:t>
      </w:r>
      <w:r w:rsidR="00970315">
        <w:t xml:space="preserve"> ou punida de acordo com suas ações o que ocasiona recalibrações dos pesos e </w:t>
      </w:r>
      <w:r w:rsidR="00970315" w:rsidRPr="00912318">
        <w:rPr>
          <w:i/>
        </w:rPr>
        <w:t>bias</w:t>
      </w:r>
      <w:r w:rsidR="00970315">
        <w:t xml:space="preserve"> dos neurônios utilizados na ação. No aprendizado não supervisionado espera-se que a rede neural aprenda por similaridade do conjunto de dados sem qualquer tipo de </w:t>
      </w:r>
      <w:r w:rsidR="00970315" w:rsidRPr="00970315">
        <w:rPr>
          <w:i/>
          <w:iCs/>
        </w:rPr>
        <w:t>feedback</w:t>
      </w:r>
      <w:r w:rsidR="00970315">
        <w:rPr>
          <w:i/>
          <w:iCs/>
        </w:rPr>
        <w:t xml:space="preserve">. </w:t>
      </w:r>
      <w:r w:rsidR="00970315">
        <w:t>Já no aprendizado supervisionado</w:t>
      </w:r>
      <w:r w:rsidR="004F576E">
        <w:t>, que será utilizado neste projeto,</w:t>
      </w:r>
      <w:r w:rsidR="00970315">
        <w:t xml:space="preserve"> </w:t>
      </w:r>
      <w:r w:rsidR="00575BA6">
        <w:t xml:space="preserve">se fornece um conjunto de dados em pares </w:t>
      </w:r>
      <w:r w:rsidR="00101C4A">
        <w:t xml:space="preserve">de </w:t>
      </w:r>
      <w:r w:rsidR="00575BA6">
        <w:t xml:space="preserve">entradas e saídas </w:t>
      </w:r>
      <w:r w:rsidR="00101C4A">
        <w:t>desejados</w:t>
      </w:r>
      <w:r w:rsidR="00575BA6">
        <w:t xml:space="preserve">. </w:t>
      </w:r>
      <w:r w:rsidR="00F76306">
        <w:t>No treinamento supervisionado costuma-se dividir os dados em dados de treinamento e dados de validação.</w:t>
      </w:r>
      <w:r w:rsidR="00572FE4">
        <w:t xml:space="preserve"> Ademais,</w:t>
      </w:r>
      <w:r w:rsidR="00F76306">
        <w:t xml:space="preserve"> </w:t>
      </w:r>
      <w:r w:rsidR="00572FE4">
        <w:t>i</w:t>
      </w:r>
      <w:r w:rsidR="002E43F4">
        <w:t>ndependentemente</w:t>
      </w:r>
      <w:r w:rsidR="004563E5">
        <w:t xml:space="preserve"> do tipo da rede neural, d</w:t>
      </w:r>
      <w:r w:rsidR="00575BA6">
        <w:t xml:space="preserve">eve-se utilizar um algoritmo </w:t>
      </w:r>
      <w:r w:rsidR="004563E5">
        <w:t>capaz de quantificar e identificar o erro e realizar o treinamento da rede neural.</w:t>
      </w:r>
    </w:p>
    <w:p w14:paraId="061A73ED" w14:textId="77777777" w:rsidR="004563E5" w:rsidRDefault="004563E5" w:rsidP="004563E5">
      <w:pPr>
        <w:pStyle w:val="Ttulo4"/>
      </w:pPr>
      <w:bookmarkStart w:id="98" w:name="_Toc109837826"/>
      <w:r>
        <w:t>Função de Custo</w:t>
      </w:r>
      <w:bookmarkEnd w:id="98"/>
    </w:p>
    <w:p w14:paraId="3FDE0398" w14:textId="77777777" w:rsidR="00893AD5" w:rsidRDefault="00A5073C" w:rsidP="00893AD5">
      <w:r>
        <w:t xml:space="preserve">Como dito anteriormente, deve-se utilizar um método para identificar o erro e propagar os ajustes ponderadamente para os pesos e </w:t>
      </w:r>
      <w:r w:rsidRPr="00912318">
        <w:rPr>
          <w:i/>
        </w:rPr>
        <w:t>bias</w:t>
      </w:r>
      <w:r>
        <w:t xml:space="preserve"> da rede neural. </w:t>
      </w:r>
      <w:r w:rsidR="004F576E">
        <w:t>Para isso, faz-se necessári</w:t>
      </w:r>
      <w:r w:rsidR="00101C4A">
        <w:t>a</w:t>
      </w:r>
      <w:r w:rsidR="004F576E">
        <w:t xml:space="preserve"> a utilização d</w:t>
      </w:r>
      <w:r w:rsidR="00FE1C43">
        <w:t>o conceito da função de custo que</w:t>
      </w:r>
      <w:r w:rsidR="00101C4A">
        <w:t>,</w:t>
      </w:r>
      <w:r w:rsidR="00FE1C43">
        <w:t xml:space="preserve"> segundo S</w:t>
      </w:r>
      <w:r w:rsidR="0045516B">
        <w:t>ilva et al.</w:t>
      </w:r>
      <w:r w:rsidR="00FE1C43">
        <w:t xml:space="preserve"> (</w:t>
      </w:r>
      <w:r w:rsidR="0045516B">
        <w:t>2019</w:t>
      </w:r>
      <w:r w:rsidR="00FE1C43">
        <w:t xml:space="preserve">), quantifica </w:t>
      </w:r>
      <w:r w:rsidR="00893AD5">
        <w:t xml:space="preserve">o erro após uma </w:t>
      </w:r>
      <w:r w:rsidR="00724B60">
        <w:t>sequência</w:t>
      </w:r>
      <w:r w:rsidR="00893AD5">
        <w:t xml:space="preserve"> de testes. </w:t>
      </w:r>
      <w:r w:rsidR="000A04D1">
        <w:t>Existem diversas funções de custo</w:t>
      </w:r>
      <w:r w:rsidR="00101C4A">
        <w:t>,</w:t>
      </w:r>
      <w:r w:rsidR="00893AD5">
        <w:t xml:space="preserve"> as quais, a depender do contexto</w:t>
      </w:r>
      <w:r w:rsidR="00101C4A">
        <w:t>,</w:t>
      </w:r>
      <w:r w:rsidR="00893AD5">
        <w:t xml:space="preserve"> podem </w:t>
      </w:r>
      <w:r>
        <w:t>ser escolhida</w:t>
      </w:r>
      <w:r w:rsidR="00893AD5">
        <w:t>s. Dentre elas, destaca-</w:t>
      </w:r>
      <w:r w:rsidR="001D76A3">
        <w:t>se o</w:t>
      </w:r>
      <w:r w:rsidR="00893AD5">
        <w:t xml:space="preserve"> erro quadrático médio</w:t>
      </w:r>
      <w:r w:rsidR="00101C4A">
        <w:t>, conforme definido na</w:t>
      </w:r>
      <w:r w:rsidR="00893AD5">
        <w:t xml:space="preserve"> Equação </w:t>
      </w:r>
      <w:r w:rsidR="00C42306">
        <w:fldChar w:fldCharType="begin"/>
      </w:r>
      <w:r w:rsidR="003F7688">
        <w:instrText xml:space="preserve"> REF _Ref103623546 \h </w:instrText>
      </w:r>
      <w:r w:rsidR="00C42306">
        <w:fldChar w:fldCharType="separate"/>
      </w:r>
      <w:r w:rsidR="00876605">
        <w:rPr>
          <w:noProof/>
        </w:rPr>
        <w:t>2</w:t>
      </w:r>
      <w:r w:rsidR="00876605">
        <w:t>.</w:t>
      </w:r>
      <w:r w:rsidR="00876605">
        <w:rPr>
          <w:noProof/>
        </w:rPr>
        <w:t>3</w:t>
      </w:r>
      <w:r w:rsidR="00C42306">
        <w:fldChar w:fldCharType="end"/>
      </w:r>
      <w:r w:rsidR="00893AD5">
        <w:t xml:space="preserve">. </w:t>
      </w: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855"/>
      </w:tblGrid>
      <w:tr w:rsidR="003F7688" w14:paraId="18880A0F" w14:textId="77777777" w:rsidTr="003258ED">
        <w:trPr>
          <w:trHeight w:val="547"/>
        </w:trPr>
        <w:tc>
          <w:tcPr>
            <w:tcW w:w="8325" w:type="dxa"/>
          </w:tcPr>
          <w:p w14:paraId="433CB669" w14:textId="77777777" w:rsidR="003F7688" w:rsidRDefault="003F7688" w:rsidP="003258ED">
            <m:oMathPara>
              <m:oMath>
                <m:r>
                  <w:rPr>
                    <w:rFonts w:ascii="Cambria Math" w:hAnsi="Cambria Math"/>
                  </w:rPr>
                  <m:t>C(w,b)=</m:t>
                </m:r>
                <m:f>
                  <m:fPr>
                    <m:ctrlPr>
                      <w:rPr>
                        <w:rFonts w:ascii="Cambria Math" w:hAnsi="Cambria Math"/>
                        <w:i/>
                      </w:rPr>
                    </m:ctrlPr>
                  </m:fPr>
                  <m:num>
                    <m:r>
                      <w:rPr>
                        <w:rFonts w:ascii="Cambria Math" w:hAnsi="Cambria Math"/>
                      </w:rPr>
                      <m:t>1</m:t>
                    </m:r>
                  </m:num>
                  <m:den>
                    <m:r>
                      <w:rPr>
                        <w:rFonts w:ascii="Cambria Math" w:hAnsi="Cambria Math"/>
                      </w:rPr>
                      <m:t>2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y-x(i)</m:t>
                            </m:r>
                          </m:e>
                        </m:d>
                      </m:e>
                      <m:sup>
                        <m:r>
                          <w:rPr>
                            <w:rFonts w:ascii="Cambria Math" w:hAnsi="Cambria Math"/>
                          </w:rPr>
                          <m:t>2</m:t>
                        </m:r>
                      </m:sup>
                    </m:sSup>
                  </m:e>
                </m:nary>
                <m:r>
                  <w:rPr>
                    <w:rFonts w:ascii="Cambria Math" w:hAnsi="Cambria Math"/>
                  </w:rPr>
                  <m:t xml:space="preserve"> </m:t>
                </m:r>
              </m:oMath>
            </m:oMathPara>
          </w:p>
        </w:tc>
        <w:tc>
          <w:tcPr>
            <w:tcW w:w="855" w:type="dxa"/>
          </w:tcPr>
          <w:p w14:paraId="0B2EABF8" w14:textId="77777777" w:rsidR="003F7688" w:rsidRDefault="003F7688" w:rsidP="003258ED">
            <w:pPr>
              <w:pStyle w:val="CorpodoTexto"/>
              <w:ind w:firstLine="0"/>
            </w:pPr>
            <w:bookmarkStart w:id="99" w:name="_Ref103623546"/>
            <w:r>
              <w:t>(</w:t>
            </w:r>
            <w:r w:rsidR="00C42306">
              <w:fldChar w:fldCharType="begin"/>
            </w:r>
            <w:r w:rsidR="00B344AE">
              <w:instrText xml:space="preserve"> STYLEREF 1 \s </w:instrText>
            </w:r>
            <w:r w:rsidR="00C42306">
              <w:fldChar w:fldCharType="separate"/>
            </w:r>
            <w:r w:rsidR="00876605">
              <w:rPr>
                <w:noProof/>
              </w:rPr>
              <w:t>2</w:t>
            </w:r>
            <w:r w:rsidR="00C42306">
              <w:rPr>
                <w:noProof/>
              </w:rPr>
              <w:fldChar w:fldCharType="end"/>
            </w:r>
            <w:r>
              <w:t>.</w:t>
            </w:r>
            <w:r w:rsidR="00C42306">
              <w:fldChar w:fldCharType="begin"/>
            </w:r>
            <w:r w:rsidR="00B344AE">
              <w:instrText xml:space="preserve"> SEQ Equação \* ARABIC \s 1 </w:instrText>
            </w:r>
            <w:r w:rsidR="00C42306">
              <w:fldChar w:fldCharType="separate"/>
            </w:r>
            <w:r w:rsidR="00876605">
              <w:rPr>
                <w:noProof/>
              </w:rPr>
              <w:t>3</w:t>
            </w:r>
            <w:r w:rsidR="00C42306">
              <w:rPr>
                <w:noProof/>
              </w:rPr>
              <w:fldChar w:fldCharType="end"/>
            </w:r>
            <w:r>
              <w:t>)</w:t>
            </w:r>
            <w:bookmarkEnd w:id="99"/>
          </w:p>
        </w:tc>
      </w:tr>
    </w:tbl>
    <w:p w14:paraId="35F6A76F" w14:textId="77777777" w:rsidR="007E14F3" w:rsidRPr="007832CF" w:rsidRDefault="007E14F3" w:rsidP="003F7688">
      <w:pPr>
        <w:ind w:firstLine="0"/>
      </w:pPr>
      <w:r>
        <w:t>Onde, o custo (</w:t>
      </w:r>
      <w:r w:rsidRPr="00912318">
        <w:rPr>
          <w:i/>
        </w:rPr>
        <w:t>C</w:t>
      </w:r>
      <w:r>
        <w:t>) é dependente do peso (</w:t>
      </w:r>
      <w:r w:rsidRPr="00912318">
        <w:rPr>
          <w:i/>
        </w:rPr>
        <w:t>w</w:t>
      </w:r>
      <w:r>
        <w:t xml:space="preserve">) e do </w:t>
      </w:r>
      <w:r w:rsidR="00237581" w:rsidRPr="00A82D49">
        <w:rPr>
          <w:i/>
        </w:rPr>
        <w:t>bias</w:t>
      </w:r>
      <w:r>
        <w:t xml:space="preserve"> (</w:t>
      </w:r>
      <w:r w:rsidRPr="00912318">
        <w:rPr>
          <w:i/>
        </w:rPr>
        <w:t>b</w:t>
      </w:r>
      <w:r>
        <w:t xml:space="preserve">), </w:t>
      </w:r>
      <w:r w:rsidRPr="00912318">
        <w:rPr>
          <w:i/>
        </w:rPr>
        <w:t>n</w:t>
      </w:r>
      <w:r>
        <w:t xml:space="preserve"> é a quantidade de saídas, </w:t>
      </w:r>
      <w:r w:rsidRPr="00912318">
        <w:rPr>
          <w:i/>
        </w:rPr>
        <w:t>y</w:t>
      </w:r>
      <w:r>
        <w:t xml:space="preserve"> é a saída desejada e </w:t>
      </w:r>
      <w:r w:rsidRPr="00912318">
        <w:rPr>
          <w:i/>
        </w:rPr>
        <w:t>x</w:t>
      </w:r>
      <w:r>
        <w:t xml:space="preserve"> é a função</w:t>
      </w:r>
      <w:r w:rsidR="007A4FB6">
        <w:t xml:space="preserve"> da entrada (dependente da entrada e pesos e </w:t>
      </w:r>
      <w:r w:rsidR="007A4FB6" w:rsidRPr="00912318">
        <w:rPr>
          <w:i/>
        </w:rPr>
        <w:t>bias</w:t>
      </w:r>
      <w:r w:rsidR="007A4FB6">
        <w:t xml:space="preserve"> de cada camada).</w:t>
      </w:r>
    </w:p>
    <w:p w14:paraId="528219D3" w14:textId="77777777" w:rsidR="00BD3AB3" w:rsidRDefault="00BD3AB3" w:rsidP="00893AD5"/>
    <w:p w14:paraId="64259EF3" w14:textId="77777777" w:rsidR="004563E5" w:rsidRDefault="004563E5" w:rsidP="004563E5">
      <w:pPr>
        <w:pStyle w:val="Ttulo4"/>
      </w:pPr>
      <w:bookmarkStart w:id="100" w:name="_Toc109837827"/>
      <w:r>
        <w:t>Back</w:t>
      </w:r>
      <w:r w:rsidR="00F45B91">
        <w:t>p</w:t>
      </w:r>
      <w:r>
        <w:t>ropagation</w:t>
      </w:r>
      <w:bookmarkEnd w:id="100"/>
    </w:p>
    <w:p w14:paraId="124FAE51" w14:textId="77777777" w:rsidR="00A41E4F" w:rsidRDefault="00CB7128" w:rsidP="00EB50F4">
      <w:r>
        <w:t>Para que seja realizado um ajuste ponderado nos pesos e n</w:t>
      </w:r>
      <w:r w:rsidR="003258ED">
        <w:t>o</w:t>
      </w:r>
      <w:r>
        <w:t xml:space="preserve">s </w:t>
      </w:r>
      <w:r w:rsidRPr="00912318">
        <w:rPr>
          <w:i/>
        </w:rPr>
        <w:t>bias</w:t>
      </w:r>
      <w:r>
        <w:t xml:space="preserve"> da rede neural, pode-se utilizar o algoritmo de retro</w:t>
      </w:r>
      <w:r w:rsidR="003258ED">
        <w:t>-</w:t>
      </w:r>
      <w:r>
        <w:t>propagação (</w:t>
      </w:r>
      <w:r w:rsidR="003258ED">
        <w:rPr>
          <w:i/>
          <w:iCs/>
        </w:rPr>
        <w:t>b</w:t>
      </w:r>
      <w:r w:rsidRPr="003F7688">
        <w:rPr>
          <w:i/>
          <w:iCs/>
        </w:rPr>
        <w:t>ackpropagation</w:t>
      </w:r>
      <w:r>
        <w:t xml:space="preserve">). Este algoritmo consiste em </w:t>
      </w:r>
      <w:r w:rsidR="00031902">
        <w:t>aplicar o</w:t>
      </w:r>
      <w:r>
        <w:t xml:space="preserve"> método da de</w:t>
      </w:r>
      <w:r w:rsidR="003258ED">
        <w:t>s</w:t>
      </w:r>
      <w:r>
        <w:t xml:space="preserve">cida do gradiente </w:t>
      </w:r>
      <w:r w:rsidR="00031902">
        <w:t>às redes</w:t>
      </w:r>
      <w:r>
        <w:t xml:space="preserve"> neurais. </w:t>
      </w:r>
      <w:r w:rsidR="00EB50F4">
        <w:t xml:space="preserve">Segundo </w:t>
      </w:r>
      <w:r w:rsidR="00D21F80">
        <w:t>Yağmur e</w:t>
      </w:r>
      <w:r w:rsidR="00E7129A">
        <w:t xml:space="preserve"> </w:t>
      </w:r>
      <w:r w:rsidR="00E7129A" w:rsidRPr="00E7129A">
        <w:t xml:space="preserve">Alagöz </w:t>
      </w:r>
      <w:r w:rsidR="00EB50F4">
        <w:t>(</w:t>
      </w:r>
      <w:r w:rsidR="0045516B">
        <w:t>2019</w:t>
      </w:r>
      <w:r w:rsidR="00F45B91">
        <w:t>), esta</w:t>
      </w:r>
      <w:r w:rsidR="00EB50F4">
        <w:t xml:space="preserve"> técnica atualiza os parâmetros na direção de maior decremento do erro</w:t>
      </w:r>
      <w:r w:rsidR="0064654D">
        <w:t xml:space="preserve"> utilizando a derivada </w:t>
      </w:r>
      <w:r w:rsidR="0064654D">
        <w:lastRenderedPageBreak/>
        <w:t>parcial da saída em função de cada parâmetro</w:t>
      </w:r>
      <w:r w:rsidR="00261037">
        <w:t xml:space="preserve"> multiplicada pelo passo de aprendizado (valor escalar)</w:t>
      </w:r>
      <w:r w:rsidR="0064654D">
        <w:t>.</w:t>
      </w:r>
    </w:p>
    <w:p w14:paraId="15DF0B55" w14:textId="77777777" w:rsidR="00A41E4F" w:rsidRDefault="00A41E4F" w:rsidP="00315F9D">
      <w:pPr>
        <w:pStyle w:val="Ttulo3"/>
      </w:pPr>
      <w:bookmarkStart w:id="101" w:name="_Toc109837828"/>
      <w:r>
        <w:t>Keras</w:t>
      </w:r>
      <w:bookmarkEnd w:id="101"/>
    </w:p>
    <w:p w14:paraId="28C26E4F" w14:textId="77777777" w:rsidR="00315F9D" w:rsidRDefault="00315F9D" w:rsidP="00315F9D">
      <w:r>
        <w:t>Para o desenvolvimento da rede neural, se utilizou a linguagem Python e a biblioteca Keras</w:t>
      </w:r>
      <w:r w:rsidR="00D50D0C">
        <w:t xml:space="preserve"> </w:t>
      </w:r>
      <w:r w:rsidR="00C85F04">
        <w:t>sendo a</w:t>
      </w:r>
      <w:r w:rsidR="00D50D0C">
        <w:t xml:space="preserve"> API de alto nível do Tensorflow</w:t>
      </w:r>
      <w:r w:rsidR="00AA1D26">
        <w:t>.</w:t>
      </w:r>
      <w:r w:rsidR="00D50D0C">
        <w:t xml:space="preserve"> Segundo</w:t>
      </w:r>
      <w:r w:rsidR="00AA1D26">
        <w:t xml:space="preserve"> </w:t>
      </w:r>
      <w:r w:rsidR="00D50D0C">
        <w:t>F</w:t>
      </w:r>
      <w:r w:rsidR="00E7129A">
        <w:t>alcão</w:t>
      </w:r>
      <w:r w:rsidR="00D21F80">
        <w:t xml:space="preserve"> et al.</w:t>
      </w:r>
      <w:r w:rsidR="00D50D0C">
        <w:t xml:space="preserve"> (2019), o Tensorflow é um </w:t>
      </w:r>
      <w:r w:rsidR="00D50D0C" w:rsidRPr="00912318">
        <w:rPr>
          <w:i/>
        </w:rPr>
        <w:t>framework</w:t>
      </w:r>
      <w:r w:rsidR="00D50D0C">
        <w:t xml:space="preserve"> que abstrai </w:t>
      </w:r>
      <w:r w:rsidR="001C2579">
        <w:t xml:space="preserve">a lógica de implantação do algoritmo do </w:t>
      </w:r>
      <w:r w:rsidR="001C2579" w:rsidRPr="00297B2A">
        <w:rPr>
          <w:i/>
          <w:iCs/>
        </w:rPr>
        <w:t>backpropagation</w:t>
      </w:r>
      <w:r w:rsidR="001C2579">
        <w:t xml:space="preserve">. Além disso, o Keras </w:t>
      </w:r>
      <w:r w:rsidR="000E7F03">
        <w:t>prov</w:t>
      </w:r>
      <w:r w:rsidR="003258ED">
        <w:t>ê</w:t>
      </w:r>
      <w:r w:rsidR="001C2579">
        <w:t xml:space="preserve"> ao desenvolvedor</w:t>
      </w:r>
      <w:r w:rsidR="000E7F03">
        <w:t xml:space="preserve"> diversas funções de ativação e métricas </w:t>
      </w:r>
      <w:r w:rsidR="00561D74">
        <w:t>para</w:t>
      </w:r>
      <w:r w:rsidR="000E7F03">
        <w:t xml:space="preserve"> otimização </w:t>
      </w:r>
      <w:r w:rsidR="00561D74">
        <w:t xml:space="preserve">das redes neurais. </w:t>
      </w:r>
      <w:r>
        <w:t>De acordo com a documentação oficial do Keras, “</w:t>
      </w:r>
      <w:r w:rsidRPr="00315F9D">
        <w:t xml:space="preserve">Ele fornece abstrações essenciais e blocos de construção para desenvolver e enviar soluções de aprendizado de máquina com alta velocidade de </w:t>
      </w:r>
      <w:r w:rsidR="00D50D0C" w:rsidRPr="00315F9D">
        <w:t>iteração</w:t>
      </w:r>
      <w:r w:rsidR="00D50D0C">
        <w:t>” (KERAS,</w:t>
      </w:r>
      <w:r w:rsidR="00340AFE">
        <w:t xml:space="preserve"> </w:t>
      </w:r>
      <w:r w:rsidR="00D50D0C">
        <w:t>20</w:t>
      </w:r>
      <w:r w:rsidR="008E22D9">
        <w:t>1-</w:t>
      </w:r>
      <w:r w:rsidR="00340AFE">
        <w:t>?</w:t>
      </w:r>
      <w:r w:rsidR="00D50D0C">
        <w:t>).</w:t>
      </w:r>
    </w:p>
    <w:p w14:paraId="460E898A" w14:textId="77777777" w:rsidR="00561D74" w:rsidRDefault="00561D74" w:rsidP="00315F9D"/>
    <w:p w14:paraId="36BF5FDB" w14:textId="77777777" w:rsidR="00561D74" w:rsidRDefault="00561D74" w:rsidP="00561D74">
      <w:pPr>
        <w:pStyle w:val="Ttulo4"/>
      </w:pPr>
      <w:bookmarkStart w:id="102" w:name="_Toc109837829"/>
      <w:r>
        <w:t>Dropout</w:t>
      </w:r>
      <w:bookmarkEnd w:id="102"/>
    </w:p>
    <w:p w14:paraId="66CD1D89" w14:textId="77777777" w:rsidR="003258ED" w:rsidRDefault="00E023F0" w:rsidP="00CF0336">
      <w:r>
        <w:t xml:space="preserve">Um dos grandes problemas do treinamento das redes neurais é o </w:t>
      </w:r>
      <w:r w:rsidRPr="001E2BC1">
        <w:rPr>
          <w:i/>
          <w:iCs/>
        </w:rPr>
        <w:t>overfitting</w:t>
      </w:r>
      <w:r>
        <w:t xml:space="preserve"> (</w:t>
      </w:r>
      <w:r w:rsidR="001E2BC1">
        <w:t>sobre ajuste</w:t>
      </w:r>
      <w:r>
        <w:t xml:space="preserve">), que consiste na rede neural se adequar apenas ao conjunto de treinamento e não ao problema genérico descrito pelo conjunto de dados. </w:t>
      </w:r>
      <w:r w:rsidR="00CD7E87">
        <w:t xml:space="preserve">A qualidade da rede neural no modelo supervisionado depende diretamente da qualidade dos dados de entrada. </w:t>
      </w:r>
      <w:r w:rsidR="00CF0336" w:rsidRPr="005309EC">
        <w:rPr>
          <w:lang w:val="en-US"/>
        </w:rPr>
        <w:t xml:space="preserve">Segundo </w:t>
      </w:r>
      <w:r w:rsidR="00573D7F" w:rsidRPr="005309EC">
        <w:rPr>
          <w:lang w:val="en-US"/>
        </w:rPr>
        <w:t>S</w:t>
      </w:r>
      <w:r w:rsidR="008F67BB" w:rsidRPr="005309EC">
        <w:rPr>
          <w:lang w:val="en-US"/>
        </w:rPr>
        <w:t>hen</w:t>
      </w:r>
      <w:r w:rsidR="00573D7F" w:rsidRPr="005309EC">
        <w:rPr>
          <w:lang w:val="en-US"/>
        </w:rPr>
        <w:t xml:space="preserve"> et al. (2018)</w:t>
      </w:r>
      <w:r w:rsidR="00D5378F" w:rsidRPr="005309EC">
        <w:rPr>
          <w:lang w:val="en-US"/>
        </w:rPr>
        <w:t>, Q</w:t>
      </w:r>
      <w:r w:rsidR="008F67BB" w:rsidRPr="005309EC">
        <w:rPr>
          <w:lang w:val="en-US"/>
        </w:rPr>
        <w:t>ian et al. (2020)</w:t>
      </w:r>
      <w:r w:rsidR="003258ED">
        <w:rPr>
          <w:lang w:val="en-US"/>
        </w:rPr>
        <w:t>,</w:t>
      </w:r>
      <w:r w:rsidR="008F67BB" w:rsidRPr="005309EC">
        <w:rPr>
          <w:lang w:val="en-US"/>
        </w:rPr>
        <w:t xml:space="preserve"> </w:t>
      </w:r>
      <w:r w:rsidR="00CB3C9F" w:rsidRPr="005309EC">
        <w:rPr>
          <w:lang w:val="en-US"/>
        </w:rPr>
        <w:t xml:space="preserve">Zhang et al. </w:t>
      </w:r>
      <w:r w:rsidR="00CB3C9F">
        <w:t>(2019)</w:t>
      </w:r>
      <w:r w:rsidR="00D5378F">
        <w:t xml:space="preserve"> </w:t>
      </w:r>
      <w:r w:rsidR="00CB3C9F">
        <w:t xml:space="preserve">e Liu et al. (2019) </w:t>
      </w:r>
      <w:r w:rsidR="00D5378F">
        <w:t xml:space="preserve">o </w:t>
      </w:r>
      <w:r w:rsidR="00D5378F" w:rsidRPr="001E2BC1">
        <w:rPr>
          <w:i/>
          <w:iCs/>
        </w:rPr>
        <w:t>overfitting</w:t>
      </w:r>
      <w:r w:rsidR="00D5378F">
        <w:t xml:space="preserve"> é um problema recorrente para aplicações de redes neurais</w:t>
      </w:r>
      <w:r w:rsidR="006C7C0A">
        <w:t>,</w:t>
      </w:r>
      <w:r w:rsidR="00C85F04">
        <w:t xml:space="preserve"> </w:t>
      </w:r>
      <w:r w:rsidR="003F7688">
        <w:t>onde</w:t>
      </w:r>
      <w:r w:rsidR="006C7C0A">
        <w:t xml:space="preserve"> u</w:t>
      </w:r>
      <w:r w:rsidR="00D5378F">
        <w:t xml:space="preserve">m dos principais motivos </w:t>
      </w:r>
      <w:r w:rsidR="003258ED">
        <w:t xml:space="preserve">é </w:t>
      </w:r>
      <w:r w:rsidR="006C7C0A">
        <w:t>o conjunto de dados.</w:t>
      </w:r>
      <w:r w:rsidR="00DC0621">
        <w:t xml:space="preserve"> Os dados podem carregar ruídos, podem ser desequilibrados</w:t>
      </w:r>
      <w:r w:rsidR="00CD7E87">
        <w:t xml:space="preserve"> e</w:t>
      </w:r>
      <w:r w:rsidR="00DC0621">
        <w:t xml:space="preserve"> os dados de treinamento podem ser limitados</w:t>
      </w:r>
      <w:r w:rsidR="00CD7E87">
        <w:t>.</w:t>
      </w:r>
      <w:r w:rsidR="006C7C0A">
        <w:t xml:space="preserve"> </w:t>
      </w:r>
      <w:r w:rsidR="00CD7E87">
        <w:t>Diversas técnicas foram desenvolvidas para contornar este problema</w:t>
      </w:r>
      <w:r w:rsidR="003258ED">
        <w:t xml:space="preserve"> e,</w:t>
      </w:r>
      <w:r w:rsidR="00CD7E87">
        <w:t xml:space="preserve"> entre elas</w:t>
      </w:r>
      <w:r w:rsidR="003258ED">
        <w:t>,</w:t>
      </w:r>
      <w:r w:rsidR="00CD7E87">
        <w:t xml:space="preserve"> destaca-se o </w:t>
      </w:r>
      <w:r w:rsidR="00CD7E87" w:rsidRPr="00CD7E87">
        <w:rPr>
          <w:i/>
          <w:iCs/>
        </w:rPr>
        <w:t>dropout</w:t>
      </w:r>
      <w:r w:rsidR="003258ED" w:rsidRPr="00912318">
        <w:rPr>
          <w:iCs/>
        </w:rPr>
        <w:t xml:space="preserve">, técnica </w:t>
      </w:r>
      <w:r w:rsidR="00CD7E87">
        <w:t>que consiste na eliminação de neurônios</w:t>
      </w:r>
      <w:r w:rsidR="001E2BC1">
        <w:t xml:space="preserve"> aleatoriamente</w:t>
      </w:r>
      <w:r w:rsidR="00CD7E87">
        <w:t xml:space="preserve"> durante a fase de treinamento </w:t>
      </w:r>
      <w:r w:rsidR="001E2BC1">
        <w:t>da rede neural, evitando assim excessivas adaptações aos dados de treinamento.</w:t>
      </w:r>
    </w:p>
    <w:p w14:paraId="65F30DD3" w14:textId="77777777" w:rsidR="00CF0336" w:rsidRDefault="00CF0336" w:rsidP="00CF0336"/>
    <w:p w14:paraId="38663790" w14:textId="77777777" w:rsidR="001E2BC1" w:rsidRDefault="001E2BC1" w:rsidP="001E2BC1">
      <w:pPr>
        <w:pStyle w:val="Ttulo4"/>
      </w:pPr>
      <w:bookmarkStart w:id="103" w:name="_Toc109837830"/>
      <w:r>
        <w:t>Otimização Adam</w:t>
      </w:r>
      <w:bookmarkEnd w:id="103"/>
    </w:p>
    <w:p w14:paraId="446E55F8" w14:textId="77777777" w:rsidR="001E2BC1" w:rsidRDefault="00B127F8" w:rsidP="001E2BC1">
      <w:r>
        <w:t xml:space="preserve">Como dito anteriormente, o método </w:t>
      </w:r>
      <w:r w:rsidRPr="00B127F8">
        <w:rPr>
          <w:i/>
          <w:iCs/>
        </w:rPr>
        <w:t>backpropagation</w:t>
      </w:r>
      <w:r>
        <w:t xml:space="preserve"> realiza a descida do gradiente e uma multiplicação por um passo de aprendizado. Existem diversas maneiras de se escolher um passo de aprendizado com o intuito de evitar mínimos locais</w:t>
      </w:r>
      <w:r w:rsidR="006F48DD">
        <w:t>, variando para diferentes aplicações.</w:t>
      </w:r>
      <w:r w:rsidR="007149FD">
        <w:t xml:space="preserve"> Essas maneiras são intituladas otimizadores. Um dos otimizadores que pode ser </w:t>
      </w:r>
      <w:r w:rsidR="007149FD">
        <w:lastRenderedPageBreak/>
        <w:t xml:space="preserve">empregado é </w:t>
      </w:r>
      <w:r w:rsidR="00D22FDF">
        <w:t xml:space="preserve">o </w:t>
      </w:r>
      <w:r w:rsidR="007149FD">
        <w:t>Otimiza</w:t>
      </w:r>
      <w:r w:rsidR="00D22FDF">
        <w:t xml:space="preserve">dor </w:t>
      </w:r>
      <w:r w:rsidR="007149FD">
        <w:t>Adam (</w:t>
      </w:r>
      <w:r w:rsidR="00D22FDF" w:rsidRPr="00297B2A">
        <w:rPr>
          <w:i/>
          <w:iCs/>
        </w:rPr>
        <w:t>Adaptive Moment Estimation</w:t>
      </w:r>
      <w:r w:rsidR="007149FD">
        <w:t>)</w:t>
      </w:r>
      <w:r w:rsidR="00D22FDF">
        <w:t xml:space="preserve">. Segundo </w:t>
      </w:r>
      <w:r w:rsidR="00D22FDF" w:rsidRPr="00D22FDF">
        <w:t>Dubey</w:t>
      </w:r>
      <w:r w:rsidR="00D22FDF">
        <w:t xml:space="preserve"> et al. (2020), ele consiste em calcular a taxa de aprendizagem adaptativa para cada parâmetro</w:t>
      </w:r>
      <w:r w:rsidR="00485E84">
        <w:t xml:space="preserve">. Para isso, utiliza-se </w:t>
      </w:r>
      <w:r w:rsidR="00485E84" w:rsidRPr="00485E84">
        <w:t>a média exponencialmente decrescente de gradientes passados</w:t>
      </w:r>
      <w:r w:rsidR="00485E84">
        <w:t xml:space="preserve"> e </w:t>
      </w:r>
      <w:r w:rsidR="00485E84" w:rsidRPr="00485E84">
        <w:t>a média exponencialmente decrescente do quadrado de gradientes passados</w:t>
      </w:r>
      <w:r w:rsidR="00485E84">
        <w:t>.</w:t>
      </w:r>
    </w:p>
    <w:p w14:paraId="57E4EFF2" w14:textId="77777777" w:rsidR="003258ED" w:rsidRDefault="003258ED" w:rsidP="001E2BC1"/>
    <w:p w14:paraId="04D6037D" w14:textId="77777777" w:rsidR="001E2BC1" w:rsidRDefault="001E2BC1" w:rsidP="001E2BC1">
      <w:pPr>
        <w:pStyle w:val="Ttulo4"/>
      </w:pPr>
      <w:bookmarkStart w:id="104" w:name="_Toc109837831"/>
      <w:r>
        <w:t xml:space="preserve">Métrica </w:t>
      </w:r>
      <w:r w:rsidR="002E43F4">
        <w:t xml:space="preserve">de </w:t>
      </w:r>
      <w:r w:rsidR="00B26F14">
        <w:t xml:space="preserve">avaliação </w:t>
      </w:r>
      <w:r>
        <w:t>AUC</w:t>
      </w:r>
      <w:bookmarkEnd w:id="104"/>
    </w:p>
    <w:p w14:paraId="21508D75" w14:textId="77777777" w:rsidR="00315F9D" w:rsidRDefault="00741A99" w:rsidP="00FB2695">
      <w:r>
        <w:t xml:space="preserve">Para </w:t>
      </w:r>
      <w:r w:rsidR="007419F5">
        <w:t xml:space="preserve">garantir </w:t>
      </w:r>
      <w:r>
        <w:t>o aprendizado, d</w:t>
      </w:r>
      <w:r w:rsidR="00261587">
        <w:t xml:space="preserve">eve-se utilizar alguma métrica para a </w:t>
      </w:r>
      <w:r w:rsidR="00B61052">
        <w:t>avalia</w:t>
      </w:r>
      <w:r w:rsidR="00261587">
        <w:t>ção</w:t>
      </w:r>
      <w:r w:rsidR="00B61052">
        <w:t xml:space="preserve"> </w:t>
      </w:r>
      <w:r w:rsidR="00261587">
        <w:t>d</w:t>
      </w:r>
      <w:r w:rsidR="00B61052">
        <w:t>a eficiência da rede neural durante o treinamento</w:t>
      </w:r>
      <w:r w:rsidR="00261587">
        <w:t xml:space="preserve">. </w:t>
      </w:r>
      <w:r w:rsidR="002A6865">
        <w:t xml:space="preserve">Existem diversas métricas para a implementação a depender </w:t>
      </w:r>
      <w:r w:rsidR="0065412F">
        <w:t>da aplicação</w:t>
      </w:r>
      <w:r w:rsidR="00884942">
        <w:t xml:space="preserve">. </w:t>
      </w:r>
      <w:r w:rsidR="00A953DD">
        <w:t>Para este projeto, utilizou-se a métrica AUC (</w:t>
      </w:r>
      <w:r w:rsidR="00A953DD" w:rsidRPr="00297B2A">
        <w:rPr>
          <w:i/>
          <w:iCs/>
        </w:rPr>
        <w:t>Area under the</w:t>
      </w:r>
      <w:r w:rsidR="00A953DD" w:rsidRPr="00A953DD">
        <w:t xml:space="preserve"> ROC </w:t>
      </w:r>
      <w:r w:rsidR="00A953DD" w:rsidRPr="00297B2A">
        <w:rPr>
          <w:i/>
          <w:iCs/>
        </w:rPr>
        <w:t>Curve</w:t>
      </w:r>
      <w:r w:rsidR="00A953DD">
        <w:t xml:space="preserve">), ou seja, </w:t>
      </w:r>
      <w:r w:rsidR="004B03EE">
        <w:t>a área abaixo da curva ROC (</w:t>
      </w:r>
      <w:r w:rsidR="00297B2A" w:rsidRPr="00297B2A">
        <w:rPr>
          <w:i/>
          <w:iCs/>
        </w:rPr>
        <w:t>R</w:t>
      </w:r>
      <w:r w:rsidR="004B03EE" w:rsidRPr="00297B2A">
        <w:rPr>
          <w:i/>
          <w:iCs/>
        </w:rPr>
        <w:t xml:space="preserve">eceiver </w:t>
      </w:r>
      <w:r w:rsidR="00297B2A" w:rsidRPr="00297B2A">
        <w:rPr>
          <w:i/>
          <w:iCs/>
        </w:rPr>
        <w:t>O</w:t>
      </w:r>
      <w:r w:rsidR="004B03EE" w:rsidRPr="00297B2A">
        <w:rPr>
          <w:i/>
          <w:iCs/>
        </w:rPr>
        <w:t xml:space="preserve">perating </w:t>
      </w:r>
      <w:r w:rsidR="00297B2A" w:rsidRPr="00297B2A">
        <w:rPr>
          <w:i/>
          <w:iCs/>
        </w:rPr>
        <w:t>C</w:t>
      </w:r>
      <w:r w:rsidR="004B03EE" w:rsidRPr="00297B2A">
        <w:rPr>
          <w:i/>
          <w:iCs/>
        </w:rPr>
        <w:t xml:space="preserve">haracteristic </w:t>
      </w:r>
      <w:r w:rsidR="00297B2A">
        <w:rPr>
          <w:i/>
          <w:iCs/>
        </w:rPr>
        <w:t>C</w:t>
      </w:r>
      <w:r w:rsidR="004B03EE" w:rsidRPr="00297B2A">
        <w:rPr>
          <w:i/>
          <w:iCs/>
        </w:rPr>
        <w:t>urve</w:t>
      </w:r>
      <w:r w:rsidR="004B03EE">
        <w:t xml:space="preserve">). Segundo Chen et al. (2022), </w:t>
      </w:r>
      <w:r w:rsidR="002D4D49">
        <w:t>amostras desequilibradas podem gerar falsa alta precisão e pode-se utilizar a curva ROC</w:t>
      </w:r>
      <w:r w:rsidR="0053230B">
        <w:t xml:space="preserve"> para avaliar o modelo. A curva ROC é um</w:t>
      </w:r>
      <w:r w:rsidR="002D4D49" w:rsidRPr="002D4D49">
        <w:t xml:space="preserve"> gráfico que mostra o desempenho do modelo de classificação</w:t>
      </w:r>
      <w:r w:rsidR="002D4D49">
        <w:t xml:space="preserve"> com relação </w:t>
      </w:r>
      <w:r w:rsidR="007419F5">
        <w:t>à</w:t>
      </w:r>
      <w:r w:rsidR="002D4D49">
        <w:t xml:space="preserve"> taxa de verdadeiros positivos e falsos positivos</w:t>
      </w:r>
      <w:r w:rsidR="0053230B">
        <w:t xml:space="preserve">. Segundo eles, </w:t>
      </w:r>
      <w:r w:rsidR="003B45F6">
        <w:t>uma AUC de 0</w:t>
      </w:r>
      <w:r w:rsidR="007419F5">
        <w:t>,</w:t>
      </w:r>
      <w:r w:rsidR="003B45F6">
        <w:t>5 sugere nenhuma discriminação, de 0</w:t>
      </w:r>
      <w:r w:rsidR="007419F5">
        <w:t>,</w:t>
      </w:r>
      <w:r w:rsidR="003B45F6">
        <w:t>7 a 0</w:t>
      </w:r>
      <w:r w:rsidR="007419F5">
        <w:t>,</w:t>
      </w:r>
      <w:r w:rsidR="003B45F6">
        <w:t xml:space="preserve">8 </w:t>
      </w:r>
      <w:r w:rsidR="007419F5">
        <w:t xml:space="preserve">é </w:t>
      </w:r>
      <w:r w:rsidR="003B45F6">
        <w:t>aceitável e acima de 0</w:t>
      </w:r>
      <w:r w:rsidR="007419F5">
        <w:t>,</w:t>
      </w:r>
      <w:r w:rsidR="003B45F6">
        <w:t xml:space="preserve">9 </w:t>
      </w:r>
      <w:r w:rsidR="007419F5">
        <w:t xml:space="preserve">é </w:t>
      </w:r>
      <w:r w:rsidR="003B45F6">
        <w:t>excelente.</w:t>
      </w:r>
    </w:p>
    <w:p w14:paraId="2A4F7A14" w14:textId="77777777" w:rsidR="00A41E4F" w:rsidRDefault="00A41E4F" w:rsidP="00EB50F4"/>
    <w:p w14:paraId="460B0A10" w14:textId="77777777" w:rsidR="003B01BB" w:rsidRDefault="005B3436" w:rsidP="00B40BEB">
      <w:r>
        <w:tab/>
      </w:r>
    </w:p>
    <w:p w14:paraId="308DD584" w14:textId="77777777" w:rsidR="0064224C" w:rsidRDefault="00A952ED" w:rsidP="0064224C">
      <w:pPr>
        <w:pStyle w:val="Ttulo1"/>
      </w:pPr>
      <w:bookmarkStart w:id="105" w:name="_Toc109837832"/>
      <w:r>
        <w:lastRenderedPageBreak/>
        <w:t>Projeto das Placas de circuito impresso</w:t>
      </w:r>
      <w:bookmarkEnd w:id="105"/>
    </w:p>
    <w:p w14:paraId="4C44EA4A" w14:textId="77777777" w:rsidR="0064224C" w:rsidRPr="00D86130" w:rsidRDefault="0064224C" w:rsidP="00960D0B">
      <w:pPr>
        <w:pStyle w:val="CorpodoTexto"/>
      </w:pPr>
      <w:r w:rsidRPr="009C4767">
        <w:t>Neste capítulo ser</w:t>
      </w:r>
      <w:r w:rsidR="009023FD">
        <w:t>á</w:t>
      </w:r>
      <w:r w:rsidRPr="009C4767">
        <w:t xml:space="preserve"> apresentado e discutido </w:t>
      </w:r>
      <w:r w:rsidR="009023FD">
        <w:t>o</w:t>
      </w:r>
      <w:r w:rsidR="00004036">
        <w:t>s</w:t>
      </w:r>
      <w:r w:rsidR="009023FD">
        <w:t xml:space="preserve"> esquemático</w:t>
      </w:r>
      <w:r w:rsidR="00004036">
        <w:t>s</w:t>
      </w:r>
      <w:r w:rsidR="009023FD">
        <w:t xml:space="preserve"> e o</w:t>
      </w:r>
      <w:r w:rsidR="00004036">
        <w:t>s</w:t>
      </w:r>
      <w:r w:rsidR="009023FD">
        <w:t xml:space="preserve"> </w:t>
      </w:r>
      <w:r w:rsidR="009023FD" w:rsidRPr="009023FD">
        <w:rPr>
          <w:i/>
          <w:iCs/>
        </w:rPr>
        <w:t>layout</w:t>
      </w:r>
      <w:r w:rsidR="00004036">
        <w:rPr>
          <w:i/>
          <w:iCs/>
        </w:rPr>
        <w:t>s</w:t>
      </w:r>
      <w:r w:rsidR="009023FD">
        <w:t xml:space="preserve"> da</w:t>
      </w:r>
      <w:r w:rsidR="00004036">
        <w:t>s</w:t>
      </w:r>
      <w:r w:rsidR="009023FD">
        <w:t xml:space="preserve"> placa</w:t>
      </w:r>
      <w:r w:rsidR="00004036">
        <w:t>s</w:t>
      </w:r>
      <w:r w:rsidR="009023FD">
        <w:t xml:space="preserve"> de circuito impresso (PCI).</w:t>
      </w:r>
      <w:r w:rsidR="00CD1E0D">
        <w:t xml:space="preserve"> </w:t>
      </w:r>
      <w:r w:rsidR="00187C46">
        <w:t xml:space="preserve">A lista de componentes utilizados para o projeto será retratada na Sessão </w:t>
      </w:r>
      <w:r w:rsidR="00C42306">
        <w:fldChar w:fldCharType="begin"/>
      </w:r>
      <w:r w:rsidR="00187C46">
        <w:instrText xml:space="preserve"> REF _Ref92966676 \n \h </w:instrText>
      </w:r>
      <w:r w:rsidR="00C42306">
        <w:fldChar w:fldCharType="separate"/>
      </w:r>
      <w:r w:rsidR="00876605">
        <w:t>3.1</w:t>
      </w:r>
      <w:r w:rsidR="00C42306">
        <w:fldChar w:fldCharType="end"/>
      </w:r>
      <w:r w:rsidR="00AB5676">
        <w:t>.</w:t>
      </w:r>
      <w:r w:rsidR="00187C46">
        <w:t xml:space="preserve"> </w:t>
      </w:r>
      <w:r w:rsidR="00AB5676">
        <w:t>P</w:t>
      </w:r>
      <w:r w:rsidR="00187C46">
        <w:t>or se tratar de poucos componentes</w:t>
      </w:r>
      <w:r w:rsidR="00AB5676">
        <w:t>,</w:t>
      </w:r>
      <w:r w:rsidR="00187C46">
        <w:t xml:space="preserve"> </w:t>
      </w:r>
      <w:r w:rsidR="004A6849">
        <w:t xml:space="preserve">as placas serão confeccionadas em face simples, ou seja, </w:t>
      </w:r>
      <w:r w:rsidR="00401339">
        <w:t xml:space="preserve">as ligações e trilhas </w:t>
      </w:r>
      <w:r w:rsidR="00AD0469">
        <w:t>elétricas</w:t>
      </w:r>
      <w:r w:rsidR="00401339">
        <w:t xml:space="preserve"> estarão contidas exclusivamente a um lado da PCI. </w:t>
      </w:r>
      <w:r w:rsidR="00D4399F">
        <w:t xml:space="preserve">Ambas as placas foram desenvolvidas pelo Grupo </w:t>
      </w:r>
      <w:r w:rsidR="00883323" w:rsidRPr="00883323">
        <w:t>de Eletrônica de Potência e Controle (GEPOC)</w:t>
      </w:r>
      <w:r w:rsidR="00883323">
        <w:t xml:space="preserve"> da Universidade Federal de Santa Maria. </w:t>
      </w:r>
    </w:p>
    <w:p w14:paraId="0ADD01B6" w14:textId="77777777" w:rsidR="0064224C" w:rsidRDefault="009023FD" w:rsidP="0064224C">
      <w:pPr>
        <w:pStyle w:val="Ttulo2"/>
      </w:pPr>
      <w:bookmarkStart w:id="106" w:name="_Ref92966663"/>
      <w:bookmarkStart w:id="107" w:name="_Ref92966676"/>
      <w:bookmarkStart w:id="108" w:name="_Toc109837833"/>
      <w:r>
        <w:t>componentes utilizados</w:t>
      </w:r>
      <w:bookmarkEnd w:id="106"/>
      <w:bookmarkEnd w:id="107"/>
      <w:bookmarkEnd w:id="108"/>
      <w:r>
        <w:t xml:space="preserve"> </w:t>
      </w:r>
    </w:p>
    <w:p w14:paraId="5B975B03" w14:textId="77777777" w:rsidR="009023FD" w:rsidRDefault="009023FD" w:rsidP="009023FD">
      <w:pPr>
        <w:pStyle w:val="CorpodoTexto"/>
      </w:pPr>
      <w:r>
        <w:t xml:space="preserve">Para a seleção dos componentes visou-se os objetivos de projeto citados na </w:t>
      </w:r>
      <w:r w:rsidR="00591A4A">
        <w:t>S</w:t>
      </w:r>
      <w:r>
        <w:t xml:space="preserve">eção </w:t>
      </w:r>
      <w:r w:rsidR="00C42306">
        <w:fldChar w:fldCharType="begin"/>
      </w:r>
      <w:r>
        <w:instrText xml:space="preserve"> REF _Ref79083689 \w \h </w:instrText>
      </w:r>
      <w:r w:rsidR="00C42306">
        <w:fldChar w:fldCharType="separate"/>
      </w:r>
      <w:r w:rsidR="00876605">
        <w:t>1.1</w:t>
      </w:r>
      <w:r w:rsidR="00C42306">
        <w:fldChar w:fldCharType="end"/>
      </w:r>
      <w:r w:rsidR="00591A4A">
        <w:t>.</w:t>
      </w:r>
      <w:r w:rsidR="008423C8">
        <w:t xml:space="preserve"> </w:t>
      </w:r>
      <w:r w:rsidR="00591A4A">
        <w:t xml:space="preserve">Em </w:t>
      </w:r>
      <w:r w:rsidR="008423C8">
        <w:t xml:space="preserve">vista disso, optou-se por capacitores e reguladores </w:t>
      </w:r>
      <w:r w:rsidR="00591A4A">
        <w:t>de encapsulamento</w:t>
      </w:r>
      <w:r w:rsidR="008423C8">
        <w:t xml:space="preserve"> SMD (</w:t>
      </w:r>
      <w:r w:rsidR="008423C8" w:rsidRPr="008423C8">
        <w:rPr>
          <w:i/>
          <w:iCs/>
        </w:rPr>
        <w:t>Surface Mounted Device</w:t>
      </w:r>
      <w:r w:rsidR="008423C8">
        <w:t xml:space="preserve">) para minimizar a massa </w:t>
      </w:r>
      <w:r w:rsidR="00591A4A">
        <w:t xml:space="preserve">e as dimensões </w:t>
      </w:r>
      <w:r w:rsidR="008423C8">
        <w:t xml:space="preserve">do sistema. Todos os componentes são relacionados </w:t>
      </w:r>
      <w:r w:rsidR="008423C8" w:rsidRPr="00705288">
        <w:t>n</w:t>
      </w:r>
      <w:r w:rsidR="00D86130">
        <w:t xml:space="preserve">o </w:t>
      </w:r>
      <w:r w:rsidR="00C42306">
        <w:fldChar w:fldCharType="begin"/>
      </w:r>
      <w:r w:rsidR="00D86130">
        <w:instrText xml:space="preserve"> REF _Ref92966300 \h </w:instrText>
      </w:r>
      <w:r w:rsidR="00C42306">
        <w:fldChar w:fldCharType="separate"/>
      </w:r>
      <w:r w:rsidR="00876605">
        <w:t xml:space="preserve">Quadro </w:t>
      </w:r>
      <w:r w:rsidR="00876605">
        <w:rPr>
          <w:noProof/>
        </w:rPr>
        <w:t>3</w:t>
      </w:r>
      <w:r w:rsidR="00876605">
        <w:t>.</w:t>
      </w:r>
      <w:r w:rsidR="00876605">
        <w:rPr>
          <w:noProof/>
        </w:rPr>
        <w:t>1</w:t>
      </w:r>
      <w:r w:rsidR="00C42306">
        <w:fldChar w:fldCharType="end"/>
      </w:r>
      <w:r w:rsidR="00705288">
        <w:t>.</w:t>
      </w:r>
    </w:p>
    <w:p w14:paraId="588B6F42" w14:textId="77777777" w:rsidR="009C7E50" w:rsidRDefault="009C7E50" w:rsidP="009C7E50">
      <w:pPr>
        <w:pStyle w:val="Legenda"/>
        <w:keepNext/>
      </w:pPr>
    </w:p>
    <w:p w14:paraId="783829C3" w14:textId="77777777" w:rsidR="00634CE6" w:rsidRDefault="00634CE6" w:rsidP="00634CE6">
      <w:pPr>
        <w:pStyle w:val="Legenda"/>
        <w:keepNext/>
      </w:pPr>
      <w:bookmarkStart w:id="109" w:name="_Ref92966300"/>
      <w:bookmarkStart w:id="110" w:name="_Ref92966293"/>
      <w:bookmarkStart w:id="111" w:name="_Toc109837690"/>
      <w:r>
        <w:t xml:space="preserve">Quadro </w:t>
      </w:r>
      <w:r w:rsidR="00C42306">
        <w:fldChar w:fldCharType="begin"/>
      </w:r>
      <w:r w:rsidR="00DB3C36">
        <w:instrText xml:space="preserve"> STYLEREF 1 \s </w:instrText>
      </w:r>
      <w:r w:rsidR="00C42306">
        <w:fldChar w:fldCharType="separate"/>
      </w:r>
      <w:r w:rsidR="00876605">
        <w:rPr>
          <w:noProof/>
        </w:rPr>
        <w:t>3</w:t>
      </w:r>
      <w:r w:rsidR="00C42306">
        <w:rPr>
          <w:noProof/>
        </w:rPr>
        <w:fldChar w:fldCharType="end"/>
      </w:r>
      <w:r w:rsidR="00DF79F2">
        <w:t>.</w:t>
      </w:r>
      <w:r w:rsidR="00C42306">
        <w:fldChar w:fldCharType="begin"/>
      </w:r>
      <w:r w:rsidR="004D0BB6">
        <w:instrText xml:space="preserve"> SEQ Quadro \* ARABIC \s 1 </w:instrText>
      </w:r>
      <w:r w:rsidR="00C42306">
        <w:fldChar w:fldCharType="separate"/>
      </w:r>
      <w:r w:rsidR="00876605">
        <w:rPr>
          <w:noProof/>
        </w:rPr>
        <w:t>1</w:t>
      </w:r>
      <w:r w:rsidR="00C42306">
        <w:fldChar w:fldCharType="end"/>
      </w:r>
      <w:bookmarkEnd w:id="109"/>
      <w:r w:rsidRPr="003375D6">
        <w:t>– Lista de Componentes</w:t>
      </w:r>
      <w:r w:rsidR="00C430C0">
        <w:t>.</w:t>
      </w:r>
      <w:bookmarkEnd w:id="110"/>
      <w:bookmarkEnd w:id="111"/>
    </w:p>
    <w:tbl>
      <w:tblPr>
        <w:tblStyle w:val="Tabelacomgrade"/>
        <w:tblW w:w="0" w:type="auto"/>
        <w:tblLook w:val="04A0" w:firstRow="1" w:lastRow="0" w:firstColumn="1" w:lastColumn="0" w:noHBand="0" w:noVBand="1"/>
      </w:tblPr>
      <w:tblGrid>
        <w:gridCol w:w="4530"/>
        <w:gridCol w:w="4531"/>
      </w:tblGrid>
      <w:tr w:rsidR="008423C8" w14:paraId="6EF30B12" w14:textId="77777777" w:rsidTr="008423C8">
        <w:tc>
          <w:tcPr>
            <w:tcW w:w="4530" w:type="dxa"/>
          </w:tcPr>
          <w:p w14:paraId="1DA72889" w14:textId="77777777" w:rsidR="008423C8" w:rsidRDefault="008423C8" w:rsidP="00A34F00">
            <w:pPr>
              <w:pStyle w:val="CorpodoTexto"/>
              <w:ind w:firstLine="0"/>
              <w:jc w:val="center"/>
            </w:pPr>
            <w:r>
              <w:t>Componente</w:t>
            </w:r>
          </w:p>
        </w:tc>
        <w:tc>
          <w:tcPr>
            <w:tcW w:w="4531" w:type="dxa"/>
          </w:tcPr>
          <w:p w14:paraId="30CACBA3" w14:textId="77777777" w:rsidR="008423C8" w:rsidRDefault="008423C8" w:rsidP="00A34F00">
            <w:pPr>
              <w:pStyle w:val="CorpodoTexto"/>
              <w:ind w:firstLine="0"/>
              <w:jc w:val="center"/>
            </w:pPr>
            <w:r>
              <w:t>Quantidade (unidades)</w:t>
            </w:r>
          </w:p>
        </w:tc>
      </w:tr>
      <w:tr w:rsidR="008423C8" w14:paraId="602D2767" w14:textId="77777777" w:rsidTr="008423C8">
        <w:tc>
          <w:tcPr>
            <w:tcW w:w="4530" w:type="dxa"/>
          </w:tcPr>
          <w:p w14:paraId="7CFCB017" w14:textId="77777777" w:rsidR="008423C8" w:rsidRDefault="008423C8" w:rsidP="00A34F00">
            <w:pPr>
              <w:pStyle w:val="CorpodoTexto"/>
              <w:ind w:firstLine="0"/>
              <w:jc w:val="center"/>
            </w:pPr>
            <w:r>
              <w:t>Microcontrolador NodeMCU ESP8266 12E</w:t>
            </w:r>
          </w:p>
        </w:tc>
        <w:tc>
          <w:tcPr>
            <w:tcW w:w="4531" w:type="dxa"/>
          </w:tcPr>
          <w:p w14:paraId="04FC5A9F" w14:textId="77777777" w:rsidR="008423C8" w:rsidRDefault="008423C8" w:rsidP="00A34F00">
            <w:pPr>
              <w:pStyle w:val="CorpodoTexto"/>
              <w:ind w:firstLine="0"/>
              <w:jc w:val="center"/>
            </w:pPr>
            <w:r>
              <w:t>2</w:t>
            </w:r>
          </w:p>
        </w:tc>
      </w:tr>
      <w:tr w:rsidR="008423C8" w14:paraId="041B718A" w14:textId="77777777" w:rsidTr="008423C8">
        <w:tc>
          <w:tcPr>
            <w:tcW w:w="4530" w:type="dxa"/>
          </w:tcPr>
          <w:p w14:paraId="3F4D899D" w14:textId="77777777" w:rsidR="008423C8" w:rsidRDefault="008423C8" w:rsidP="00A34F00">
            <w:pPr>
              <w:pStyle w:val="CorpodoTexto"/>
              <w:ind w:firstLine="0"/>
              <w:jc w:val="center"/>
            </w:pPr>
            <w:r>
              <w:t xml:space="preserve">Bateria </w:t>
            </w:r>
            <w:r w:rsidR="009254EF">
              <w:t>L</w:t>
            </w:r>
            <w:r w:rsidR="009254EF" w:rsidRPr="009254EF">
              <w:t xml:space="preserve">ithium </w:t>
            </w:r>
            <w:r>
              <w:t>3</w:t>
            </w:r>
            <w:r w:rsidR="009254EF">
              <w:t>.7</w:t>
            </w:r>
            <w:r w:rsidR="00AB5676">
              <w:t xml:space="preserve"> </w:t>
            </w:r>
            <w:r w:rsidR="009254EF">
              <w:t>V</w:t>
            </w:r>
          </w:p>
        </w:tc>
        <w:tc>
          <w:tcPr>
            <w:tcW w:w="4531" w:type="dxa"/>
          </w:tcPr>
          <w:p w14:paraId="1CA514CB" w14:textId="77777777" w:rsidR="008423C8" w:rsidRDefault="00BC0942" w:rsidP="00A34F00">
            <w:pPr>
              <w:pStyle w:val="CorpodoTexto"/>
              <w:ind w:firstLine="0"/>
              <w:jc w:val="center"/>
            </w:pPr>
            <w:r>
              <w:t>2</w:t>
            </w:r>
          </w:p>
        </w:tc>
      </w:tr>
      <w:tr w:rsidR="008423C8" w14:paraId="3A258A71" w14:textId="77777777" w:rsidTr="008423C8">
        <w:tc>
          <w:tcPr>
            <w:tcW w:w="4530" w:type="dxa"/>
          </w:tcPr>
          <w:p w14:paraId="2BDF5AAE" w14:textId="77777777" w:rsidR="008423C8" w:rsidRDefault="008423C8" w:rsidP="00A34F00">
            <w:pPr>
              <w:pStyle w:val="CorpodoTexto"/>
              <w:ind w:firstLine="0"/>
              <w:jc w:val="center"/>
            </w:pPr>
            <w:r>
              <w:t xml:space="preserve">Regulador de Tensão SMD </w:t>
            </w:r>
            <w:r w:rsidR="00AD3AA0">
              <w:t>AMS1117</w:t>
            </w:r>
          </w:p>
        </w:tc>
        <w:tc>
          <w:tcPr>
            <w:tcW w:w="4531" w:type="dxa"/>
          </w:tcPr>
          <w:p w14:paraId="32A68ABF" w14:textId="77777777" w:rsidR="008423C8" w:rsidRDefault="00AD3AA0" w:rsidP="00A34F00">
            <w:pPr>
              <w:pStyle w:val="CorpodoTexto"/>
              <w:ind w:firstLine="0"/>
              <w:jc w:val="center"/>
            </w:pPr>
            <w:r>
              <w:t>2</w:t>
            </w:r>
          </w:p>
        </w:tc>
      </w:tr>
      <w:tr w:rsidR="009254EF" w14:paraId="20366651" w14:textId="77777777" w:rsidTr="008423C8">
        <w:tc>
          <w:tcPr>
            <w:tcW w:w="4530" w:type="dxa"/>
          </w:tcPr>
          <w:p w14:paraId="4D3CEEB6" w14:textId="77777777" w:rsidR="009254EF" w:rsidRDefault="009254EF" w:rsidP="00A34F00">
            <w:pPr>
              <w:pStyle w:val="CorpodoTexto"/>
              <w:ind w:firstLine="0"/>
              <w:jc w:val="center"/>
            </w:pPr>
            <w:r>
              <w:t>Módulo TP4056</w:t>
            </w:r>
          </w:p>
        </w:tc>
        <w:tc>
          <w:tcPr>
            <w:tcW w:w="4531" w:type="dxa"/>
          </w:tcPr>
          <w:p w14:paraId="359E97E8" w14:textId="77777777" w:rsidR="009254EF" w:rsidRDefault="009254EF" w:rsidP="00A34F00">
            <w:pPr>
              <w:pStyle w:val="CorpodoTexto"/>
              <w:ind w:firstLine="0"/>
              <w:jc w:val="center"/>
            </w:pPr>
            <w:r>
              <w:t>2</w:t>
            </w:r>
          </w:p>
        </w:tc>
      </w:tr>
      <w:tr w:rsidR="008423C8" w14:paraId="12982E50" w14:textId="77777777" w:rsidTr="008423C8">
        <w:tc>
          <w:tcPr>
            <w:tcW w:w="4530" w:type="dxa"/>
          </w:tcPr>
          <w:p w14:paraId="61FFEC65" w14:textId="77777777" w:rsidR="008423C8" w:rsidRDefault="008423C8" w:rsidP="00A34F00">
            <w:pPr>
              <w:pStyle w:val="CorpodoTexto"/>
              <w:ind w:firstLine="0"/>
              <w:jc w:val="center"/>
            </w:pPr>
            <w:r>
              <w:t>Acelerômetro MPU6050</w:t>
            </w:r>
          </w:p>
        </w:tc>
        <w:tc>
          <w:tcPr>
            <w:tcW w:w="4531" w:type="dxa"/>
          </w:tcPr>
          <w:p w14:paraId="321CB6A9" w14:textId="77777777" w:rsidR="008423C8" w:rsidRDefault="008423C8" w:rsidP="00A34F00">
            <w:pPr>
              <w:pStyle w:val="CorpodoTexto"/>
              <w:ind w:firstLine="0"/>
              <w:jc w:val="center"/>
            </w:pPr>
            <w:r>
              <w:t>1</w:t>
            </w:r>
          </w:p>
        </w:tc>
      </w:tr>
      <w:tr w:rsidR="008423C8" w14:paraId="0750A595" w14:textId="77777777" w:rsidTr="008423C8">
        <w:tc>
          <w:tcPr>
            <w:tcW w:w="4530" w:type="dxa"/>
          </w:tcPr>
          <w:p w14:paraId="73358063" w14:textId="77777777" w:rsidR="008423C8" w:rsidRDefault="008423C8" w:rsidP="00A34F00">
            <w:pPr>
              <w:pStyle w:val="CorpodoTexto"/>
              <w:ind w:firstLine="0"/>
              <w:jc w:val="center"/>
            </w:pPr>
            <w:r>
              <w:t xml:space="preserve">Capacitor </w:t>
            </w:r>
            <w:r w:rsidR="00DD2739">
              <w:t>cerâmico 100</w:t>
            </w:r>
            <w:r w:rsidR="00AB5676">
              <w:t xml:space="preserve"> </w:t>
            </w:r>
            <w:r w:rsidR="00DD2739">
              <w:t>n</w:t>
            </w:r>
            <w:r w:rsidR="00BC0942">
              <w:t>F</w:t>
            </w:r>
          </w:p>
        </w:tc>
        <w:tc>
          <w:tcPr>
            <w:tcW w:w="4531" w:type="dxa"/>
          </w:tcPr>
          <w:p w14:paraId="668B412F" w14:textId="77777777" w:rsidR="008423C8" w:rsidRDefault="006D700E" w:rsidP="00A34F00">
            <w:pPr>
              <w:pStyle w:val="CorpodoTexto"/>
              <w:ind w:firstLine="0"/>
              <w:jc w:val="center"/>
            </w:pPr>
            <w:r>
              <w:t>4</w:t>
            </w:r>
          </w:p>
        </w:tc>
      </w:tr>
      <w:tr w:rsidR="009C7E50" w14:paraId="0E01B5B1" w14:textId="77777777" w:rsidTr="008423C8">
        <w:tc>
          <w:tcPr>
            <w:tcW w:w="4530" w:type="dxa"/>
          </w:tcPr>
          <w:p w14:paraId="3BED021F" w14:textId="77777777" w:rsidR="009C7E50" w:rsidRDefault="009C7E50" w:rsidP="00A34F00">
            <w:pPr>
              <w:pStyle w:val="CorpodoTexto"/>
              <w:ind w:firstLine="0"/>
              <w:jc w:val="center"/>
            </w:pPr>
            <w:r>
              <w:t>Motor Vibracional C1026B002F</w:t>
            </w:r>
          </w:p>
        </w:tc>
        <w:tc>
          <w:tcPr>
            <w:tcW w:w="4531" w:type="dxa"/>
          </w:tcPr>
          <w:p w14:paraId="0E77338F" w14:textId="77777777" w:rsidR="009C7E50" w:rsidRDefault="00DD2739" w:rsidP="00A34F00">
            <w:pPr>
              <w:pStyle w:val="CorpodoTexto"/>
              <w:ind w:firstLine="0"/>
              <w:jc w:val="center"/>
            </w:pPr>
            <w:r>
              <w:t>1</w:t>
            </w:r>
          </w:p>
        </w:tc>
      </w:tr>
      <w:tr w:rsidR="006D700E" w14:paraId="1D6521C5" w14:textId="77777777" w:rsidTr="008423C8">
        <w:tc>
          <w:tcPr>
            <w:tcW w:w="4530" w:type="dxa"/>
          </w:tcPr>
          <w:p w14:paraId="72A3F860" w14:textId="77777777" w:rsidR="006D700E" w:rsidRDefault="006D700E" w:rsidP="006D700E">
            <w:pPr>
              <w:pStyle w:val="CorpodoTexto"/>
              <w:tabs>
                <w:tab w:val="left" w:pos="945"/>
              </w:tabs>
              <w:ind w:firstLine="0"/>
              <w:jc w:val="center"/>
            </w:pPr>
            <w:r>
              <w:t xml:space="preserve">Diodo 1N4007 </w:t>
            </w:r>
            <w:r w:rsidR="00AB5676">
              <w:t>SMD</w:t>
            </w:r>
          </w:p>
        </w:tc>
        <w:tc>
          <w:tcPr>
            <w:tcW w:w="4531" w:type="dxa"/>
          </w:tcPr>
          <w:p w14:paraId="177C7A1B" w14:textId="77777777" w:rsidR="006D700E" w:rsidRDefault="006D700E" w:rsidP="00A34F00">
            <w:pPr>
              <w:pStyle w:val="CorpodoTexto"/>
              <w:ind w:firstLine="0"/>
              <w:jc w:val="center"/>
            </w:pPr>
            <w:r>
              <w:t>2</w:t>
            </w:r>
          </w:p>
        </w:tc>
      </w:tr>
      <w:tr w:rsidR="006D700E" w14:paraId="5F6786A2" w14:textId="77777777" w:rsidTr="008423C8">
        <w:tc>
          <w:tcPr>
            <w:tcW w:w="4530" w:type="dxa"/>
          </w:tcPr>
          <w:p w14:paraId="4BCD52BD" w14:textId="77777777" w:rsidR="006D700E" w:rsidRDefault="006D700E" w:rsidP="006D700E">
            <w:pPr>
              <w:pStyle w:val="CorpodoTexto"/>
              <w:tabs>
                <w:tab w:val="left" w:pos="945"/>
              </w:tabs>
              <w:ind w:firstLine="0"/>
              <w:jc w:val="center"/>
            </w:pPr>
            <w:r>
              <w:t xml:space="preserve">Resistor </w:t>
            </w:r>
            <w:r w:rsidR="00AB5676">
              <w:t>SMD</w:t>
            </w:r>
            <w:r>
              <w:t xml:space="preserve"> 390</w:t>
            </w:r>
            <w:r w:rsidR="00AB5676">
              <w:t xml:space="preserve"> </w:t>
            </w:r>
            <w:r>
              <w:t>Ω</w:t>
            </w:r>
          </w:p>
        </w:tc>
        <w:tc>
          <w:tcPr>
            <w:tcW w:w="4531" w:type="dxa"/>
          </w:tcPr>
          <w:p w14:paraId="1EEC0423" w14:textId="77777777" w:rsidR="006D700E" w:rsidRDefault="006D700E" w:rsidP="00A34F00">
            <w:pPr>
              <w:pStyle w:val="CorpodoTexto"/>
              <w:ind w:firstLine="0"/>
              <w:jc w:val="center"/>
            </w:pPr>
            <w:r>
              <w:t>1</w:t>
            </w:r>
          </w:p>
        </w:tc>
      </w:tr>
      <w:tr w:rsidR="006D700E" w14:paraId="157F2A5C" w14:textId="77777777" w:rsidTr="008423C8">
        <w:tc>
          <w:tcPr>
            <w:tcW w:w="4530" w:type="dxa"/>
          </w:tcPr>
          <w:p w14:paraId="21A4DF7A" w14:textId="77777777" w:rsidR="006D700E" w:rsidRDefault="006D700E" w:rsidP="006D700E">
            <w:pPr>
              <w:pStyle w:val="CorpodoTexto"/>
              <w:tabs>
                <w:tab w:val="left" w:pos="945"/>
              </w:tabs>
              <w:ind w:firstLine="0"/>
              <w:jc w:val="center"/>
            </w:pPr>
            <w:r>
              <w:t>Transistor NPN 2N2222</w:t>
            </w:r>
          </w:p>
        </w:tc>
        <w:tc>
          <w:tcPr>
            <w:tcW w:w="4531" w:type="dxa"/>
          </w:tcPr>
          <w:p w14:paraId="4D1E1101" w14:textId="77777777" w:rsidR="006D700E" w:rsidRDefault="006D700E" w:rsidP="00A34F00">
            <w:pPr>
              <w:pStyle w:val="CorpodoTexto"/>
              <w:ind w:firstLine="0"/>
              <w:jc w:val="center"/>
            </w:pPr>
            <w:r>
              <w:t>1</w:t>
            </w:r>
          </w:p>
        </w:tc>
      </w:tr>
      <w:tr w:rsidR="006D700E" w14:paraId="5181D5E9" w14:textId="77777777" w:rsidTr="008423C8">
        <w:tc>
          <w:tcPr>
            <w:tcW w:w="4530" w:type="dxa"/>
          </w:tcPr>
          <w:p w14:paraId="4A88BA7A" w14:textId="77777777" w:rsidR="006D700E" w:rsidRDefault="006D700E" w:rsidP="006D700E">
            <w:pPr>
              <w:pStyle w:val="CorpodoTexto"/>
              <w:tabs>
                <w:tab w:val="left" w:pos="945"/>
              </w:tabs>
              <w:ind w:firstLine="0"/>
              <w:jc w:val="center"/>
            </w:pPr>
            <w:r>
              <w:t>Botão ON/OFF</w:t>
            </w:r>
          </w:p>
        </w:tc>
        <w:tc>
          <w:tcPr>
            <w:tcW w:w="4531" w:type="dxa"/>
          </w:tcPr>
          <w:p w14:paraId="7A66B6DA" w14:textId="77777777" w:rsidR="006D700E" w:rsidRDefault="00BC0942" w:rsidP="00A34F00">
            <w:pPr>
              <w:pStyle w:val="CorpodoTexto"/>
              <w:ind w:firstLine="0"/>
              <w:jc w:val="center"/>
            </w:pPr>
            <w:r>
              <w:t>2</w:t>
            </w:r>
          </w:p>
        </w:tc>
      </w:tr>
    </w:tbl>
    <w:p w14:paraId="7CF82A47" w14:textId="77777777" w:rsidR="008423C8" w:rsidRDefault="009C7E50" w:rsidP="009C7E50">
      <w:pPr>
        <w:pStyle w:val="Legenda"/>
      </w:pPr>
      <w:r>
        <w:t>Fonte: Autor</w:t>
      </w:r>
    </w:p>
    <w:p w14:paraId="577ACF71" w14:textId="77777777" w:rsidR="009C7E50" w:rsidRDefault="00C27BC3" w:rsidP="009C7E50">
      <w:pPr>
        <w:pStyle w:val="Ttulo2"/>
      </w:pPr>
      <w:bookmarkStart w:id="112" w:name="_Ref80814382"/>
      <w:bookmarkStart w:id="113" w:name="_Toc109837834"/>
      <w:r>
        <w:lastRenderedPageBreak/>
        <w:t>Emissor de dados</w:t>
      </w:r>
      <w:bookmarkEnd w:id="112"/>
      <w:bookmarkEnd w:id="113"/>
      <w:r>
        <w:t xml:space="preserve"> </w:t>
      </w:r>
    </w:p>
    <w:p w14:paraId="1D750063" w14:textId="77777777" w:rsidR="00960D0B" w:rsidRDefault="00C27BC3" w:rsidP="00955AD3">
      <w:r>
        <w:t xml:space="preserve">Como dito anteriormente, o emissor, acoplado ao pulso do maestro, deve captar os movimentos realizados pela mão do maestro, podendo assim enviar para o músico </w:t>
      </w:r>
      <w:r w:rsidR="00955AD3">
        <w:t xml:space="preserve">o compasso da música. </w:t>
      </w:r>
    </w:p>
    <w:p w14:paraId="2C9CA3BE" w14:textId="77777777" w:rsidR="004B7357" w:rsidRDefault="00B629BB" w:rsidP="007E1885">
      <w:r>
        <w:t xml:space="preserve">A partir da análise da </w:t>
      </w:r>
      <w:r w:rsidR="00C42306">
        <w:fldChar w:fldCharType="begin"/>
      </w:r>
      <w:r>
        <w:instrText xml:space="preserve"> REF _Ref78309600 \h </w:instrText>
      </w:r>
      <w:r w:rsidR="00C42306">
        <w:fldChar w:fldCharType="separate"/>
      </w:r>
      <w:r w:rsidR="00876605">
        <w:t xml:space="preserve">Tabela </w:t>
      </w:r>
      <w:r w:rsidR="00876605">
        <w:rPr>
          <w:noProof/>
        </w:rPr>
        <w:t>2</w:t>
      </w:r>
      <w:r w:rsidR="00876605">
        <w:t>.</w:t>
      </w:r>
      <w:r w:rsidR="00876605">
        <w:rPr>
          <w:noProof/>
        </w:rPr>
        <w:t>1</w:t>
      </w:r>
      <w:r w:rsidR="00C42306">
        <w:fldChar w:fldCharType="end"/>
      </w:r>
      <w:r>
        <w:t xml:space="preserve"> e da </w:t>
      </w:r>
      <w:r w:rsidR="004B7357">
        <w:t>S</w:t>
      </w:r>
      <w:r>
        <w:t xml:space="preserve">eção </w:t>
      </w:r>
      <w:r w:rsidR="00C42306">
        <w:fldChar w:fldCharType="begin"/>
      </w:r>
      <w:r>
        <w:instrText xml:space="preserve"> REF _Ref78307533 \w \h </w:instrText>
      </w:r>
      <w:r w:rsidR="00C42306">
        <w:fldChar w:fldCharType="separate"/>
      </w:r>
      <w:r w:rsidR="00876605">
        <w:t>2.1</w:t>
      </w:r>
      <w:r w:rsidR="00C42306">
        <w:fldChar w:fldCharType="end"/>
      </w:r>
      <w:r>
        <w:t xml:space="preserve"> pode-se concluir </w:t>
      </w:r>
      <w:r w:rsidR="004B7357">
        <w:t xml:space="preserve">que, </w:t>
      </w:r>
      <w:r>
        <w:t xml:space="preserve">para o emissor, deve-se utilizar duas faixas de alimentação do sistema: </w:t>
      </w:r>
      <w:r>
        <w:rPr>
          <w:noProof/>
        </w:rPr>
        <w:t>2,37 a 3,46</w:t>
      </w:r>
      <w:r w:rsidR="004B7357">
        <w:rPr>
          <w:noProof/>
        </w:rPr>
        <w:t xml:space="preserve"> </w:t>
      </w:r>
      <w:r>
        <w:rPr>
          <w:noProof/>
        </w:rPr>
        <w:t xml:space="preserve">V </w:t>
      </w:r>
      <w:r w:rsidR="00C202ED">
        <w:rPr>
          <w:noProof/>
        </w:rPr>
        <w:t xml:space="preserve">para o acelerometro </w:t>
      </w:r>
      <w:r>
        <w:rPr>
          <w:noProof/>
        </w:rPr>
        <w:t>e 4,5 a 9</w:t>
      </w:r>
      <w:r w:rsidR="004B7357">
        <w:rPr>
          <w:noProof/>
        </w:rPr>
        <w:t>,0 V</w:t>
      </w:r>
      <w:r w:rsidR="00C202ED">
        <w:rPr>
          <w:noProof/>
        </w:rPr>
        <w:t xml:space="preserve"> para a alimentação do microcontrolador</w:t>
      </w:r>
      <w:r>
        <w:t xml:space="preserve">. Para satisfazer tanto as faixas de operação necessárias, quanto a </w:t>
      </w:r>
      <w:r w:rsidR="004B7357">
        <w:t xml:space="preserve">Seção </w:t>
      </w:r>
      <w:r w:rsidR="00C42306">
        <w:fldChar w:fldCharType="begin"/>
      </w:r>
      <w:r>
        <w:instrText xml:space="preserve"> REF _Ref84273291 \w \h </w:instrText>
      </w:r>
      <w:r w:rsidR="00C42306">
        <w:fldChar w:fldCharType="separate"/>
      </w:r>
      <w:r w:rsidR="00876605">
        <w:t>1.1.2</w:t>
      </w:r>
      <w:r w:rsidR="00C42306">
        <w:fldChar w:fldCharType="end"/>
      </w:r>
      <w:r>
        <w:t xml:space="preserve">, optou-se pela utilização de </w:t>
      </w:r>
      <w:r w:rsidR="00955AD3">
        <w:t>uma bateria de lítio contendo 3.7 V e o módulo TP4056 (</w:t>
      </w:r>
      <w:r w:rsidR="00955AD3" w:rsidRPr="00BE2BC7">
        <w:rPr>
          <w:i/>
        </w:rPr>
        <w:t>CI</w:t>
      </w:r>
      <w:r w:rsidR="00955AD3">
        <w:rPr>
          <w:vertAlign w:val="subscript"/>
        </w:rPr>
        <w:t>4</w:t>
      </w:r>
      <w:r w:rsidR="00955AD3">
        <w:t>) que pode ser utilizado para carregar a bateria e elevar a tensão para 5 V</w:t>
      </w:r>
      <w:r>
        <w:t xml:space="preserve">. Para </w:t>
      </w:r>
      <w:r w:rsidR="00955AD3">
        <w:t>a alimentação do acelerômetro</w:t>
      </w:r>
      <w:r>
        <w:t xml:space="preserve">, faz-se necessário a utilização de um regulador de tensão. O circuito conta também com dois capacitores </w:t>
      </w:r>
      <w:r w:rsidRPr="00BE2BC7">
        <w:rPr>
          <w:i/>
        </w:rPr>
        <w:t>C</w:t>
      </w:r>
      <w:r w:rsidRPr="00BE2BC7">
        <w:rPr>
          <w:vertAlign w:val="subscript"/>
        </w:rPr>
        <w:t>1</w:t>
      </w:r>
      <w:r>
        <w:t xml:space="preserve"> e </w:t>
      </w:r>
      <w:r w:rsidRPr="00BE2BC7">
        <w:rPr>
          <w:i/>
        </w:rPr>
        <w:t>C</w:t>
      </w:r>
      <w:r w:rsidR="00322FE8" w:rsidRPr="00BE2BC7">
        <w:rPr>
          <w:vertAlign w:val="subscript"/>
        </w:rPr>
        <w:t>2</w:t>
      </w:r>
      <w:r>
        <w:t xml:space="preserve">. O propósito deles neste circuito é o de desacoplamento. Como </w:t>
      </w:r>
      <w:r w:rsidR="004B7357">
        <w:t xml:space="preserve">se </w:t>
      </w:r>
      <w:r>
        <w:t>pode notar pelo circuito esquemático</w:t>
      </w:r>
      <w:r w:rsidR="007E1885">
        <w:t xml:space="preserve"> </w:t>
      </w:r>
      <w:r w:rsidR="004B7357">
        <w:t>d</w:t>
      </w:r>
      <w:r w:rsidR="007E1885">
        <w:t xml:space="preserve">a </w:t>
      </w:r>
      <w:r w:rsidR="00C42306">
        <w:fldChar w:fldCharType="begin"/>
      </w:r>
      <w:r w:rsidR="007E1885">
        <w:instrText xml:space="preserve"> REF _Ref80814377 \h </w:instrText>
      </w:r>
      <w:r w:rsidR="00C42306">
        <w:fldChar w:fldCharType="separate"/>
      </w:r>
      <w:r w:rsidR="00876605">
        <w:t xml:space="preserve">Figura </w:t>
      </w:r>
      <w:r w:rsidR="00876605">
        <w:rPr>
          <w:noProof/>
        </w:rPr>
        <w:t>3</w:t>
      </w:r>
      <w:r w:rsidR="00876605">
        <w:t>.</w:t>
      </w:r>
      <w:r w:rsidR="00876605">
        <w:rPr>
          <w:noProof/>
        </w:rPr>
        <w:t>1</w:t>
      </w:r>
      <w:r w:rsidR="00C42306">
        <w:fldChar w:fldCharType="end"/>
      </w:r>
      <w:r>
        <w:t xml:space="preserve">, </w:t>
      </w:r>
      <w:r w:rsidR="004B7357">
        <w:t xml:space="preserve">os capacitores de desacoplamento </w:t>
      </w:r>
      <w:r>
        <w:t>estão conectados em paralelo ao regulador de tensão (</w:t>
      </w:r>
      <w:r w:rsidR="00CC0AEA" w:rsidRPr="00BE2BC7">
        <w:rPr>
          <w:i/>
        </w:rPr>
        <w:t>CI</w:t>
      </w:r>
      <w:r w:rsidR="00CC0AEA" w:rsidRPr="00BE2BC7">
        <w:rPr>
          <w:vertAlign w:val="subscript"/>
        </w:rPr>
        <w:t>2</w:t>
      </w:r>
      <w:r>
        <w:t>) e ao acelerômetro (</w:t>
      </w:r>
      <w:r w:rsidR="00CC0AEA" w:rsidRPr="00BE2BC7">
        <w:rPr>
          <w:i/>
        </w:rPr>
        <w:t>CI</w:t>
      </w:r>
      <w:r w:rsidR="00CC0AEA" w:rsidRPr="00BE2BC7">
        <w:rPr>
          <w:vertAlign w:val="subscript"/>
        </w:rPr>
        <w:t>1</w:t>
      </w:r>
      <w:r>
        <w:t>).</w:t>
      </w:r>
      <w:r w:rsidR="00F13D63">
        <w:t xml:space="preserve"> </w:t>
      </w:r>
      <w:r>
        <w:t xml:space="preserve">Além disso, o circuito conta com um botão </w:t>
      </w:r>
      <w:r>
        <w:rPr>
          <w:i/>
          <w:iCs/>
        </w:rPr>
        <w:t>ON</w:t>
      </w:r>
      <w:r w:rsidRPr="00D94D68">
        <w:rPr>
          <w:i/>
          <w:iCs/>
        </w:rPr>
        <w:t>/</w:t>
      </w:r>
      <w:r>
        <w:rPr>
          <w:i/>
          <w:iCs/>
        </w:rPr>
        <w:t>OFF</w:t>
      </w:r>
      <w:r w:rsidR="00B8003D">
        <w:rPr>
          <w:i/>
          <w:iCs/>
        </w:rPr>
        <w:t xml:space="preserve"> (</w:t>
      </w:r>
      <w:r w:rsidR="00955AD3">
        <w:rPr>
          <w:i/>
          <w:iCs/>
        </w:rPr>
        <w:t>CON</w:t>
      </w:r>
      <w:r w:rsidR="00955AD3">
        <w:rPr>
          <w:iCs/>
          <w:vertAlign w:val="subscript"/>
        </w:rPr>
        <w:t>2</w:t>
      </w:r>
      <w:r w:rsidR="00B8003D">
        <w:rPr>
          <w:i/>
          <w:iCs/>
        </w:rPr>
        <w:t>)</w:t>
      </w:r>
      <w:r w:rsidR="00955AD3">
        <w:rPr>
          <w:i/>
          <w:iCs/>
        </w:rPr>
        <w:t xml:space="preserve"> </w:t>
      </w:r>
      <w:r w:rsidR="00955AD3">
        <w:t xml:space="preserve">e um led </w:t>
      </w:r>
      <w:r w:rsidR="00841962">
        <w:rPr>
          <w:i/>
          <w:iCs/>
        </w:rPr>
        <w:t>(CON</w:t>
      </w:r>
      <w:r w:rsidR="00CD4D2E">
        <w:rPr>
          <w:iCs/>
          <w:vertAlign w:val="subscript"/>
        </w:rPr>
        <w:t>1</w:t>
      </w:r>
      <w:r w:rsidR="00CD4D2E">
        <w:rPr>
          <w:i/>
          <w:iCs/>
        </w:rPr>
        <w:t>)</w:t>
      </w:r>
      <w:r w:rsidR="00CD4D2E">
        <w:t xml:space="preserve"> que</w:t>
      </w:r>
      <w:r w:rsidR="00955AD3">
        <w:t xml:space="preserve"> indica </w:t>
      </w:r>
      <w:r w:rsidR="00F30F55">
        <w:t>o fu</w:t>
      </w:r>
      <w:r w:rsidR="00841962">
        <w:t>ncionamento do sistema</w:t>
      </w:r>
      <w:r w:rsidRPr="00BE2BC7">
        <w:rPr>
          <w:iCs/>
        </w:rPr>
        <w:t>,</w:t>
      </w:r>
      <w:r>
        <w:rPr>
          <w:i/>
          <w:iCs/>
        </w:rPr>
        <w:t xml:space="preserve"> </w:t>
      </w:r>
      <w:r>
        <w:t>implementado</w:t>
      </w:r>
      <w:r w:rsidR="00841962">
        <w:t>s</w:t>
      </w:r>
      <w:r>
        <w:t xml:space="preserve"> para conferir uma maior facilidade de operação ao usuário.</w:t>
      </w:r>
    </w:p>
    <w:p w14:paraId="10427855" w14:textId="77777777" w:rsidR="00B629BB" w:rsidRDefault="00B629BB" w:rsidP="007E1885"/>
    <w:p w14:paraId="610F1338" w14:textId="77777777" w:rsidR="003575A5" w:rsidRDefault="003575A5" w:rsidP="003575A5">
      <w:pPr>
        <w:pStyle w:val="Legenda"/>
        <w:keepNext/>
        <w:jc w:val="both"/>
      </w:pPr>
      <w:bookmarkStart w:id="114" w:name="_Ref80814377"/>
      <w:bookmarkStart w:id="115" w:name="_Toc109837664"/>
      <w:r>
        <w:t xml:space="preserve">Figura </w:t>
      </w:r>
      <w:r w:rsidR="00C42306">
        <w:fldChar w:fldCharType="begin"/>
      </w:r>
      <w:r w:rsidR="00D8476F">
        <w:instrText xml:space="preserve"> STYLEREF 1 \s </w:instrText>
      </w:r>
      <w:r w:rsidR="00C42306">
        <w:fldChar w:fldCharType="separate"/>
      </w:r>
      <w:r w:rsidR="00876605">
        <w:rPr>
          <w:noProof/>
        </w:rPr>
        <w:t>3</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w:t>
      </w:r>
      <w:r w:rsidR="00C42306">
        <w:rPr>
          <w:noProof/>
        </w:rPr>
        <w:fldChar w:fldCharType="end"/>
      </w:r>
      <w:bookmarkEnd w:id="114"/>
      <w:r>
        <w:t xml:space="preserve"> – </w:t>
      </w:r>
      <w:r w:rsidRPr="00C03A25">
        <w:t xml:space="preserve">PCI </w:t>
      </w:r>
      <w:r w:rsidR="00D9668F">
        <w:t>do Emissor de Dados</w:t>
      </w:r>
      <w:r w:rsidR="00C430C0">
        <w:t>.</w:t>
      </w:r>
      <w:bookmarkEnd w:id="115"/>
    </w:p>
    <w:p w14:paraId="1A6129FB" w14:textId="77777777" w:rsidR="009C7E50" w:rsidRDefault="0083750D" w:rsidP="00572891">
      <w:pPr>
        <w:pStyle w:val="apendice"/>
        <w:jc w:val="center"/>
      </w:pPr>
      <w:bookmarkStart w:id="116" w:name="_Hlk89284871"/>
      <w:r>
        <w:rPr>
          <w:noProof/>
          <w:lang w:val="en-US" w:eastAsia="en-US"/>
        </w:rPr>
        <w:drawing>
          <wp:inline distT="0" distB="0" distL="0" distR="0" wp14:anchorId="775898C1" wp14:editId="1CE91CFA">
            <wp:extent cx="5400000" cy="2868294"/>
            <wp:effectExtent l="0" t="0" r="0" b="8890"/>
            <wp:docPr id="30" name="Gráfico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pic:cNvPicPr/>
                  </pic:nvPicPr>
                  <pic:blipFill rotWithShape="1">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rcRect l="35718" t="7055" r="3263" b="46849"/>
                    <a:stretch/>
                  </pic:blipFill>
                  <pic:spPr bwMode="auto">
                    <a:xfrm>
                      <a:off x="0" y="0"/>
                      <a:ext cx="5400000" cy="2868294"/>
                    </a:xfrm>
                    <a:prstGeom prst="rect">
                      <a:avLst/>
                    </a:prstGeom>
                    <a:ln>
                      <a:noFill/>
                    </a:ln>
                    <a:extLst>
                      <a:ext uri="{53640926-AAD7-44D8-BBD7-CCE9431645EC}">
                        <a14:shadowObscured xmlns:a14="http://schemas.microsoft.com/office/drawing/2010/main"/>
                      </a:ext>
                    </a:extLst>
                  </pic:spPr>
                </pic:pic>
              </a:graphicData>
            </a:graphic>
          </wp:inline>
        </w:drawing>
      </w:r>
    </w:p>
    <w:p w14:paraId="1C944579" w14:textId="77777777" w:rsidR="003575A5" w:rsidRPr="003575A5" w:rsidRDefault="003575A5" w:rsidP="0083750D">
      <w:pPr>
        <w:pStyle w:val="Legenda"/>
      </w:pPr>
      <w:r>
        <w:t>Fonte: Autor.</w:t>
      </w:r>
    </w:p>
    <w:p w14:paraId="7F39EAC6" w14:textId="77777777" w:rsidR="00DC6DE9" w:rsidRDefault="00DC6DE9" w:rsidP="00DC6DE9">
      <w:pPr>
        <w:pStyle w:val="Ttulo3"/>
      </w:pPr>
      <w:bookmarkStart w:id="117" w:name="_Toc109837835"/>
      <w:bookmarkEnd w:id="116"/>
      <w:r w:rsidRPr="00E64363">
        <w:rPr>
          <w:i/>
        </w:rPr>
        <w:lastRenderedPageBreak/>
        <w:t>Layout</w:t>
      </w:r>
      <w:r w:rsidR="00D16145">
        <w:t xml:space="preserve"> das Placas de Circuito Impresso</w:t>
      </w:r>
      <w:r w:rsidR="00B8003D">
        <w:t xml:space="preserve"> (PCIs)</w:t>
      </w:r>
      <w:bookmarkEnd w:id="117"/>
    </w:p>
    <w:p w14:paraId="6BF0BA7E" w14:textId="77777777" w:rsidR="003D6C21" w:rsidRDefault="00950630" w:rsidP="00DC6DE9">
      <w:r>
        <w:t xml:space="preserve">Como pode ser visto na </w:t>
      </w:r>
      <w:r w:rsidR="00C42306">
        <w:fldChar w:fldCharType="begin"/>
      </w:r>
      <w:r>
        <w:instrText xml:space="preserve"> REF _Ref80814379 \h </w:instrText>
      </w:r>
      <w:r w:rsidR="00C42306">
        <w:fldChar w:fldCharType="separate"/>
      </w:r>
      <w:r w:rsidR="00876605">
        <w:t xml:space="preserve">Figura </w:t>
      </w:r>
      <w:r w:rsidR="00876605">
        <w:rPr>
          <w:noProof/>
        </w:rPr>
        <w:t>3</w:t>
      </w:r>
      <w:r w:rsidR="00876605">
        <w:t>.</w:t>
      </w:r>
      <w:r w:rsidR="00876605">
        <w:rPr>
          <w:noProof/>
        </w:rPr>
        <w:t>2</w:t>
      </w:r>
      <w:r w:rsidR="00C42306">
        <w:fldChar w:fldCharType="end"/>
      </w:r>
      <w:r>
        <w:t xml:space="preserve">, </w:t>
      </w:r>
      <w:r w:rsidR="00077C60">
        <w:t xml:space="preserve">as dimensões da </w:t>
      </w:r>
      <w:r w:rsidR="00077C60" w:rsidRPr="00077C60">
        <w:t>PCI</w:t>
      </w:r>
      <w:r w:rsidR="00841962">
        <w:t xml:space="preserve"> do Emissor de Dados é: 35,2 mm x 57,4 mm</w:t>
      </w:r>
      <w:r w:rsidR="00077C60">
        <w:t>.</w:t>
      </w:r>
      <w:r w:rsidR="003D6C21">
        <w:t xml:space="preserve"> Os componentes foram arranjados de forma a otimizar o espaço, compactando o sistema ao máximo. </w:t>
      </w:r>
      <w:r w:rsidR="00CD4D2E">
        <w:t>Projetou-se um plano terra</w:t>
      </w:r>
      <w:r w:rsidR="007F6117">
        <w:t>.</w:t>
      </w:r>
      <w:r w:rsidR="004A5700">
        <w:t xml:space="preserve"> A vista apresentada retrata a </w:t>
      </w:r>
      <w:r w:rsidR="004A5700">
        <w:rPr>
          <w:i/>
          <w:iCs/>
        </w:rPr>
        <w:t>Layer Bottom</w:t>
      </w:r>
      <w:r w:rsidR="004A5700">
        <w:t xml:space="preserve">, onde é possível identificar todos os furos e trilhas contidas nas placas. </w:t>
      </w:r>
      <w:r w:rsidR="00CD4D2E">
        <w:t xml:space="preserve">Com exceção do </w:t>
      </w:r>
      <w:r w:rsidR="00CD4D2E" w:rsidRPr="00BE2BC7">
        <w:rPr>
          <w:i/>
        </w:rPr>
        <w:t>CI</w:t>
      </w:r>
      <w:r w:rsidR="00CD4D2E">
        <w:rPr>
          <w:vertAlign w:val="subscript"/>
        </w:rPr>
        <w:t>4</w:t>
      </w:r>
      <w:r w:rsidR="00CD4D2E">
        <w:t>,</w:t>
      </w:r>
      <w:r w:rsidR="002F4BFA">
        <w:t xml:space="preserve"> em que se utilizou um diâmetro 70th-30th,</w:t>
      </w:r>
      <w:r w:rsidR="00CD4D2E">
        <w:t xml:space="preserve"> t</w:t>
      </w:r>
      <w:r w:rsidR="004A5700">
        <w:t xml:space="preserve">odos os furos da placa são padronizados para um diâmetro 80th-40th (aproximadamente </w:t>
      </w:r>
      <w:r w:rsidR="004A5700" w:rsidRPr="002467CC">
        <w:t>2,032</w:t>
      </w:r>
      <w:r w:rsidR="004A5700">
        <w:t xml:space="preserve"> mm - </w:t>
      </w:r>
      <w:r w:rsidR="004A5700" w:rsidRPr="002467CC">
        <w:t>1,016</w:t>
      </w:r>
      <w:r w:rsidR="004A5700">
        <w:t xml:space="preserve"> mm). O primeiro valor, faz referência ao diâmetro da ilha ao redor do furo. Já o segundo valor, contém o diâmetro do furo.</w:t>
      </w:r>
    </w:p>
    <w:p w14:paraId="0D2F6AB0" w14:textId="77777777" w:rsidR="00DC6DE9" w:rsidRPr="00DC6DE9" w:rsidRDefault="00DC6DE9" w:rsidP="00DC6DE9"/>
    <w:p w14:paraId="6F1C9F9A" w14:textId="77777777" w:rsidR="00950630" w:rsidRDefault="00950630" w:rsidP="00950630">
      <w:pPr>
        <w:pStyle w:val="Legenda"/>
        <w:keepNext/>
        <w:jc w:val="both"/>
      </w:pPr>
      <w:bookmarkStart w:id="118" w:name="_Ref80814379"/>
      <w:bookmarkStart w:id="119" w:name="_Toc109837665"/>
      <w:r>
        <w:t xml:space="preserve">Figura </w:t>
      </w:r>
      <w:r w:rsidR="00C42306">
        <w:fldChar w:fldCharType="begin"/>
      </w:r>
      <w:r w:rsidR="00D8476F">
        <w:instrText xml:space="preserve"> STYLEREF 1 \s </w:instrText>
      </w:r>
      <w:r w:rsidR="00C42306">
        <w:fldChar w:fldCharType="separate"/>
      </w:r>
      <w:r w:rsidR="00876605">
        <w:rPr>
          <w:noProof/>
        </w:rPr>
        <w:t>3</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2</w:t>
      </w:r>
      <w:r w:rsidR="00C42306">
        <w:rPr>
          <w:noProof/>
        </w:rPr>
        <w:fldChar w:fldCharType="end"/>
      </w:r>
      <w:bookmarkEnd w:id="118"/>
      <w:r>
        <w:t xml:space="preserve"> </w:t>
      </w:r>
      <w:r w:rsidR="00011CBE">
        <w:t xml:space="preserve">– </w:t>
      </w:r>
      <w:r w:rsidRPr="00E64363">
        <w:rPr>
          <w:i/>
        </w:rPr>
        <w:t>Layout</w:t>
      </w:r>
      <w:r>
        <w:t xml:space="preserve"> da </w:t>
      </w:r>
      <w:r w:rsidR="00645097">
        <w:t>PCI</w:t>
      </w:r>
      <w:r w:rsidR="00645097" w:rsidRPr="00645097">
        <w:t xml:space="preserve"> </w:t>
      </w:r>
      <w:r w:rsidR="00645097">
        <w:t>d</w:t>
      </w:r>
      <w:r w:rsidR="00841962">
        <w:t>o Emissor de Dados</w:t>
      </w:r>
      <w:r w:rsidR="00645097">
        <w:t>.</w:t>
      </w:r>
      <w:bookmarkEnd w:id="119"/>
    </w:p>
    <w:p w14:paraId="3823C398" w14:textId="77777777" w:rsidR="00DC6DE9" w:rsidRDefault="00841962" w:rsidP="00572891">
      <w:pPr>
        <w:pStyle w:val="apendice"/>
        <w:jc w:val="center"/>
      </w:pPr>
      <w:r>
        <w:rPr>
          <w:noProof/>
          <w:lang w:val="en-US" w:eastAsia="en-US"/>
        </w:rPr>
        <w:drawing>
          <wp:inline distT="0" distB="0" distL="0" distR="0" wp14:anchorId="360955D9" wp14:editId="1F2F340F">
            <wp:extent cx="3600000" cy="5590995"/>
            <wp:effectExtent l="0" t="4762" r="0" b="0"/>
            <wp:docPr id="17" name="Gráfico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áfico 17"/>
                    <pic:cNvPicPr/>
                  </pic:nvPicPr>
                  <pic:blipFill rotWithShape="1">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rcRect l="4037" t="3798" r="4997" b="3180"/>
                    <a:stretch/>
                  </pic:blipFill>
                  <pic:spPr bwMode="auto">
                    <a:xfrm rot="16200000">
                      <a:off x="0" y="0"/>
                      <a:ext cx="3600000" cy="5590995"/>
                    </a:xfrm>
                    <a:prstGeom prst="rect">
                      <a:avLst/>
                    </a:prstGeom>
                    <a:ln>
                      <a:noFill/>
                    </a:ln>
                    <a:extLst>
                      <a:ext uri="{53640926-AAD7-44D8-BBD7-CCE9431645EC}">
                        <a14:shadowObscured xmlns:a14="http://schemas.microsoft.com/office/drawing/2010/main"/>
                      </a:ext>
                    </a:extLst>
                  </pic:spPr>
                </pic:pic>
              </a:graphicData>
            </a:graphic>
          </wp:inline>
        </w:drawing>
      </w:r>
    </w:p>
    <w:p w14:paraId="4F136061" w14:textId="77777777" w:rsidR="002F3DC9" w:rsidRDefault="00950630" w:rsidP="002F4BFA">
      <w:pPr>
        <w:pStyle w:val="Legenda"/>
      </w:pPr>
      <w:r>
        <w:t>Fonte: Autor.</w:t>
      </w:r>
    </w:p>
    <w:p w14:paraId="356551FD" w14:textId="77777777" w:rsidR="00A952ED" w:rsidRDefault="00A952ED" w:rsidP="00A952ED">
      <w:pPr>
        <w:pStyle w:val="Ttulo2"/>
      </w:pPr>
      <w:bookmarkStart w:id="120" w:name="_Toc109837836"/>
      <w:r>
        <w:t>Receptor de dados</w:t>
      </w:r>
      <w:bookmarkEnd w:id="120"/>
      <w:r>
        <w:t xml:space="preserve"> </w:t>
      </w:r>
    </w:p>
    <w:p w14:paraId="0B072E35" w14:textId="77777777" w:rsidR="00011CBE" w:rsidRPr="00011CBE" w:rsidRDefault="00011CBE" w:rsidP="00011CBE">
      <w:r>
        <w:t>O receptor de dados deve ser acoplado ao m</w:t>
      </w:r>
      <w:r w:rsidR="00D16145">
        <w:t>ú</w:t>
      </w:r>
      <w:r>
        <w:t xml:space="preserve">sico de forma a permitir o reconhecimento da vibração e sem </w:t>
      </w:r>
      <w:r w:rsidR="00316A04">
        <w:t xml:space="preserve">impor </w:t>
      </w:r>
      <w:r>
        <w:t>restrição de movimento</w:t>
      </w:r>
      <w:r w:rsidR="00B13365">
        <w:t xml:space="preserve"> ao musico</w:t>
      </w:r>
      <w:r>
        <w:t>.</w:t>
      </w:r>
      <w:r w:rsidR="00B13365">
        <w:t xml:space="preserve"> </w:t>
      </w:r>
      <w:r>
        <w:t xml:space="preserve"> </w:t>
      </w:r>
    </w:p>
    <w:p w14:paraId="2D844BD2" w14:textId="77777777" w:rsidR="002856F3" w:rsidRPr="002856F3" w:rsidRDefault="00D16145" w:rsidP="002856F3">
      <w:pPr>
        <w:pStyle w:val="Ttulo3"/>
      </w:pPr>
      <w:bookmarkStart w:id="121" w:name="_Toc109837837"/>
      <w:r>
        <w:lastRenderedPageBreak/>
        <w:t>E</w:t>
      </w:r>
      <w:r w:rsidR="00011CBE">
        <w:t>squemático</w:t>
      </w:r>
      <w:r>
        <w:t xml:space="preserve"> do </w:t>
      </w:r>
      <w:r w:rsidR="00DA3F49">
        <w:t>C</w:t>
      </w:r>
      <w:r>
        <w:t>ircuito</w:t>
      </w:r>
      <w:r w:rsidR="00DA3F49">
        <w:t xml:space="preserve"> do Receptor de Dados</w:t>
      </w:r>
      <w:bookmarkEnd w:id="121"/>
    </w:p>
    <w:p w14:paraId="475D8357" w14:textId="77777777" w:rsidR="00331868" w:rsidRPr="006F76E0" w:rsidRDefault="00576AF6" w:rsidP="00B003DF">
      <w:pPr>
        <w:pStyle w:val="Legenda"/>
        <w:keepNext/>
        <w:ind w:firstLine="709"/>
        <w:jc w:val="both"/>
        <w:rPr>
          <w:sz w:val="24"/>
          <w:szCs w:val="24"/>
        </w:rPr>
      </w:pPr>
      <w:r w:rsidRPr="0073315C">
        <w:rPr>
          <w:sz w:val="24"/>
          <w:szCs w:val="24"/>
        </w:rPr>
        <w:t xml:space="preserve">A partir da análise da </w:t>
      </w:r>
      <w:r w:rsidR="00EB3FA6">
        <w:fldChar w:fldCharType="begin"/>
      </w:r>
      <w:r w:rsidR="00EB3FA6">
        <w:instrText xml:space="preserve"> REF _Ref78309600 \h  \* MERGEFORMAT </w:instrText>
      </w:r>
      <w:r w:rsidR="00EB3FA6">
        <w:fldChar w:fldCharType="separate"/>
      </w:r>
      <w:r w:rsidR="00876605" w:rsidRPr="00876605">
        <w:rPr>
          <w:sz w:val="24"/>
          <w:szCs w:val="24"/>
        </w:rPr>
        <w:t xml:space="preserve">Tabela </w:t>
      </w:r>
      <w:r w:rsidR="00876605" w:rsidRPr="00876605">
        <w:rPr>
          <w:noProof/>
          <w:sz w:val="24"/>
          <w:szCs w:val="24"/>
        </w:rPr>
        <w:t>2.1</w:t>
      </w:r>
      <w:r w:rsidR="00EB3FA6">
        <w:fldChar w:fldCharType="end"/>
      </w:r>
      <w:r w:rsidRPr="0073315C">
        <w:rPr>
          <w:sz w:val="24"/>
          <w:szCs w:val="24"/>
        </w:rPr>
        <w:t xml:space="preserve"> e da </w:t>
      </w:r>
      <w:r w:rsidR="00316A04">
        <w:rPr>
          <w:sz w:val="24"/>
          <w:szCs w:val="24"/>
        </w:rPr>
        <w:t>S</w:t>
      </w:r>
      <w:r w:rsidRPr="0073315C">
        <w:rPr>
          <w:sz w:val="24"/>
          <w:szCs w:val="24"/>
        </w:rPr>
        <w:t xml:space="preserve">eção </w:t>
      </w:r>
      <w:r w:rsidR="00EB3FA6">
        <w:fldChar w:fldCharType="begin"/>
      </w:r>
      <w:r w:rsidR="00EB3FA6">
        <w:instrText xml:space="preserve"> REF _Ref78307533 \w \h  \* MERGEFORMAT </w:instrText>
      </w:r>
      <w:r w:rsidR="00EB3FA6">
        <w:fldChar w:fldCharType="separate"/>
      </w:r>
      <w:r w:rsidR="00876605" w:rsidRPr="00876605">
        <w:rPr>
          <w:sz w:val="24"/>
          <w:szCs w:val="24"/>
        </w:rPr>
        <w:t>2.1</w:t>
      </w:r>
      <w:r w:rsidR="00EB3FA6">
        <w:fldChar w:fldCharType="end"/>
      </w:r>
      <w:r w:rsidRPr="0073315C">
        <w:rPr>
          <w:sz w:val="24"/>
          <w:szCs w:val="24"/>
        </w:rPr>
        <w:t xml:space="preserve"> pode-se concluir para o</w:t>
      </w:r>
      <w:r w:rsidR="00B003DF">
        <w:rPr>
          <w:sz w:val="24"/>
          <w:szCs w:val="24"/>
        </w:rPr>
        <w:t xml:space="preserve"> Receptor</w:t>
      </w:r>
      <w:r w:rsidRPr="0073315C">
        <w:rPr>
          <w:sz w:val="24"/>
          <w:szCs w:val="24"/>
        </w:rPr>
        <w:t xml:space="preserve">, deve-se utilizar duas faixas de alimentação do sistema: </w:t>
      </w:r>
      <w:r w:rsidRPr="0073315C">
        <w:rPr>
          <w:noProof/>
          <w:sz w:val="24"/>
          <w:szCs w:val="24"/>
        </w:rPr>
        <w:t>2,</w:t>
      </w:r>
      <w:r w:rsidR="00316A04" w:rsidRPr="0073315C">
        <w:rPr>
          <w:noProof/>
          <w:sz w:val="24"/>
          <w:szCs w:val="24"/>
        </w:rPr>
        <w:t>3</w:t>
      </w:r>
      <w:r w:rsidR="00316A04">
        <w:rPr>
          <w:noProof/>
          <w:sz w:val="24"/>
          <w:szCs w:val="24"/>
        </w:rPr>
        <w:t>8</w:t>
      </w:r>
      <w:r w:rsidR="00316A04" w:rsidRPr="0073315C">
        <w:rPr>
          <w:noProof/>
          <w:sz w:val="24"/>
          <w:szCs w:val="24"/>
        </w:rPr>
        <w:t xml:space="preserve"> </w:t>
      </w:r>
      <w:r w:rsidRPr="0073315C">
        <w:rPr>
          <w:noProof/>
          <w:sz w:val="24"/>
          <w:szCs w:val="24"/>
        </w:rPr>
        <w:t>a 3,46</w:t>
      </w:r>
      <w:r w:rsidR="00316A04">
        <w:rPr>
          <w:noProof/>
          <w:sz w:val="24"/>
          <w:szCs w:val="24"/>
        </w:rPr>
        <w:t xml:space="preserve"> </w:t>
      </w:r>
      <w:r w:rsidRPr="0073315C">
        <w:rPr>
          <w:noProof/>
          <w:sz w:val="24"/>
          <w:szCs w:val="24"/>
        </w:rPr>
        <w:t>V e 4,5 a 9</w:t>
      </w:r>
      <w:r w:rsidR="00316A04">
        <w:rPr>
          <w:noProof/>
          <w:sz w:val="24"/>
          <w:szCs w:val="24"/>
        </w:rPr>
        <w:t>,0 V</w:t>
      </w:r>
      <w:r w:rsidRPr="0073315C">
        <w:rPr>
          <w:sz w:val="24"/>
          <w:szCs w:val="24"/>
        </w:rPr>
        <w:t xml:space="preserve">. Para satisfazer tanto as faixas de operação necessárias, quanto a </w:t>
      </w:r>
      <w:r w:rsidR="00316A04">
        <w:rPr>
          <w:sz w:val="24"/>
          <w:szCs w:val="24"/>
        </w:rPr>
        <w:t>S</w:t>
      </w:r>
      <w:r w:rsidRPr="0073315C">
        <w:rPr>
          <w:sz w:val="24"/>
          <w:szCs w:val="24"/>
        </w:rPr>
        <w:t xml:space="preserve">eção </w:t>
      </w:r>
      <w:r w:rsidR="00EB3FA6">
        <w:fldChar w:fldCharType="begin"/>
      </w:r>
      <w:r w:rsidR="00EB3FA6">
        <w:instrText xml:space="preserve"> REF _Ref84273291 \w \h  \* MERGEFORMAT </w:instrText>
      </w:r>
      <w:r w:rsidR="00EB3FA6">
        <w:fldChar w:fldCharType="separate"/>
      </w:r>
      <w:r w:rsidR="00876605" w:rsidRPr="00876605">
        <w:rPr>
          <w:sz w:val="24"/>
          <w:szCs w:val="24"/>
        </w:rPr>
        <w:t>1.1.2</w:t>
      </w:r>
      <w:r w:rsidR="00EB3FA6">
        <w:fldChar w:fldCharType="end"/>
      </w:r>
      <w:r w:rsidRPr="0073315C">
        <w:rPr>
          <w:sz w:val="24"/>
          <w:szCs w:val="24"/>
        </w:rPr>
        <w:t>, optou-se pela</w:t>
      </w:r>
      <w:r w:rsidR="002F4BFA">
        <w:rPr>
          <w:sz w:val="24"/>
          <w:szCs w:val="24"/>
        </w:rPr>
        <w:t xml:space="preserve"> utilização do mesmo circuito de alimentação do Emissor de dados, ou seja, uma bateria de lítio de 3.7 V com o módulo TP4056 </w:t>
      </w:r>
      <w:r w:rsidR="00D9668F" w:rsidRPr="006F76E0">
        <w:rPr>
          <w:sz w:val="24"/>
          <w:szCs w:val="24"/>
        </w:rPr>
        <w:t>(</w:t>
      </w:r>
      <w:r w:rsidR="00D9668F" w:rsidRPr="00377B2D">
        <w:rPr>
          <w:i/>
          <w:sz w:val="24"/>
          <w:szCs w:val="24"/>
        </w:rPr>
        <w:t>CI</w:t>
      </w:r>
      <w:r w:rsidR="00D9668F">
        <w:rPr>
          <w:sz w:val="24"/>
          <w:szCs w:val="24"/>
          <w:vertAlign w:val="subscript"/>
        </w:rPr>
        <w:t>3</w:t>
      </w:r>
      <w:r w:rsidR="00D9668F" w:rsidRPr="006F76E0">
        <w:rPr>
          <w:sz w:val="24"/>
          <w:szCs w:val="24"/>
        </w:rPr>
        <w:t>)</w:t>
      </w:r>
      <w:r w:rsidRPr="0073315C">
        <w:rPr>
          <w:sz w:val="24"/>
          <w:szCs w:val="24"/>
        </w:rPr>
        <w:t>. Para isso, faz-se necessário a utilização de um regulador de tensão para a alimentação d</w:t>
      </w:r>
      <w:r w:rsidR="0065147D" w:rsidRPr="0073315C">
        <w:rPr>
          <w:sz w:val="24"/>
          <w:szCs w:val="24"/>
        </w:rPr>
        <w:t>os motores vibracionais</w:t>
      </w:r>
      <w:r w:rsidRPr="0073315C">
        <w:rPr>
          <w:sz w:val="24"/>
          <w:szCs w:val="24"/>
        </w:rPr>
        <w:t xml:space="preserve">. O circuito conta também com </w:t>
      </w:r>
      <w:r w:rsidR="00FE5973" w:rsidRPr="0073315C">
        <w:rPr>
          <w:sz w:val="24"/>
          <w:szCs w:val="24"/>
        </w:rPr>
        <w:t>um capacitor</w:t>
      </w:r>
      <w:r w:rsidRPr="0073315C">
        <w:rPr>
          <w:sz w:val="24"/>
          <w:szCs w:val="24"/>
        </w:rPr>
        <w:t xml:space="preserve"> </w:t>
      </w:r>
      <w:r w:rsidRPr="00B003DF">
        <w:rPr>
          <w:i/>
          <w:sz w:val="24"/>
          <w:szCs w:val="24"/>
        </w:rPr>
        <w:t>C</w:t>
      </w:r>
      <w:r w:rsidRPr="00B003DF">
        <w:rPr>
          <w:sz w:val="24"/>
          <w:szCs w:val="24"/>
          <w:vertAlign w:val="subscript"/>
        </w:rPr>
        <w:t>1</w:t>
      </w:r>
      <w:r w:rsidR="00316A04">
        <w:rPr>
          <w:sz w:val="24"/>
          <w:szCs w:val="24"/>
          <w:vertAlign w:val="subscript"/>
        </w:rPr>
        <w:t xml:space="preserve"> </w:t>
      </w:r>
      <w:r w:rsidRPr="006F76E0">
        <w:rPr>
          <w:sz w:val="24"/>
          <w:szCs w:val="24"/>
        </w:rPr>
        <w:t xml:space="preserve">de desacoplamento. Como </w:t>
      </w:r>
      <w:r w:rsidR="00316A04">
        <w:rPr>
          <w:sz w:val="24"/>
          <w:szCs w:val="24"/>
        </w:rPr>
        <w:t xml:space="preserve">se </w:t>
      </w:r>
      <w:r w:rsidRPr="006F76E0">
        <w:rPr>
          <w:sz w:val="24"/>
          <w:szCs w:val="24"/>
        </w:rPr>
        <w:t>pode notar pelo circuito esquemático</w:t>
      </w:r>
      <w:r w:rsidR="007E1885" w:rsidRPr="006F76E0">
        <w:rPr>
          <w:sz w:val="24"/>
          <w:szCs w:val="24"/>
        </w:rPr>
        <w:t xml:space="preserve"> na</w:t>
      </w:r>
      <w:r w:rsidR="006F76E0" w:rsidRPr="006F76E0">
        <w:rPr>
          <w:sz w:val="24"/>
          <w:szCs w:val="24"/>
        </w:rPr>
        <w:t xml:space="preserve"> </w:t>
      </w:r>
      <w:r w:rsidR="00EB3FA6">
        <w:fldChar w:fldCharType="begin"/>
      </w:r>
      <w:r w:rsidR="00EB3FA6">
        <w:instrText xml:space="preserve"> REF _Ref89324998 \h  \* MERGEFORMAT </w:instrText>
      </w:r>
      <w:r w:rsidR="00EB3FA6">
        <w:fldChar w:fldCharType="separate"/>
      </w:r>
      <w:r w:rsidR="00876605" w:rsidRPr="00876605">
        <w:rPr>
          <w:sz w:val="24"/>
          <w:szCs w:val="24"/>
        </w:rPr>
        <w:t xml:space="preserve">Figura </w:t>
      </w:r>
      <w:r w:rsidR="00876605" w:rsidRPr="00876605">
        <w:rPr>
          <w:noProof/>
          <w:sz w:val="24"/>
          <w:szCs w:val="24"/>
        </w:rPr>
        <w:t>3.3</w:t>
      </w:r>
      <w:r w:rsidR="00EB3FA6">
        <w:fldChar w:fldCharType="end"/>
      </w:r>
      <w:r w:rsidRPr="006F76E0">
        <w:rPr>
          <w:sz w:val="24"/>
          <w:szCs w:val="24"/>
        </w:rPr>
        <w:t xml:space="preserve">, </w:t>
      </w:r>
      <w:r w:rsidR="00316A04">
        <w:rPr>
          <w:sz w:val="24"/>
          <w:szCs w:val="24"/>
        </w:rPr>
        <w:t>o capacitor de desacoplamento está</w:t>
      </w:r>
      <w:r w:rsidR="00316A04" w:rsidRPr="006F76E0">
        <w:rPr>
          <w:sz w:val="24"/>
          <w:szCs w:val="24"/>
        </w:rPr>
        <w:t xml:space="preserve"> </w:t>
      </w:r>
      <w:r w:rsidRPr="006F76E0">
        <w:rPr>
          <w:sz w:val="24"/>
          <w:szCs w:val="24"/>
        </w:rPr>
        <w:t>conectado em paralelo ao regulador de tensão (</w:t>
      </w:r>
      <w:r w:rsidR="007D4339" w:rsidRPr="00377B2D">
        <w:rPr>
          <w:i/>
          <w:sz w:val="24"/>
          <w:szCs w:val="24"/>
        </w:rPr>
        <w:t>CI</w:t>
      </w:r>
      <w:r w:rsidR="007D4339" w:rsidRPr="00377B2D">
        <w:rPr>
          <w:sz w:val="24"/>
          <w:szCs w:val="24"/>
          <w:vertAlign w:val="subscript"/>
        </w:rPr>
        <w:t>2</w:t>
      </w:r>
      <w:r w:rsidRPr="006F76E0">
        <w:rPr>
          <w:sz w:val="24"/>
          <w:szCs w:val="24"/>
        </w:rPr>
        <w:t>)</w:t>
      </w:r>
      <w:r w:rsidR="00970F70" w:rsidRPr="006F76E0">
        <w:rPr>
          <w:sz w:val="24"/>
          <w:szCs w:val="24"/>
        </w:rPr>
        <w:t>.</w:t>
      </w:r>
    </w:p>
    <w:p w14:paraId="69848874" w14:textId="77777777" w:rsidR="00970F70" w:rsidRDefault="00576AF6" w:rsidP="00646C9D">
      <w:r>
        <w:t>Além disso, o circuito conta com os conectores do motor vibraciona</w:t>
      </w:r>
      <w:r w:rsidR="00316A04">
        <w:t>l</w:t>
      </w:r>
      <w:r w:rsidR="00147E4C">
        <w:t xml:space="preserve"> (</w:t>
      </w:r>
      <w:r w:rsidR="00147E4C" w:rsidRPr="00377B2D">
        <w:rPr>
          <w:i/>
        </w:rPr>
        <w:t>M</w:t>
      </w:r>
      <w:r w:rsidR="00147E4C" w:rsidRPr="00377B2D">
        <w:rPr>
          <w:vertAlign w:val="subscript"/>
        </w:rPr>
        <w:t>1</w:t>
      </w:r>
      <w:r w:rsidR="00FE5973">
        <w:t>)</w:t>
      </w:r>
      <w:r w:rsidR="00147E4C">
        <w:t xml:space="preserve">. Como </w:t>
      </w:r>
      <w:r w:rsidR="00316A04">
        <w:t xml:space="preserve">se </w:t>
      </w:r>
      <w:r w:rsidR="00147E4C">
        <w:t>pode observar no esquemático, o conector do motor est</w:t>
      </w:r>
      <w:r w:rsidR="00970F70">
        <w:t>á</w:t>
      </w:r>
      <w:r w:rsidR="00147E4C">
        <w:t xml:space="preserve"> em antiparalelo com </w:t>
      </w:r>
      <w:r w:rsidR="00316A04">
        <w:t xml:space="preserve">um diodo </w:t>
      </w:r>
      <w:r w:rsidR="00147E4C">
        <w:t>de roda</w:t>
      </w:r>
      <w:r w:rsidR="00316A04">
        <w:t>-</w:t>
      </w:r>
      <w:r w:rsidR="00147E4C">
        <w:t xml:space="preserve">livre. O </w:t>
      </w:r>
      <w:r w:rsidR="00316A04">
        <w:t xml:space="preserve">propósito </w:t>
      </w:r>
      <w:r w:rsidR="00147E4C">
        <w:t>deste diod</w:t>
      </w:r>
      <w:r w:rsidR="00970F70">
        <w:t>o</w:t>
      </w:r>
      <w:r w:rsidR="00147E4C">
        <w:t xml:space="preserve"> é o de proteção do circuito</w:t>
      </w:r>
      <w:r w:rsidR="00316A04">
        <w:t xml:space="preserve"> durante a desmagnetização do motor</w:t>
      </w:r>
      <w:r w:rsidR="00147E4C">
        <w:t>.</w:t>
      </w:r>
    </w:p>
    <w:p w14:paraId="1C73C0E8" w14:textId="77777777" w:rsidR="0028016E" w:rsidRPr="00592DF2" w:rsidRDefault="00E132E5" w:rsidP="00646C9D">
      <w:r>
        <w:t>Para o acionamento do motor vibracional se utilizará um transistor NPN 2N</w:t>
      </w:r>
      <w:r w:rsidR="00377B2D">
        <w:t>2222.</w:t>
      </w:r>
      <w:r w:rsidR="00EF48DF">
        <w:t xml:space="preserve"> </w:t>
      </w:r>
      <w:r w:rsidR="007424D6">
        <w:t xml:space="preserve">Através </w:t>
      </w:r>
      <w:r w:rsidR="00E740F7">
        <w:t xml:space="preserve">do circuito esquemático, pode-se observar que a corrente do coletor </w:t>
      </w:r>
      <w:r w:rsidR="00F96F29">
        <w:t>(</w:t>
      </w:r>
      <w:r w:rsidR="00F96F29" w:rsidRPr="00377B2D">
        <w:rPr>
          <w:i/>
        </w:rPr>
        <w:t>I</w:t>
      </w:r>
      <w:r w:rsidR="00F96F29" w:rsidRPr="00377B2D">
        <w:rPr>
          <w:i/>
          <w:vertAlign w:val="subscript"/>
        </w:rPr>
        <w:t>C</w:t>
      </w:r>
      <w:r w:rsidR="00F96F29">
        <w:t xml:space="preserve">) depende exclusivamente do motor </w:t>
      </w:r>
      <w:r w:rsidR="00F96F29" w:rsidRPr="00377B2D">
        <w:rPr>
          <w:i/>
        </w:rPr>
        <w:t>M</w:t>
      </w:r>
      <w:r w:rsidR="00F96F29" w:rsidRPr="00377B2D">
        <w:rPr>
          <w:vertAlign w:val="subscript"/>
        </w:rPr>
        <w:t>1</w:t>
      </w:r>
      <w:r w:rsidR="00F96F29">
        <w:t>. Para o dimensionamento dos componentes deve-se assumir a máxima corrente do motor, ou seja, a corrente inicial</w:t>
      </w:r>
      <w:r w:rsidR="001E5872">
        <w:t xml:space="preserve"> de</w:t>
      </w:r>
      <w:r w:rsidR="00F96F29">
        <w:t xml:space="preserve"> 120 mA. Utilizando a </w:t>
      </w:r>
      <w:r w:rsidR="00953164">
        <w:t>E</w:t>
      </w:r>
      <w:r w:rsidR="00F96F29">
        <w:t>quação</w:t>
      </w:r>
      <w:r w:rsidR="00F7552B">
        <w:t xml:space="preserve"> </w:t>
      </w:r>
      <w:r w:rsidR="00C42306">
        <w:fldChar w:fldCharType="begin"/>
      </w:r>
      <w:r w:rsidR="00F7552B">
        <w:instrText xml:space="preserve"> REF _Ref89211948 \h </w:instrText>
      </w:r>
      <w:r w:rsidR="00C42306">
        <w:fldChar w:fldCharType="separate"/>
      </w:r>
      <w:r w:rsidR="00876605">
        <w:rPr>
          <w:noProof/>
        </w:rPr>
        <w:t>3</w:t>
      </w:r>
      <w:r w:rsidR="00876605">
        <w:t>.</w:t>
      </w:r>
      <w:r w:rsidR="00876605">
        <w:rPr>
          <w:noProof/>
        </w:rPr>
        <w:t>1</w:t>
      </w:r>
      <w:r w:rsidR="00C42306">
        <w:fldChar w:fldCharType="end"/>
      </w:r>
      <w:r w:rsidR="00F7552B">
        <w:t xml:space="preserve"> </w:t>
      </w:r>
      <w:r w:rsidR="00F96F29">
        <w:t xml:space="preserve">pode-se calcular a </w:t>
      </w:r>
      <w:r w:rsidR="0028016E">
        <w:t xml:space="preserve">corrente na </w:t>
      </w:r>
      <w:r w:rsidR="001E5872">
        <w:t>b</w:t>
      </w:r>
      <w:r w:rsidR="0028016E">
        <w:t>ase (</w:t>
      </w:r>
      <w:r w:rsidR="0028016E" w:rsidRPr="00377B2D">
        <w:rPr>
          <w:i/>
        </w:rPr>
        <w:t>I</w:t>
      </w:r>
      <w:r w:rsidR="0028016E" w:rsidRPr="00377B2D">
        <w:rPr>
          <w:i/>
          <w:vertAlign w:val="subscript"/>
        </w:rPr>
        <w:t>B</w:t>
      </w:r>
      <w:r w:rsidR="0028016E">
        <w:t>)</w:t>
      </w:r>
      <w:r w:rsidR="001E5872">
        <w:t xml:space="preserve"> do transistor, onde </w:t>
      </w:r>
      <w:r w:rsidR="00806BC6">
        <w:t>utilizou-se um</w:t>
      </w:r>
      <w:r w:rsidR="001E5872">
        <w:t xml:space="preserve"> ganho de corrente </w:t>
      </w:r>
      <m:oMath>
        <m:r>
          <w:rPr>
            <w:rFonts w:ascii="Cambria Math" w:hAnsi="Cambria Math"/>
          </w:rPr>
          <m:t>β</m:t>
        </m:r>
      </m:oMath>
      <w:r w:rsidR="001E5872">
        <w:t xml:space="preserve"> </w:t>
      </w:r>
      <w:r w:rsidR="00806BC6" w:rsidRPr="00592DF2">
        <w:t>de</w:t>
      </w:r>
      <w:r w:rsidR="001E5872" w:rsidRPr="00592DF2">
        <w:t xml:space="preserve"> 40</w:t>
      </w:r>
      <w:r w:rsidR="006F1A46" w:rsidRPr="00592DF2">
        <w:t xml:space="preserve"> </w:t>
      </w:r>
      <w:r w:rsidR="00592DF2" w:rsidRPr="00592DF2">
        <w:rPr>
          <w:color w:val="000000"/>
          <w:shd w:val="clear" w:color="auto" w:fill="FFFFFF"/>
        </w:rPr>
        <w:t>(PHILIPS ELECTRONICS, 1997).</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gridCol w:w="837"/>
      </w:tblGrid>
      <w:tr w:rsidR="0028016E" w14:paraId="217D75C6" w14:textId="77777777" w:rsidTr="0028016E">
        <w:trPr>
          <w:trHeight w:val="645"/>
        </w:trPr>
        <w:tc>
          <w:tcPr>
            <w:tcW w:w="8148" w:type="dxa"/>
          </w:tcPr>
          <w:p w14:paraId="1FBC33F0" w14:textId="77777777" w:rsidR="0028016E" w:rsidRDefault="00EB3FA6" w:rsidP="00E32054">
            <w:pPr>
              <w:pStyle w:val="CorpodoTexto"/>
            </w:pPr>
            <m:oMathPara>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β</m:t>
                    </m:r>
                  </m:den>
                </m:f>
              </m:oMath>
            </m:oMathPara>
          </w:p>
        </w:tc>
        <w:tc>
          <w:tcPr>
            <w:tcW w:w="837" w:type="dxa"/>
          </w:tcPr>
          <w:p w14:paraId="122145BF" w14:textId="77777777" w:rsidR="0028016E" w:rsidRDefault="0028016E" w:rsidP="00E32054">
            <w:pPr>
              <w:pStyle w:val="CorpodoTexto"/>
              <w:ind w:firstLine="0"/>
            </w:pPr>
            <w:bookmarkStart w:id="122" w:name="_Ref89211948"/>
            <w:r>
              <w:t>(</w:t>
            </w:r>
            <w:r w:rsidR="00C42306">
              <w:fldChar w:fldCharType="begin"/>
            </w:r>
            <w:r w:rsidR="00085CBA">
              <w:instrText xml:space="preserve"> STYLEREF 1 \s </w:instrText>
            </w:r>
            <w:r w:rsidR="00C42306">
              <w:fldChar w:fldCharType="separate"/>
            </w:r>
            <w:r w:rsidR="00876605">
              <w:rPr>
                <w:noProof/>
              </w:rPr>
              <w:t>3</w:t>
            </w:r>
            <w:r w:rsidR="00C42306">
              <w:rPr>
                <w:noProof/>
              </w:rPr>
              <w:fldChar w:fldCharType="end"/>
            </w:r>
            <w:r>
              <w:t>.</w:t>
            </w:r>
            <w:r w:rsidR="00C42306">
              <w:fldChar w:fldCharType="begin"/>
            </w:r>
            <w:r w:rsidR="00085CBA">
              <w:instrText xml:space="preserve"> SEQ Equação \* ARABIC \s 1 </w:instrText>
            </w:r>
            <w:r w:rsidR="00C42306">
              <w:fldChar w:fldCharType="separate"/>
            </w:r>
            <w:r w:rsidR="00876605">
              <w:rPr>
                <w:noProof/>
              </w:rPr>
              <w:t>1</w:t>
            </w:r>
            <w:r w:rsidR="00C42306">
              <w:rPr>
                <w:noProof/>
              </w:rPr>
              <w:fldChar w:fldCharType="end"/>
            </w:r>
            <w:r>
              <w:t>)</w:t>
            </w:r>
            <w:bookmarkEnd w:id="122"/>
          </w:p>
        </w:tc>
      </w:tr>
      <w:tr w:rsidR="0028016E" w14:paraId="330AB761" w14:textId="77777777" w:rsidTr="0028016E">
        <w:trPr>
          <w:trHeight w:val="592"/>
        </w:trPr>
        <w:tc>
          <w:tcPr>
            <w:tcW w:w="8148" w:type="dxa"/>
          </w:tcPr>
          <w:p w14:paraId="651BE80C" w14:textId="77777777" w:rsidR="0028016E" w:rsidRDefault="00EB3FA6" w:rsidP="001E5872">
            <w:pPr>
              <w:pStyle w:val="CorpodoTexto"/>
            </w:pPr>
            <m:oMathPara>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 xml:space="preserve">= </m:t>
                </m:r>
                <m:f>
                  <m:fPr>
                    <m:ctrlPr>
                      <w:rPr>
                        <w:rFonts w:ascii="Cambria Math" w:hAnsi="Cambria Math"/>
                        <w:i/>
                      </w:rPr>
                    </m:ctrlPr>
                  </m:fPr>
                  <m:num>
                    <m:r>
                      <w:rPr>
                        <w:rFonts w:ascii="Cambria Math" w:hAnsi="Cambria Math"/>
                      </w:rPr>
                      <m:t>120 mA</m:t>
                    </m:r>
                  </m:num>
                  <m:den>
                    <m:r>
                      <w:rPr>
                        <w:rFonts w:ascii="Cambria Math" w:hAnsi="Cambria Math"/>
                      </w:rPr>
                      <m:t>40</m:t>
                    </m:r>
                  </m:den>
                </m:f>
                <m:r>
                  <w:rPr>
                    <w:rFonts w:ascii="Cambria Math" w:hAnsi="Cambria Math"/>
                  </w:rPr>
                  <m:t>=3 mA</m:t>
                </m:r>
              </m:oMath>
            </m:oMathPara>
          </w:p>
        </w:tc>
        <w:tc>
          <w:tcPr>
            <w:tcW w:w="837" w:type="dxa"/>
          </w:tcPr>
          <w:p w14:paraId="7AA1FA42" w14:textId="77777777" w:rsidR="0028016E" w:rsidRDefault="0028016E" w:rsidP="00E32054">
            <w:pPr>
              <w:pStyle w:val="CorpodoTexto"/>
              <w:ind w:firstLine="0"/>
            </w:pPr>
            <w:r>
              <w:t>(</w:t>
            </w:r>
            <w:r w:rsidR="00C42306">
              <w:fldChar w:fldCharType="begin"/>
            </w:r>
            <w:r w:rsidR="00085CBA">
              <w:instrText xml:space="preserve"> STYLEREF 1 \s </w:instrText>
            </w:r>
            <w:r w:rsidR="00C42306">
              <w:fldChar w:fldCharType="separate"/>
            </w:r>
            <w:r w:rsidR="00876605">
              <w:rPr>
                <w:noProof/>
              </w:rPr>
              <w:t>3</w:t>
            </w:r>
            <w:r w:rsidR="00C42306">
              <w:rPr>
                <w:noProof/>
              </w:rPr>
              <w:fldChar w:fldCharType="end"/>
            </w:r>
            <w:r>
              <w:t>.</w:t>
            </w:r>
            <w:r w:rsidR="00C42306">
              <w:fldChar w:fldCharType="begin"/>
            </w:r>
            <w:r w:rsidR="00085CBA">
              <w:instrText xml:space="preserve"> SEQ Equação \* ARABIC \s 1 </w:instrText>
            </w:r>
            <w:r w:rsidR="00C42306">
              <w:fldChar w:fldCharType="separate"/>
            </w:r>
            <w:r w:rsidR="00876605">
              <w:rPr>
                <w:noProof/>
              </w:rPr>
              <w:t>2</w:t>
            </w:r>
            <w:r w:rsidR="00C42306">
              <w:rPr>
                <w:noProof/>
              </w:rPr>
              <w:fldChar w:fldCharType="end"/>
            </w:r>
            <w:r>
              <w:t>)</w:t>
            </w:r>
          </w:p>
        </w:tc>
      </w:tr>
    </w:tbl>
    <w:p w14:paraId="3D29D264" w14:textId="77777777" w:rsidR="0028016E" w:rsidRDefault="001E5872" w:rsidP="00377B2D">
      <w:pPr>
        <w:pStyle w:val="Legenda"/>
        <w:keepNext/>
        <w:ind w:firstLine="709"/>
        <w:jc w:val="both"/>
        <w:rPr>
          <w:sz w:val="24"/>
          <w:szCs w:val="24"/>
        </w:rPr>
      </w:pPr>
      <w:bookmarkStart w:id="123" w:name="_Ref83564074"/>
      <w:bookmarkStart w:id="124" w:name="_Ref80814383"/>
      <w:r>
        <w:rPr>
          <w:sz w:val="24"/>
          <w:szCs w:val="24"/>
        </w:rPr>
        <w:t xml:space="preserve">Salienta-se que, devido </w:t>
      </w:r>
      <w:r w:rsidR="00377B2D">
        <w:rPr>
          <w:sz w:val="24"/>
          <w:szCs w:val="24"/>
        </w:rPr>
        <w:t>a</w:t>
      </w:r>
      <w:r>
        <w:rPr>
          <w:sz w:val="24"/>
          <w:szCs w:val="24"/>
        </w:rPr>
        <w:t xml:space="preserve"> variações de </w:t>
      </w:r>
      <m:oMath>
        <m:r>
          <w:rPr>
            <w:rFonts w:ascii="Cambria Math" w:hAnsi="Cambria Math"/>
          </w:rPr>
          <m:t>β</m:t>
        </m:r>
      </m:oMath>
      <w:r>
        <w:rPr>
          <w:sz w:val="24"/>
          <w:szCs w:val="24"/>
        </w:rPr>
        <w:t xml:space="preserve"> com a temperatura ou mesmo entre diferentes lotes de transistores, foi empregado</w:t>
      </w:r>
      <w:r w:rsidR="006C2A05">
        <w:rPr>
          <w:sz w:val="24"/>
          <w:szCs w:val="24"/>
        </w:rPr>
        <w:t xml:space="preserve"> um fator de segurança de 100% para a corrente de base, ou seja,</w:t>
      </w:r>
      <w:r w:rsidR="006C2A05" w:rsidRPr="0028016E">
        <w:rPr>
          <w:sz w:val="24"/>
          <w:szCs w:val="24"/>
        </w:rPr>
        <w:t xml:space="preserve"> </w:t>
      </w:r>
      <w:r w:rsidR="006C2A05" w:rsidRPr="00377B2D">
        <w:rPr>
          <w:i/>
          <w:sz w:val="24"/>
          <w:szCs w:val="24"/>
        </w:rPr>
        <w:t>I</w:t>
      </w:r>
      <w:r w:rsidR="006C2A05" w:rsidRPr="00377B2D">
        <w:rPr>
          <w:i/>
          <w:sz w:val="24"/>
          <w:szCs w:val="24"/>
          <w:vertAlign w:val="subscript"/>
        </w:rPr>
        <w:t>B</w:t>
      </w:r>
      <w:r w:rsidR="006C2A05" w:rsidRPr="0028016E">
        <w:rPr>
          <w:sz w:val="24"/>
          <w:szCs w:val="24"/>
        </w:rPr>
        <w:t xml:space="preserve"> = </w:t>
      </w:r>
      <w:r w:rsidR="006C2A05">
        <w:rPr>
          <w:sz w:val="24"/>
          <w:szCs w:val="24"/>
        </w:rPr>
        <w:t>6</w:t>
      </w:r>
      <w:r w:rsidR="006C2A05" w:rsidRPr="0028016E">
        <w:rPr>
          <w:sz w:val="24"/>
          <w:szCs w:val="24"/>
        </w:rPr>
        <w:t xml:space="preserve"> mA</w:t>
      </w:r>
      <w:r w:rsidR="006C2A05">
        <w:rPr>
          <w:sz w:val="24"/>
          <w:szCs w:val="24"/>
        </w:rPr>
        <w:t>.</w:t>
      </w:r>
    </w:p>
    <w:p w14:paraId="08790B1E" w14:textId="77777777" w:rsidR="006C2A05" w:rsidRDefault="006C2A05" w:rsidP="006C2A05">
      <w:r>
        <w:t xml:space="preserve">Por fim, para o </w:t>
      </w:r>
      <w:r w:rsidR="00DF6567">
        <w:t>cálculo</w:t>
      </w:r>
      <w:r>
        <w:t xml:space="preserve"> do </w:t>
      </w:r>
      <w:r w:rsidR="001E5872">
        <w:t>r</w:t>
      </w:r>
      <w:r>
        <w:t>esistor R</w:t>
      </w:r>
      <w:r w:rsidR="008A3E19">
        <w:rPr>
          <w:vertAlign w:val="subscript"/>
        </w:rPr>
        <w:t>B</w:t>
      </w:r>
      <w:r>
        <w:t xml:space="preserve">, </w:t>
      </w:r>
      <w:r w:rsidR="00C4408A">
        <w:t>utilizou-se a Lei de Ohm</w:t>
      </w:r>
      <w:r w:rsidR="001E5872">
        <w:t xml:space="preserve">, onde </w:t>
      </w:r>
      <w:r w:rsidR="001E5872" w:rsidRPr="008A3E19">
        <w:rPr>
          <w:i/>
        </w:rPr>
        <w:t>V</w:t>
      </w:r>
      <w:r w:rsidR="001E5872" w:rsidRPr="008A3E19">
        <w:rPr>
          <w:i/>
          <w:vertAlign w:val="subscript"/>
        </w:rPr>
        <w:t>BE</w:t>
      </w:r>
      <w:r w:rsidR="001E5872">
        <w:t xml:space="preserve"> vale </w:t>
      </w:r>
      <w:r w:rsidR="00592DF2">
        <w:t xml:space="preserve">para o transistor, </w:t>
      </w:r>
      <w:r w:rsidR="001E5872">
        <w:t>aproximadamente 0,</w:t>
      </w:r>
      <w:r w:rsidR="001E5872" w:rsidRPr="00592DF2">
        <w:t xml:space="preserve">7 V </w:t>
      </w:r>
      <w:r w:rsidR="00592DF2" w:rsidRPr="00592DF2">
        <w:rPr>
          <w:color w:val="000000"/>
          <w:shd w:val="clear" w:color="auto" w:fill="FFFFFF"/>
        </w:rPr>
        <w:t>(PHILIPS ELECTRONICS, 1997).</w:t>
      </w:r>
      <w:r w:rsidR="006F1A46">
        <w:t xml:space="preserve"> </w:t>
      </w: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855"/>
      </w:tblGrid>
      <w:tr w:rsidR="006C2A05" w14:paraId="0A596B77" w14:textId="77777777" w:rsidTr="00B86836">
        <w:trPr>
          <w:trHeight w:val="547"/>
        </w:trPr>
        <w:tc>
          <w:tcPr>
            <w:tcW w:w="8325" w:type="dxa"/>
          </w:tcPr>
          <w:p w14:paraId="26AC27A3" w14:textId="77777777" w:rsidR="006C2A05" w:rsidRDefault="00EB3FA6" w:rsidP="00E32054">
            <w:pPr>
              <w:pStyle w:val="CorpodoTexto"/>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f>
                  <m:fPr>
                    <m:ctrlPr>
                      <w:rPr>
                        <w:rFonts w:ascii="Cambria Math" w:hAnsi="Cambria Math"/>
                        <w:i/>
                      </w:rPr>
                    </m:ctrlPr>
                  </m:fPr>
                  <m:num>
                    <m:r>
                      <w:rPr>
                        <w:rFonts w:ascii="Cambria Math" w:hAnsi="Cambria Math"/>
                      </w:rPr>
                      <m:t>3,3 V-</m:t>
                    </m:r>
                    <m:sSub>
                      <m:sSubPr>
                        <m:ctrlPr>
                          <w:rPr>
                            <w:rFonts w:ascii="Cambria Math" w:hAnsi="Cambria Math"/>
                            <w:i/>
                          </w:rPr>
                        </m:ctrlPr>
                      </m:sSubPr>
                      <m:e>
                        <m:r>
                          <w:rPr>
                            <w:rFonts w:ascii="Cambria Math" w:hAnsi="Cambria Math"/>
                          </w:rPr>
                          <m:t>V</m:t>
                        </m:r>
                      </m:e>
                      <m:sub>
                        <m:r>
                          <w:rPr>
                            <w:rFonts w:ascii="Cambria Math" w:hAnsi="Cambria Math"/>
                          </w:rPr>
                          <m:t>BE</m:t>
                        </m:r>
                      </m:sub>
                    </m:sSub>
                  </m:num>
                  <m:den>
                    <m:sSub>
                      <m:sSubPr>
                        <m:ctrlPr>
                          <w:rPr>
                            <w:rFonts w:ascii="Cambria Math" w:hAnsi="Cambria Math"/>
                            <w:i/>
                          </w:rPr>
                        </m:ctrlPr>
                      </m:sSubPr>
                      <m:e>
                        <m:r>
                          <w:rPr>
                            <w:rFonts w:ascii="Cambria Math" w:hAnsi="Cambria Math"/>
                          </w:rPr>
                          <m:t>I</m:t>
                        </m:r>
                      </m:e>
                      <m:sub>
                        <m:r>
                          <w:rPr>
                            <w:rFonts w:ascii="Cambria Math" w:hAnsi="Cambria Math"/>
                          </w:rPr>
                          <m:t>B</m:t>
                        </m:r>
                      </m:sub>
                    </m:sSub>
                  </m:den>
                </m:f>
              </m:oMath>
            </m:oMathPara>
          </w:p>
        </w:tc>
        <w:tc>
          <w:tcPr>
            <w:tcW w:w="855" w:type="dxa"/>
          </w:tcPr>
          <w:p w14:paraId="3579525C" w14:textId="77777777" w:rsidR="006C2A05" w:rsidRDefault="006C2A05" w:rsidP="00E32054">
            <w:pPr>
              <w:pStyle w:val="CorpodoTexto"/>
              <w:ind w:firstLine="0"/>
            </w:pPr>
            <w:r>
              <w:t>(</w:t>
            </w:r>
            <w:r w:rsidR="00C42306">
              <w:fldChar w:fldCharType="begin"/>
            </w:r>
            <w:r w:rsidR="00085CBA">
              <w:instrText xml:space="preserve"> STYLEREF 1 \s </w:instrText>
            </w:r>
            <w:r w:rsidR="00C42306">
              <w:fldChar w:fldCharType="separate"/>
            </w:r>
            <w:r w:rsidR="00876605">
              <w:rPr>
                <w:noProof/>
              </w:rPr>
              <w:t>3</w:t>
            </w:r>
            <w:r w:rsidR="00C42306">
              <w:rPr>
                <w:noProof/>
              </w:rPr>
              <w:fldChar w:fldCharType="end"/>
            </w:r>
            <w:r>
              <w:t>.</w:t>
            </w:r>
            <w:r w:rsidR="00C42306">
              <w:fldChar w:fldCharType="begin"/>
            </w:r>
            <w:r w:rsidR="00085CBA">
              <w:instrText xml:space="preserve"> SEQ Equação \* ARABIC \s 1 </w:instrText>
            </w:r>
            <w:r w:rsidR="00C42306">
              <w:fldChar w:fldCharType="separate"/>
            </w:r>
            <w:r w:rsidR="00876605">
              <w:rPr>
                <w:noProof/>
              </w:rPr>
              <w:t>3</w:t>
            </w:r>
            <w:r w:rsidR="00C42306">
              <w:rPr>
                <w:noProof/>
              </w:rPr>
              <w:fldChar w:fldCharType="end"/>
            </w:r>
            <w:r>
              <w:t>)</w:t>
            </w:r>
          </w:p>
        </w:tc>
      </w:tr>
      <w:tr w:rsidR="001C7D4F" w14:paraId="4A5A310B" w14:textId="77777777" w:rsidTr="00B86836">
        <w:trPr>
          <w:trHeight w:val="547"/>
        </w:trPr>
        <w:tc>
          <w:tcPr>
            <w:tcW w:w="8325" w:type="dxa"/>
          </w:tcPr>
          <w:p w14:paraId="237C781E" w14:textId="77777777" w:rsidR="001C7D4F" w:rsidRDefault="00EB3FA6" w:rsidP="00E32054">
            <w:pPr>
              <w:pStyle w:val="CorpodoTexto"/>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f>
                  <m:fPr>
                    <m:ctrlPr>
                      <w:rPr>
                        <w:rFonts w:ascii="Cambria Math" w:hAnsi="Cambria Math"/>
                        <w:i/>
                      </w:rPr>
                    </m:ctrlPr>
                  </m:fPr>
                  <m:num>
                    <m:r>
                      <w:rPr>
                        <w:rFonts w:ascii="Cambria Math" w:hAnsi="Cambria Math"/>
                      </w:rPr>
                      <m:t>3,3 V-0,7 V</m:t>
                    </m:r>
                  </m:num>
                  <m:den>
                    <m:r>
                      <w:rPr>
                        <w:rFonts w:ascii="Cambria Math" w:hAnsi="Cambria Math"/>
                      </w:rPr>
                      <m:t>6 mA</m:t>
                    </m:r>
                  </m:den>
                </m:f>
                <m:r>
                  <w:rPr>
                    <w:rFonts w:ascii="Cambria Math" w:hAnsi="Cambria Math"/>
                  </w:rPr>
                  <m:t xml:space="preserve">=433 </m:t>
                </m:r>
                <m:r>
                  <m:rPr>
                    <m:sty m:val="p"/>
                  </m:rPr>
                  <w:rPr>
                    <w:rFonts w:ascii="Cambria Math" w:hAnsi="Cambria Math"/>
                  </w:rPr>
                  <m:t>Ω</m:t>
                </m:r>
              </m:oMath>
            </m:oMathPara>
          </w:p>
        </w:tc>
        <w:tc>
          <w:tcPr>
            <w:tcW w:w="855" w:type="dxa"/>
          </w:tcPr>
          <w:p w14:paraId="7918E01A" w14:textId="77777777" w:rsidR="001C7D4F" w:rsidRDefault="001C7D4F" w:rsidP="00E32054">
            <w:pPr>
              <w:pStyle w:val="CorpodoTexto"/>
              <w:ind w:firstLine="0"/>
            </w:pPr>
            <w:r>
              <w:t>(</w:t>
            </w:r>
            <w:r w:rsidR="00C42306">
              <w:fldChar w:fldCharType="begin"/>
            </w:r>
            <w:r w:rsidR="00085CBA">
              <w:instrText xml:space="preserve"> STYLEREF 1 \s </w:instrText>
            </w:r>
            <w:r w:rsidR="00C42306">
              <w:fldChar w:fldCharType="separate"/>
            </w:r>
            <w:r w:rsidR="00876605">
              <w:rPr>
                <w:noProof/>
              </w:rPr>
              <w:t>3</w:t>
            </w:r>
            <w:r w:rsidR="00C42306">
              <w:rPr>
                <w:noProof/>
              </w:rPr>
              <w:fldChar w:fldCharType="end"/>
            </w:r>
            <w:r>
              <w:t>.</w:t>
            </w:r>
            <w:r w:rsidR="00C42306">
              <w:fldChar w:fldCharType="begin"/>
            </w:r>
            <w:r w:rsidR="00085CBA">
              <w:instrText xml:space="preserve"> SEQ Equação \* ARABIC \s 1 </w:instrText>
            </w:r>
            <w:r w:rsidR="00C42306">
              <w:fldChar w:fldCharType="separate"/>
            </w:r>
            <w:r w:rsidR="00876605">
              <w:rPr>
                <w:noProof/>
              </w:rPr>
              <w:t>4</w:t>
            </w:r>
            <w:r w:rsidR="00C42306">
              <w:rPr>
                <w:noProof/>
              </w:rPr>
              <w:fldChar w:fldCharType="end"/>
            </w:r>
            <w:r>
              <w:t>)</w:t>
            </w:r>
          </w:p>
        </w:tc>
      </w:tr>
    </w:tbl>
    <w:p w14:paraId="0118468C" w14:textId="77777777" w:rsidR="006C2A05" w:rsidRPr="006C2A05" w:rsidRDefault="001C7D4F" w:rsidP="006C2A05">
      <w:r>
        <w:t>Aproximando</w:t>
      </w:r>
      <w:r w:rsidR="001E5872">
        <w:t>-se</w:t>
      </w:r>
      <w:r>
        <w:t xml:space="preserve"> para </w:t>
      </w:r>
      <w:r w:rsidR="001E5872">
        <w:t xml:space="preserve">um </w:t>
      </w:r>
      <w:r>
        <w:t xml:space="preserve">valor comercial, obtém-se </w:t>
      </w:r>
      <w:r w:rsidRPr="008A3E19">
        <w:rPr>
          <w:i/>
        </w:rPr>
        <w:t>R</w:t>
      </w:r>
      <w:r w:rsidRPr="008A3E19">
        <w:rPr>
          <w:i/>
          <w:vertAlign w:val="subscript"/>
        </w:rPr>
        <w:t>B</w:t>
      </w:r>
      <w:r w:rsidRPr="0028016E">
        <w:t xml:space="preserve"> = </w:t>
      </w:r>
      <w:r>
        <w:t>390</w:t>
      </w:r>
      <w:r w:rsidRPr="0028016E">
        <w:t xml:space="preserve"> </w:t>
      </w:r>
      <w:r>
        <w:t>Ω.</w:t>
      </w:r>
    </w:p>
    <w:p w14:paraId="1B570A48" w14:textId="77777777" w:rsidR="0028016E" w:rsidRPr="0028016E" w:rsidRDefault="0028016E" w:rsidP="0028016E"/>
    <w:p w14:paraId="75322014" w14:textId="77777777" w:rsidR="00011CBE" w:rsidRDefault="00011CBE" w:rsidP="00011CBE">
      <w:pPr>
        <w:pStyle w:val="Legenda"/>
        <w:keepNext/>
        <w:jc w:val="both"/>
      </w:pPr>
      <w:bookmarkStart w:id="125" w:name="_Ref89324998"/>
      <w:bookmarkStart w:id="126" w:name="_Toc109837666"/>
      <w:r>
        <w:lastRenderedPageBreak/>
        <w:t xml:space="preserve">Figura </w:t>
      </w:r>
      <w:r w:rsidR="00C42306">
        <w:fldChar w:fldCharType="begin"/>
      </w:r>
      <w:r w:rsidR="00D8476F">
        <w:instrText xml:space="preserve"> STYLEREF 1 \s </w:instrText>
      </w:r>
      <w:r w:rsidR="00C42306">
        <w:fldChar w:fldCharType="separate"/>
      </w:r>
      <w:r w:rsidR="00876605">
        <w:rPr>
          <w:noProof/>
        </w:rPr>
        <w:t>3</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3</w:t>
      </w:r>
      <w:r w:rsidR="00C42306">
        <w:rPr>
          <w:noProof/>
        </w:rPr>
        <w:fldChar w:fldCharType="end"/>
      </w:r>
      <w:bookmarkEnd w:id="123"/>
      <w:bookmarkEnd w:id="125"/>
      <w:r>
        <w:t xml:space="preserve"> –</w:t>
      </w:r>
      <w:r w:rsidR="001E5872">
        <w:t xml:space="preserve"> </w:t>
      </w:r>
      <w:bookmarkEnd w:id="124"/>
      <w:r w:rsidR="001E5872">
        <w:t xml:space="preserve">Esquemático da PCI </w:t>
      </w:r>
      <w:r w:rsidR="00B40CBB">
        <w:t>do Receptor de dados.</w:t>
      </w:r>
      <w:bookmarkEnd w:id="126"/>
      <w:r w:rsidR="00B40CBB">
        <w:t xml:space="preserve"> </w:t>
      </w:r>
    </w:p>
    <w:p w14:paraId="1F05A640" w14:textId="77777777" w:rsidR="005C0752" w:rsidRDefault="002F4BFA" w:rsidP="00B86836">
      <w:pPr>
        <w:pStyle w:val="apendice"/>
        <w:jc w:val="center"/>
      </w:pPr>
      <w:r>
        <w:rPr>
          <w:noProof/>
          <w:lang w:val="en-US" w:eastAsia="en-US"/>
        </w:rPr>
        <w:drawing>
          <wp:inline distT="0" distB="0" distL="0" distR="0" wp14:anchorId="70ECEF33" wp14:editId="4CA169DE">
            <wp:extent cx="5400000" cy="3667380"/>
            <wp:effectExtent l="0" t="0" r="0" b="0"/>
            <wp:docPr id="18" name="Gráfico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áfico 18"/>
                    <pic:cNvPicPr/>
                  </pic:nvPicPr>
                  <pic:blipFill rotWithShape="1">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rcRect l="5126" t="5409" r="33028" b="34854"/>
                    <a:stretch/>
                  </pic:blipFill>
                  <pic:spPr bwMode="auto">
                    <a:xfrm>
                      <a:off x="0" y="0"/>
                      <a:ext cx="5400000" cy="3667380"/>
                    </a:xfrm>
                    <a:prstGeom prst="rect">
                      <a:avLst/>
                    </a:prstGeom>
                    <a:ln>
                      <a:noFill/>
                    </a:ln>
                    <a:extLst>
                      <a:ext uri="{53640926-AAD7-44D8-BBD7-CCE9431645EC}">
                        <a14:shadowObscured xmlns:a14="http://schemas.microsoft.com/office/drawing/2010/main"/>
                      </a:ext>
                    </a:extLst>
                  </pic:spPr>
                </pic:pic>
              </a:graphicData>
            </a:graphic>
          </wp:inline>
        </w:drawing>
      </w:r>
    </w:p>
    <w:p w14:paraId="36C7B49A" w14:textId="77777777" w:rsidR="00011CBE" w:rsidRDefault="002C3724" w:rsidP="00011CBE">
      <w:pPr>
        <w:pStyle w:val="Legenda"/>
      </w:pPr>
      <w:r>
        <w:t>Fonte: Autor</w:t>
      </w:r>
      <w:r w:rsidR="00011CBE">
        <w:t>.</w:t>
      </w:r>
    </w:p>
    <w:p w14:paraId="26683923" w14:textId="77777777" w:rsidR="00DA29E5" w:rsidRDefault="00DA29E5" w:rsidP="00DA29E5">
      <w:pPr>
        <w:pStyle w:val="Ttulo3"/>
      </w:pPr>
      <w:bookmarkStart w:id="127" w:name="_Toc109837838"/>
      <w:r w:rsidRPr="00E64363">
        <w:rPr>
          <w:i/>
        </w:rPr>
        <w:t>Layout</w:t>
      </w:r>
      <w:r w:rsidR="00D16145" w:rsidRPr="00D16145">
        <w:t xml:space="preserve"> </w:t>
      </w:r>
      <w:r w:rsidR="00D16145">
        <w:t>da Placa de Circuito Impresso</w:t>
      </w:r>
      <w:bookmarkEnd w:id="127"/>
    </w:p>
    <w:p w14:paraId="0764A83E" w14:textId="77777777" w:rsidR="00DA29E5" w:rsidRDefault="00DA29E5" w:rsidP="00DA29E5">
      <w:r>
        <w:t xml:space="preserve">Como pode ser visto na </w:t>
      </w:r>
      <w:r w:rsidR="00C42306">
        <w:fldChar w:fldCharType="begin"/>
      </w:r>
      <w:r>
        <w:instrText xml:space="preserve"> REF _Ref80814385 \h </w:instrText>
      </w:r>
      <w:r w:rsidR="00C42306">
        <w:fldChar w:fldCharType="separate"/>
      </w:r>
      <w:r w:rsidR="00876605">
        <w:t xml:space="preserve">Figura </w:t>
      </w:r>
      <w:r w:rsidR="00876605">
        <w:rPr>
          <w:noProof/>
        </w:rPr>
        <w:t>3</w:t>
      </w:r>
      <w:r w:rsidR="00876605">
        <w:t>.</w:t>
      </w:r>
      <w:r w:rsidR="00876605">
        <w:rPr>
          <w:noProof/>
        </w:rPr>
        <w:t>4</w:t>
      </w:r>
      <w:r w:rsidR="00C42306">
        <w:fldChar w:fldCharType="end"/>
      </w:r>
      <w:r>
        <w:t xml:space="preserve">, a </w:t>
      </w:r>
      <w:r w:rsidR="00D16145">
        <w:t xml:space="preserve">dimensão </w:t>
      </w:r>
      <w:r>
        <w:t xml:space="preserve">da </w:t>
      </w:r>
      <w:r w:rsidRPr="00077C60">
        <w:t>PCI</w:t>
      </w:r>
      <w:r w:rsidR="00591EB3">
        <w:t xml:space="preserve"> </w:t>
      </w:r>
      <w:r>
        <w:t xml:space="preserve">do receptor </w:t>
      </w:r>
      <w:r w:rsidR="00591EB3">
        <w:t>é</w:t>
      </w:r>
      <w:r>
        <w:t xml:space="preserve"> 6</w:t>
      </w:r>
      <w:r w:rsidR="00970F70">
        <w:t>0</w:t>
      </w:r>
      <w:r w:rsidR="00D16145">
        <w:t xml:space="preserve"> </w:t>
      </w:r>
      <w:r>
        <w:t xml:space="preserve">mm x </w:t>
      </w:r>
      <w:r w:rsidR="00970F70">
        <w:t>36</w:t>
      </w:r>
      <w:r>
        <w:t>,</w:t>
      </w:r>
      <w:r w:rsidR="00D9668F">
        <w:t>6</w:t>
      </w:r>
      <w:r w:rsidR="00D16145">
        <w:t xml:space="preserve"> </w:t>
      </w:r>
      <w:r>
        <w:t xml:space="preserve">mm. Os componentes foram arranjados de forma a otimizar o espaço, compactando o sistema ao máximo. Também se projetou um </w:t>
      </w:r>
      <w:r w:rsidR="001E5872">
        <w:t>plano de terra</w:t>
      </w:r>
      <w:r>
        <w:t>.</w:t>
      </w:r>
      <w:r w:rsidR="004A5700">
        <w:t xml:space="preserve"> Além disso, pode-se observar uma ilha retangular</w:t>
      </w:r>
      <w:r w:rsidR="00A139E3">
        <w:t xml:space="preserve"> no extremo superior direito,</w:t>
      </w:r>
      <w:r w:rsidR="004A5700">
        <w:t xml:space="preserve"> em que se deverá acoplar o motor vibracional</w:t>
      </w:r>
      <w:r w:rsidR="00A139E3">
        <w:t>.</w:t>
      </w:r>
    </w:p>
    <w:p w14:paraId="3B9712AA" w14:textId="77777777" w:rsidR="00DA29E5" w:rsidRPr="00DA29E5" w:rsidRDefault="00DA29E5" w:rsidP="00DA29E5"/>
    <w:p w14:paraId="2DB3C9D1" w14:textId="77777777" w:rsidR="00DA29E5" w:rsidRDefault="00DA29E5" w:rsidP="00825B3F">
      <w:pPr>
        <w:pStyle w:val="Legenda"/>
        <w:keepNext/>
        <w:jc w:val="both"/>
      </w:pPr>
      <w:bookmarkStart w:id="128" w:name="_Ref80814385"/>
      <w:bookmarkStart w:id="129" w:name="_Ref80814384"/>
      <w:bookmarkStart w:id="130" w:name="_Toc109837667"/>
      <w:r>
        <w:lastRenderedPageBreak/>
        <w:t xml:space="preserve">Figura </w:t>
      </w:r>
      <w:r w:rsidR="00C42306">
        <w:fldChar w:fldCharType="begin"/>
      </w:r>
      <w:r w:rsidR="00D8476F">
        <w:instrText xml:space="preserve"> STYLEREF 1 \s </w:instrText>
      </w:r>
      <w:r w:rsidR="00C42306">
        <w:fldChar w:fldCharType="separate"/>
      </w:r>
      <w:r w:rsidR="00876605">
        <w:rPr>
          <w:noProof/>
        </w:rPr>
        <w:t>3</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4</w:t>
      </w:r>
      <w:r w:rsidR="00C42306">
        <w:rPr>
          <w:noProof/>
        </w:rPr>
        <w:fldChar w:fldCharType="end"/>
      </w:r>
      <w:bookmarkEnd w:id="128"/>
      <w:r>
        <w:t xml:space="preserve"> </w:t>
      </w:r>
      <w:r w:rsidR="00AD6246">
        <w:t xml:space="preserve">– </w:t>
      </w:r>
      <w:r w:rsidRPr="00E64363">
        <w:rPr>
          <w:i/>
        </w:rPr>
        <w:t>Layout</w:t>
      </w:r>
      <w:r>
        <w:t xml:space="preserve"> </w:t>
      </w:r>
      <w:r w:rsidR="001E5872">
        <w:t xml:space="preserve">da PCI do </w:t>
      </w:r>
      <w:r>
        <w:t>receptor</w:t>
      </w:r>
      <w:bookmarkEnd w:id="129"/>
      <w:r w:rsidR="00EA6BAD">
        <w:t>.</w:t>
      </w:r>
      <w:bookmarkEnd w:id="130"/>
    </w:p>
    <w:p w14:paraId="65522A65" w14:textId="77777777" w:rsidR="00825B3F" w:rsidRDefault="00D9668F" w:rsidP="00FD6290">
      <w:pPr>
        <w:pStyle w:val="apendice"/>
        <w:jc w:val="center"/>
      </w:pPr>
      <w:r>
        <w:rPr>
          <w:noProof/>
          <w:lang w:val="en-US" w:eastAsia="en-US"/>
        </w:rPr>
        <w:drawing>
          <wp:inline distT="0" distB="0" distL="0" distR="0" wp14:anchorId="67674AAE" wp14:editId="00A8D7AC">
            <wp:extent cx="3600000" cy="5681925"/>
            <wp:effectExtent l="0" t="0" r="635" b="0"/>
            <wp:docPr id="21" name="Gráfico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áfico 21"/>
                    <pic:cNvPicPr/>
                  </pic:nvPicPr>
                  <pic:blipFill rotWithShape="1">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rcRect l="5559" t="3267" r="4728" b="4723"/>
                    <a:stretch/>
                  </pic:blipFill>
                  <pic:spPr bwMode="auto">
                    <a:xfrm>
                      <a:off x="0" y="0"/>
                      <a:ext cx="3600000" cy="5681925"/>
                    </a:xfrm>
                    <a:prstGeom prst="rect">
                      <a:avLst/>
                    </a:prstGeom>
                    <a:ln>
                      <a:noFill/>
                    </a:ln>
                    <a:extLst>
                      <a:ext uri="{53640926-AAD7-44D8-BBD7-CCE9431645EC}">
                        <a14:shadowObscured xmlns:a14="http://schemas.microsoft.com/office/drawing/2010/main"/>
                      </a:ext>
                    </a:extLst>
                  </pic:spPr>
                </pic:pic>
              </a:graphicData>
            </a:graphic>
          </wp:inline>
        </w:drawing>
      </w:r>
    </w:p>
    <w:p w14:paraId="1C314BDF" w14:textId="77777777" w:rsidR="00DA29E5" w:rsidRDefault="00DA29E5" w:rsidP="00DA29E5">
      <w:pPr>
        <w:pStyle w:val="Legenda"/>
      </w:pPr>
      <w:r>
        <w:t>Fonte: Autor.</w:t>
      </w:r>
    </w:p>
    <w:p w14:paraId="2A38620F" w14:textId="77777777" w:rsidR="00A952ED" w:rsidRDefault="00A952ED" w:rsidP="00A952ED">
      <w:pPr>
        <w:pStyle w:val="Ttulo1"/>
      </w:pPr>
      <w:bookmarkStart w:id="131" w:name="_Toc109837839"/>
      <w:r>
        <w:lastRenderedPageBreak/>
        <w:t>Projeto das cases</w:t>
      </w:r>
      <w:bookmarkEnd w:id="131"/>
    </w:p>
    <w:p w14:paraId="5016AE31" w14:textId="77777777" w:rsidR="00CA4C42" w:rsidRDefault="00CA4C42" w:rsidP="00CA4C42">
      <w:pPr>
        <w:pStyle w:val="CorpodoTexto"/>
      </w:pPr>
      <w:r>
        <w:t xml:space="preserve">O projeto das </w:t>
      </w:r>
      <w:r w:rsidRPr="00C838BB">
        <w:rPr>
          <w:i/>
        </w:rPr>
        <w:t>cases</w:t>
      </w:r>
      <w:r>
        <w:t xml:space="preserve"> foi desenvolvido no </w:t>
      </w:r>
      <w:r w:rsidRPr="00C838BB">
        <w:rPr>
          <w:i/>
        </w:rPr>
        <w:t>software</w:t>
      </w:r>
      <w:r>
        <w:t xml:space="preserve"> </w:t>
      </w:r>
      <w:r w:rsidR="001E5872">
        <w:t xml:space="preserve">gratuito </w:t>
      </w:r>
      <w:r>
        <w:t>Onshape</w:t>
      </w:r>
      <w:r w:rsidRPr="00B40CBB">
        <w:rPr>
          <w:vertAlign w:val="superscript"/>
        </w:rPr>
        <w:t>®</w:t>
      </w:r>
      <w:r>
        <w:t xml:space="preserve">, </w:t>
      </w:r>
      <w:r w:rsidR="001E5872">
        <w:t xml:space="preserve">que é um ambiente </w:t>
      </w:r>
      <w:r>
        <w:t xml:space="preserve">CAD </w:t>
      </w:r>
      <w:r w:rsidR="001E5872">
        <w:t>(</w:t>
      </w:r>
      <w:r w:rsidR="001E5872" w:rsidRPr="00B40CBB">
        <w:rPr>
          <w:i/>
        </w:rPr>
        <w:t>Computer Aided Design</w:t>
      </w:r>
      <w:r w:rsidR="001E5872">
        <w:t xml:space="preserve">) </w:t>
      </w:r>
      <w:r w:rsidR="005B6EB7">
        <w:t>sendo um sistema</w:t>
      </w:r>
      <w:r w:rsidR="005B6EB7" w:rsidRPr="005B6EB7">
        <w:t xml:space="preserve"> </w:t>
      </w:r>
      <w:r w:rsidR="005B6EB7" w:rsidRPr="005B6EB7">
        <w:rPr>
          <w:i/>
          <w:iCs/>
        </w:rPr>
        <w:t>full-cloud</w:t>
      </w:r>
      <w:r w:rsidR="005B6EB7" w:rsidRPr="005B6EB7">
        <w:t xml:space="preserve"> 3D</w:t>
      </w:r>
      <w:r w:rsidR="004D3C38">
        <w:t xml:space="preserve">, ou seja, </w:t>
      </w:r>
      <w:r w:rsidR="006879E1">
        <w:t xml:space="preserve">que </w:t>
      </w:r>
      <w:r w:rsidR="004D3C38">
        <w:t xml:space="preserve">permite que o usuário utilize o </w:t>
      </w:r>
      <w:r w:rsidR="004D3C38" w:rsidRPr="006879E1">
        <w:rPr>
          <w:i/>
          <w:iCs/>
        </w:rPr>
        <w:t>software</w:t>
      </w:r>
      <w:r w:rsidR="004D3C38">
        <w:t xml:space="preserve"> sem precisar instal</w:t>
      </w:r>
      <w:r w:rsidR="006879E1">
        <w:t>á</w:t>
      </w:r>
      <w:r w:rsidR="004D3C38">
        <w:t>-lo, basta acessar pelo navegador</w:t>
      </w:r>
      <w:r>
        <w:t xml:space="preserve">. </w:t>
      </w:r>
      <w:r w:rsidR="00F44F4C">
        <w:t>O Onshape</w:t>
      </w:r>
      <w:r w:rsidR="00F44F4C" w:rsidRPr="00B40CBB">
        <w:rPr>
          <w:vertAlign w:val="superscript"/>
        </w:rPr>
        <w:t>®</w:t>
      </w:r>
      <w:r w:rsidR="006879E1">
        <w:t xml:space="preserve">, </w:t>
      </w:r>
      <w:r w:rsidR="00F44F4C">
        <w:t>por se tratar de</w:t>
      </w:r>
      <w:r w:rsidR="00656811">
        <w:t xml:space="preserve"> um </w:t>
      </w:r>
      <w:r w:rsidR="00656811" w:rsidRPr="00B40CBB">
        <w:rPr>
          <w:i/>
        </w:rPr>
        <w:t>software</w:t>
      </w:r>
      <w:r w:rsidR="00656811">
        <w:rPr>
          <w:i/>
        </w:rPr>
        <w:t xml:space="preserve"> </w:t>
      </w:r>
      <w:r w:rsidR="00656811">
        <w:rPr>
          <w:iCs/>
        </w:rPr>
        <w:t xml:space="preserve">de computação na nuvem, proporciona diversos recursos de computação configurados como capacidade de processamento e armazenamento aos </w:t>
      </w:r>
      <w:r w:rsidR="009473F0">
        <w:rPr>
          <w:iCs/>
        </w:rPr>
        <w:t>usuários (</w:t>
      </w:r>
      <w:r w:rsidR="008B5521" w:rsidRPr="008B5521">
        <w:t>AREIAS, 2017)</w:t>
      </w:r>
      <w:r w:rsidR="008B5521">
        <w:t>.</w:t>
      </w:r>
      <w:r>
        <w:t xml:space="preserve"> O Onshape</w:t>
      </w:r>
      <w:r w:rsidR="005007A2" w:rsidRPr="001E5872">
        <w:rPr>
          <w:vertAlign w:val="superscript"/>
        </w:rPr>
        <w:t>®</w:t>
      </w:r>
      <w:r>
        <w:t xml:space="preserve"> permite que as equipes colaborem em um único </w:t>
      </w:r>
      <w:r w:rsidRPr="00B40CBB">
        <w:rPr>
          <w:i/>
        </w:rPr>
        <w:t>design</w:t>
      </w:r>
      <w:r>
        <w:t xml:space="preserve"> compartilhado, da mesma forma que escritores podem trabalhar juntos editando um documento compartilhado por meio de serviços em nuvem. </w:t>
      </w:r>
      <w:r w:rsidR="00AD6246">
        <w:t xml:space="preserve">O </w:t>
      </w:r>
      <w:r w:rsidR="00AD6246" w:rsidRPr="00AD6246">
        <w:rPr>
          <w:i/>
          <w:iCs/>
        </w:rPr>
        <w:t>software</w:t>
      </w:r>
      <w:r w:rsidR="00AD6246">
        <w:t xml:space="preserve"> também permite a criação </w:t>
      </w:r>
      <w:r w:rsidR="005007A2">
        <w:t>das vistas</w:t>
      </w:r>
      <w:r w:rsidR="00AD6246">
        <w:t xml:space="preserve"> </w:t>
      </w:r>
      <w:r w:rsidR="005007A2">
        <w:t xml:space="preserve">2D </w:t>
      </w:r>
      <w:r w:rsidR="00AD6246">
        <w:t>d</w:t>
      </w:r>
      <w:r w:rsidR="005007A2">
        <w:t>o projeto</w:t>
      </w:r>
      <w:r w:rsidR="00AD6246">
        <w:t>.</w:t>
      </w:r>
    </w:p>
    <w:p w14:paraId="1125785A" w14:textId="77777777" w:rsidR="00F05ACD" w:rsidRPr="00F05ACD" w:rsidRDefault="00AD6246" w:rsidP="00F05ACD">
      <w:pPr>
        <w:pStyle w:val="Ttulo2"/>
      </w:pPr>
      <w:bookmarkStart w:id="132" w:name="_Toc109837840"/>
      <w:r>
        <w:t xml:space="preserve">Projeto </w:t>
      </w:r>
      <w:r w:rsidR="005007A2">
        <w:t xml:space="preserve">DA </w:t>
      </w:r>
      <w:r>
        <w:t>CASE DO EMISSOR</w:t>
      </w:r>
      <w:bookmarkEnd w:id="132"/>
    </w:p>
    <w:p w14:paraId="6586D369" w14:textId="77777777" w:rsidR="00AD6246" w:rsidRDefault="00A84E12" w:rsidP="00C65134">
      <w:pPr>
        <w:pStyle w:val="CorpodoTexto"/>
      </w:pPr>
      <w:r>
        <w:t xml:space="preserve">A </w:t>
      </w:r>
      <w:r w:rsidR="006879E1" w:rsidRPr="00A84E12">
        <w:rPr>
          <w:i/>
          <w:iCs/>
        </w:rPr>
        <w:t>case</w:t>
      </w:r>
      <w:r w:rsidR="006879E1">
        <w:t xml:space="preserve"> do emissor </w:t>
      </w:r>
      <w:r>
        <w:t xml:space="preserve">foi </w:t>
      </w:r>
      <w:r w:rsidR="005007A2">
        <w:t xml:space="preserve">concebida </w:t>
      </w:r>
      <w:r>
        <w:t xml:space="preserve">de acordo com a </w:t>
      </w:r>
      <w:r w:rsidR="005007A2">
        <w:t>S</w:t>
      </w:r>
      <w:r>
        <w:t xml:space="preserve">eção </w:t>
      </w:r>
      <w:r w:rsidR="00EB3FA6">
        <w:fldChar w:fldCharType="begin"/>
      </w:r>
      <w:r w:rsidR="00EB3FA6">
        <w:instrText xml:space="preserve"> REF _Ref83564077 \w \h  \* MERGEFORMAT </w:instrText>
      </w:r>
      <w:r w:rsidR="00EB3FA6">
        <w:fldChar w:fldCharType="separate"/>
      </w:r>
      <w:r w:rsidR="00876605">
        <w:t>1.1.2</w:t>
      </w:r>
      <w:r w:rsidR="00EB3FA6">
        <w:fldChar w:fldCharType="end"/>
      </w:r>
      <w:r>
        <w:t xml:space="preserve">, projetando-a </w:t>
      </w:r>
      <w:r w:rsidR="00C83D9D">
        <w:t>de forma compacta</w:t>
      </w:r>
      <w:r w:rsidR="005007A2">
        <w:t>,</w:t>
      </w:r>
      <w:r w:rsidR="00C83D9D">
        <w:t xml:space="preserve"> como </w:t>
      </w:r>
      <w:r w:rsidR="005007A2">
        <w:t xml:space="preserve">se </w:t>
      </w:r>
      <w:r w:rsidR="00C83D9D">
        <w:t xml:space="preserve">pode observar </w:t>
      </w:r>
      <w:r w:rsidR="00954F8C">
        <w:t xml:space="preserve">uma representação da </w:t>
      </w:r>
      <w:r w:rsidR="00954F8C" w:rsidRPr="006879E1">
        <w:rPr>
          <w:i/>
          <w:iCs/>
        </w:rPr>
        <w:t>case</w:t>
      </w:r>
      <w:r w:rsidR="00954F8C">
        <w:t xml:space="preserve"> sem a tampa</w:t>
      </w:r>
      <w:r w:rsidR="00B640A3">
        <w:t>.</w:t>
      </w:r>
      <w:r w:rsidR="00954F8C">
        <w:t xml:space="preserve"> </w:t>
      </w:r>
      <w:r w:rsidR="00B640A3">
        <w:t>A</w:t>
      </w:r>
      <w:r w:rsidR="005007A2">
        <w:t xml:space="preserve"> </w:t>
      </w:r>
      <w:r w:rsidR="00EB3FA6">
        <w:fldChar w:fldCharType="begin"/>
      </w:r>
      <w:r w:rsidR="00EB3FA6">
        <w:instrText xml:space="preserve"> REF _Ref83564082 \h  </w:instrText>
      </w:r>
      <w:r w:rsidR="00EB3FA6">
        <w:instrText xml:space="preserve">\* MERGEFORMAT </w:instrText>
      </w:r>
      <w:r w:rsidR="00EB3FA6">
        <w:fldChar w:fldCharType="separate"/>
      </w:r>
      <w:r w:rsidR="00876605">
        <w:t xml:space="preserve">Figura </w:t>
      </w:r>
      <w:r w:rsidR="00876605">
        <w:rPr>
          <w:noProof/>
        </w:rPr>
        <w:t>4.1</w:t>
      </w:r>
      <w:r w:rsidR="00EB3FA6">
        <w:fldChar w:fldCharType="end"/>
      </w:r>
      <w:r w:rsidR="002C3724">
        <w:t>,</w:t>
      </w:r>
      <w:r w:rsidR="00954F8C">
        <w:t xml:space="preserve"> </w:t>
      </w:r>
      <w:r w:rsidR="00B640A3">
        <w:t xml:space="preserve">retrata suas dimensões. </w:t>
      </w:r>
    </w:p>
    <w:p w14:paraId="00693E43" w14:textId="77777777" w:rsidR="00B640A3" w:rsidRPr="00AD6246" w:rsidRDefault="00B640A3" w:rsidP="00C65134">
      <w:pPr>
        <w:pStyle w:val="CorpodoTexto"/>
      </w:pPr>
    </w:p>
    <w:p w14:paraId="60863F05" w14:textId="77777777" w:rsidR="00201DB8" w:rsidRDefault="00201DB8" w:rsidP="00201DB8">
      <w:pPr>
        <w:pStyle w:val="Legenda"/>
        <w:keepNext/>
        <w:jc w:val="both"/>
      </w:pPr>
      <w:bookmarkStart w:id="133" w:name="_Ref83564082"/>
      <w:bookmarkStart w:id="134" w:name="_Toc109837668"/>
      <w:r>
        <w:t xml:space="preserve">Figura </w:t>
      </w:r>
      <w:r w:rsidR="00C42306">
        <w:fldChar w:fldCharType="begin"/>
      </w:r>
      <w:r w:rsidR="00D8476F">
        <w:instrText xml:space="preserve"> STYLEREF 1 \s </w:instrText>
      </w:r>
      <w:r w:rsidR="00C42306">
        <w:fldChar w:fldCharType="separate"/>
      </w:r>
      <w:r w:rsidR="00876605">
        <w:rPr>
          <w:noProof/>
        </w:rPr>
        <w:t>4</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w:t>
      </w:r>
      <w:r w:rsidR="00C42306">
        <w:rPr>
          <w:noProof/>
        </w:rPr>
        <w:fldChar w:fldCharType="end"/>
      </w:r>
      <w:bookmarkEnd w:id="133"/>
      <w:r>
        <w:t xml:space="preserve"> – </w:t>
      </w:r>
      <w:r w:rsidR="005007A2">
        <w:t xml:space="preserve">Vistas da </w:t>
      </w:r>
      <w:r w:rsidRPr="00201DB8">
        <w:rPr>
          <w:i/>
          <w:iCs/>
        </w:rPr>
        <w:t>case</w:t>
      </w:r>
      <w:r>
        <w:t xml:space="preserve"> do emissor</w:t>
      </w:r>
      <w:r w:rsidR="00AB16C6">
        <w:t>.</w:t>
      </w:r>
      <w:bookmarkEnd w:id="134"/>
    </w:p>
    <w:p w14:paraId="192C82E1" w14:textId="77777777" w:rsidR="00201DB8" w:rsidRDefault="00260C47" w:rsidP="00857416">
      <w:pPr>
        <w:pStyle w:val="apendice"/>
        <w:jc w:val="center"/>
      </w:pPr>
      <w:r>
        <w:rPr>
          <w:noProof/>
          <w:lang w:val="en-US" w:eastAsia="en-US"/>
        </w:rPr>
        <w:drawing>
          <wp:inline distT="0" distB="0" distL="0" distR="0" wp14:anchorId="68668885" wp14:editId="40904882">
            <wp:extent cx="5040000" cy="2833297"/>
            <wp:effectExtent l="0" t="0" r="8255" b="5715"/>
            <wp:docPr id="38" name="Gráfico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áfico 38"/>
                    <pic:cNvPicPr/>
                  </pic:nvPicPr>
                  <pic:blipFill rotWithShape="1">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rcRect l="3968" t="7062" r="4255" b="26167"/>
                    <a:stretch/>
                  </pic:blipFill>
                  <pic:spPr bwMode="auto">
                    <a:xfrm>
                      <a:off x="0" y="0"/>
                      <a:ext cx="5040000" cy="2833297"/>
                    </a:xfrm>
                    <a:prstGeom prst="rect">
                      <a:avLst/>
                    </a:prstGeom>
                    <a:ln>
                      <a:noFill/>
                    </a:ln>
                    <a:extLst>
                      <a:ext uri="{53640926-AAD7-44D8-BBD7-CCE9431645EC}">
                        <a14:shadowObscured xmlns:a14="http://schemas.microsoft.com/office/drawing/2010/main"/>
                      </a:ext>
                    </a:extLst>
                  </pic:spPr>
                </pic:pic>
              </a:graphicData>
            </a:graphic>
          </wp:inline>
        </w:drawing>
      </w:r>
    </w:p>
    <w:p w14:paraId="5BA5AE5B" w14:textId="77777777" w:rsidR="00411389" w:rsidRPr="00411389" w:rsidRDefault="00201DB8" w:rsidP="00B3379B">
      <w:pPr>
        <w:pStyle w:val="Legenda"/>
      </w:pPr>
      <w:r>
        <w:t>Fonte: Autor.</w:t>
      </w:r>
    </w:p>
    <w:p w14:paraId="7E1EB0DF" w14:textId="77777777" w:rsidR="00411389" w:rsidRDefault="00411389" w:rsidP="00411389">
      <w:r>
        <w:lastRenderedPageBreak/>
        <w:t xml:space="preserve">Como </w:t>
      </w:r>
      <w:r w:rsidR="006879E1">
        <w:t xml:space="preserve">se </w:t>
      </w:r>
      <w:r>
        <w:t xml:space="preserve">pode observar nas imagens, a </w:t>
      </w:r>
      <w:r w:rsidRPr="00776C5B">
        <w:rPr>
          <w:i/>
          <w:iCs/>
        </w:rPr>
        <w:t>case</w:t>
      </w:r>
      <w:r>
        <w:t xml:space="preserve"> foi projetada para que a placa se fixe na ranhura central, sem que haja a necessidade de fixação com parafusos</w:t>
      </w:r>
      <w:r w:rsidR="006879E1">
        <w:t>.</w:t>
      </w:r>
      <w:r>
        <w:t xml:space="preserve"> </w:t>
      </w:r>
      <w:r w:rsidR="006879E1">
        <w:t>A</w:t>
      </w:r>
      <w:r>
        <w:t xml:space="preserve">s dimensões da ranhura podem ser observadas no </w:t>
      </w:r>
      <w:r w:rsidRPr="00F10235">
        <w:rPr>
          <w:i/>
          <w:iCs/>
        </w:rPr>
        <w:t>detail</w:t>
      </w:r>
      <w:r>
        <w:rPr>
          <w:i/>
          <w:iCs/>
        </w:rPr>
        <w:t xml:space="preserve"> </w:t>
      </w:r>
      <w:r>
        <w:t xml:space="preserve">A e na vista lateral presente na </w:t>
      </w:r>
      <w:r w:rsidR="00C42306">
        <w:fldChar w:fldCharType="begin"/>
      </w:r>
      <w:r>
        <w:instrText xml:space="preserve"> REF _Ref83564082 \h </w:instrText>
      </w:r>
      <w:r w:rsidR="00C42306">
        <w:fldChar w:fldCharType="separate"/>
      </w:r>
      <w:r w:rsidR="00876605">
        <w:t xml:space="preserve">Figura </w:t>
      </w:r>
      <w:r w:rsidR="00876605">
        <w:rPr>
          <w:noProof/>
        </w:rPr>
        <w:t>4</w:t>
      </w:r>
      <w:r w:rsidR="00876605">
        <w:t>.</w:t>
      </w:r>
      <w:r w:rsidR="00876605">
        <w:rPr>
          <w:noProof/>
        </w:rPr>
        <w:t>1</w:t>
      </w:r>
      <w:r w:rsidR="00C42306">
        <w:fldChar w:fldCharType="end"/>
      </w:r>
      <w:r>
        <w:t xml:space="preserve">. A </w:t>
      </w:r>
      <w:r w:rsidRPr="00776C5B">
        <w:rPr>
          <w:i/>
          <w:iCs/>
        </w:rPr>
        <w:t>case</w:t>
      </w:r>
      <w:r>
        <w:t xml:space="preserve"> também apresenta quatro locais nos extremos da vista frontal, onde pode</w:t>
      </w:r>
      <w:r w:rsidR="006879E1">
        <w:t>m</w:t>
      </w:r>
      <w:r>
        <w:t xml:space="preserve"> ser utilizado</w:t>
      </w:r>
      <w:r w:rsidR="006879E1">
        <w:t>s</w:t>
      </w:r>
      <w:r>
        <w:t xml:space="preserve"> parafusos para a fixação da tampa mostrada na </w:t>
      </w:r>
      <w:r w:rsidR="00C42306">
        <w:fldChar w:fldCharType="begin"/>
      </w:r>
      <w:r w:rsidR="00AA79AA">
        <w:instrText xml:space="preserve"> REF _Ref83564084 \h </w:instrText>
      </w:r>
      <w:r w:rsidR="00C42306">
        <w:fldChar w:fldCharType="separate"/>
      </w:r>
      <w:r w:rsidR="00876605">
        <w:t xml:space="preserve">Figura </w:t>
      </w:r>
      <w:r w:rsidR="00876605">
        <w:rPr>
          <w:noProof/>
        </w:rPr>
        <w:t>4</w:t>
      </w:r>
      <w:r w:rsidR="00876605">
        <w:t>.</w:t>
      </w:r>
      <w:r w:rsidR="00876605">
        <w:rPr>
          <w:noProof/>
        </w:rPr>
        <w:t>2</w:t>
      </w:r>
      <w:r w:rsidR="00C42306">
        <w:fldChar w:fldCharType="end"/>
      </w:r>
      <w:r>
        <w:t xml:space="preserve">.  </w:t>
      </w:r>
    </w:p>
    <w:p w14:paraId="7A7456B7" w14:textId="77777777" w:rsidR="002C3724" w:rsidRDefault="00776C5B" w:rsidP="00FA61EC">
      <w:r>
        <w:t>Na Seção A – A</w:t>
      </w:r>
      <w:r w:rsidR="006879E1">
        <w:t>,</w:t>
      </w:r>
      <w:r>
        <w:t xml:space="preserve"> representada na </w:t>
      </w:r>
      <w:r w:rsidR="00C42306">
        <w:fldChar w:fldCharType="begin"/>
      </w:r>
      <w:r>
        <w:instrText xml:space="preserve"> REF _Ref83564084 \h </w:instrText>
      </w:r>
      <w:r w:rsidR="00C42306">
        <w:fldChar w:fldCharType="separate"/>
      </w:r>
      <w:r w:rsidR="00876605">
        <w:t xml:space="preserve">Figura </w:t>
      </w:r>
      <w:r w:rsidR="00876605">
        <w:rPr>
          <w:noProof/>
        </w:rPr>
        <w:t>4</w:t>
      </w:r>
      <w:r w:rsidR="00876605">
        <w:t>.</w:t>
      </w:r>
      <w:r w:rsidR="00876605">
        <w:rPr>
          <w:noProof/>
        </w:rPr>
        <w:t>2</w:t>
      </w:r>
      <w:r w:rsidR="00C42306">
        <w:fldChar w:fldCharType="end"/>
      </w:r>
      <w:r>
        <w:t xml:space="preserve">, pode-se notar os locais dos furos para a fixação na </w:t>
      </w:r>
      <w:r>
        <w:rPr>
          <w:i/>
          <w:iCs/>
        </w:rPr>
        <w:t>case</w:t>
      </w:r>
      <w:r>
        <w:t xml:space="preserve">. </w:t>
      </w:r>
    </w:p>
    <w:p w14:paraId="5C2FA67C" w14:textId="77777777" w:rsidR="007F6117" w:rsidRPr="007F6117" w:rsidRDefault="007F6117" w:rsidP="00B640A3">
      <w:pPr>
        <w:ind w:firstLine="0"/>
      </w:pPr>
    </w:p>
    <w:p w14:paraId="2B12D491" w14:textId="77777777" w:rsidR="002C3724" w:rsidRDefault="002C3724" w:rsidP="002C3724">
      <w:pPr>
        <w:pStyle w:val="Legenda"/>
        <w:keepNext/>
        <w:jc w:val="both"/>
      </w:pPr>
      <w:bookmarkStart w:id="135" w:name="_Ref83564084"/>
      <w:bookmarkStart w:id="136" w:name="_Toc109837669"/>
      <w:r>
        <w:t xml:space="preserve">Figura </w:t>
      </w:r>
      <w:r w:rsidR="00C42306">
        <w:fldChar w:fldCharType="begin"/>
      </w:r>
      <w:r w:rsidR="00D8476F">
        <w:instrText xml:space="preserve"> STYLEREF 1 \s </w:instrText>
      </w:r>
      <w:r w:rsidR="00C42306">
        <w:fldChar w:fldCharType="separate"/>
      </w:r>
      <w:r w:rsidR="00876605">
        <w:rPr>
          <w:noProof/>
        </w:rPr>
        <w:t>4</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2</w:t>
      </w:r>
      <w:r w:rsidR="00C42306">
        <w:rPr>
          <w:noProof/>
        </w:rPr>
        <w:fldChar w:fldCharType="end"/>
      </w:r>
      <w:bookmarkEnd w:id="135"/>
      <w:r>
        <w:t xml:space="preserve"> </w:t>
      </w:r>
      <w:bookmarkStart w:id="137" w:name="_Ref93077438"/>
      <w:r w:rsidRPr="00EC7DA8">
        <w:t>–</w:t>
      </w:r>
      <w:r>
        <w:t xml:space="preserve"> </w:t>
      </w:r>
      <w:r w:rsidR="005007A2">
        <w:t xml:space="preserve">Vistas da tampa da </w:t>
      </w:r>
      <w:r w:rsidRPr="002C3724">
        <w:rPr>
          <w:i/>
          <w:iCs/>
        </w:rPr>
        <w:t>case</w:t>
      </w:r>
      <w:r>
        <w:t xml:space="preserve"> do emissor.</w:t>
      </w:r>
      <w:bookmarkEnd w:id="136"/>
      <w:bookmarkEnd w:id="137"/>
    </w:p>
    <w:p w14:paraId="0C717946" w14:textId="77777777" w:rsidR="009C7E50" w:rsidRPr="009C7E50" w:rsidRDefault="00B3379B" w:rsidP="00572891">
      <w:pPr>
        <w:pStyle w:val="apendice"/>
        <w:jc w:val="center"/>
      </w:pPr>
      <w:r>
        <w:rPr>
          <w:noProof/>
          <w:lang w:val="en-US" w:eastAsia="en-US"/>
        </w:rPr>
        <w:drawing>
          <wp:inline distT="0" distB="0" distL="0" distR="0" wp14:anchorId="7A3A81A2" wp14:editId="318C1EF6">
            <wp:extent cx="5400000" cy="2442617"/>
            <wp:effectExtent l="0" t="0" r="0" b="0"/>
            <wp:docPr id="35" name="Gráfico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áfico 35"/>
                    <pic:cNvPicPr/>
                  </pic:nvPicPr>
                  <pic:blipFill rotWithShape="1">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rcRect l="5127" t="4923" r="6405" b="43287"/>
                    <a:stretch/>
                  </pic:blipFill>
                  <pic:spPr bwMode="auto">
                    <a:xfrm>
                      <a:off x="0" y="0"/>
                      <a:ext cx="5400000" cy="2442617"/>
                    </a:xfrm>
                    <a:prstGeom prst="rect">
                      <a:avLst/>
                    </a:prstGeom>
                    <a:ln>
                      <a:noFill/>
                    </a:ln>
                    <a:extLst>
                      <a:ext uri="{53640926-AAD7-44D8-BBD7-CCE9431645EC}">
                        <a14:shadowObscured xmlns:a14="http://schemas.microsoft.com/office/drawing/2010/main"/>
                      </a:ext>
                    </a:extLst>
                  </pic:spPr>
                </pic:pic>
              </a:graphicData>
            </a:graphic>
          </wp:inline>
        </w:drawing>
      </w:r>
    </w:p>
    <w:p w14:paraId="7846278D" w14:textId="77777777" w:rsidR="00B105B9" w:rsidRPr="0084580D" w:rsidRDefault="002C3724" w:rsidP="00B105B9">
      <w:pPr>
        <w:pStyle w:val="Legenda"/>
      </w:pPr>
      <w:r>
        <w:t>Fonte: Autor.</w:t>
      </w:r>
    </w:p>
    <w:p w14:paraId="3668441C" w14:textId="77777777" w:rsidR="00B105B9" w:rsidRDefault="00B105B9" w:rsidP="00B105B9">
      <w:pPr>
        <w:pStyle w:val="Ttulo2"/>
      </w:pPr>
      <w:bookmarkStart w:id="138" w:name="_Toc109837841"/>
      <w:r>
        <w:t xml:space="preserve">Projeto </w:t>
      </w:r>
      <w:r w:rsidR="00FB7D13">
        <w:t xml:space="preserve">DA </w:t>
      </w:r>
      <w:r>
        <w:t xml:space="preserve">case </w:t>
      </w:r>
      <w:r w:rsidR="00FB7D13">
        <w:t xml:space="preserve">DO </w:t>
      </w:r>
      <w:r>
        <w:t>receptor</w:t>
      </w:r>
      <w:bookmarkEnd w:id="138"/>
    </w:p>
    <w:p w14:paraId="5909B1A0" w14:textId="77777777" w:rsidR="007D4347" w:rsidRPr="007D4347" w:rsidRDefault="00B105B9" w:rsidP="00B640A3">
      <w:pPr>
        <w:pStyle w:val="CorpodoTexto"/>
      </w:pPr>
      <w:r>
        <w:t xml:space="preserve">Assim como a </w:t>
      </w:r>
      <w:r w:rsidRPr="00A84E12">
        <w:rPr>
          <w:i/>
          <w:iCs/>
        </w:rPr>
        <w:t>case</w:t>
      </w:r>
      <w:r>
        <w:t xml:space="preserve"> do emissor, a </w:t>
      </w:r>
      <w:r>
        <w:rPr>
          <w:i/>
          <w:iCs/>
        </w:rPr>
        <w:t xml:space="preserve">case </w:t>
      </w:r>
      <w:r>
        <w:t xml:space="preserve">do receptor foi projetada de acordo com a seção </w:t>
      </w:r>
      <w:r w:rsidR="00C42306">
        <w:fldChar w:fldCharType="begin"/>
      </w:r>
      <w:r w:rsidR="00666CE3">
        <w:instrText xml:space="preserve"> REF _Ref93416101 \n \h </w:instrText>
      </w:r>
      <w:r w:rsidR="00C42306">
        <w:fldChar w:fldCharType="separate"/>
      </w:r>
      <w:r w:rsidR="00876605">
        <w:t>1.1.2</w:t>
      </w:r>
      <w:r w:rsidR="00C42306">
        <w:fldChar w:fldCharType="end"/>
      </w:r>
      <w:r>
        <w:t>, projetando-a de forma compacta</w:t>
      </w:r>
      <w:r w:rsidR="006879E1">
        <w:t>.</w:t>
      </w:r>
      <w:r w:rsidR="00B86836">
        <w:t xml:space="preserve"> </w:t>
      </w:r>
      <w:r w:rsidR="006879E1">
        <w:t>S</w:t>
      </w:r>
      <w:r w:rsidR="00C567FA">
        <w:t xml:space="preserve">uas dimensões podem ser analisadas na  </w:t>
      </w:r>
      <w:r w:rsidR="00C42306">
        <w:fldChar w:fldCharType="begin"/>
      </w:r>
      <w:r>
        <w:instrText xml:space="preserve"> REF _Ref90219657 \h </w:instrText>
      </w:r>
      <w:r w:rsidR="00C42306">
        <w:fldChar w:fldCharType="separate"/>
      </w:r>
      <w:r w:rsidR="00876605">
        <w:t xml:space="preserve">Figura </w:t>
      </w:r>
      <w:r w:rsidR="00876605">
        <w:rPr>
          <w:noProof/>
        </w:rPr>
        <w:t>4</w:t>
      </w:r>
      <w:r w:rsidR="00876605">
        <w:t>.</w:t>
      </w:r>
      <w:r w:rsidR="00876605">
        <w:rPr>
          <w:noProof/>
        </w:rPr>
        <w:t>3</w:t>
      </w:r>
      <w:r w:rsidR="00C42306">
        <w:fldChar w:fldCharType="end"/>
      </w:r>
      <w:r w:rsidR="00C567FA">
        <w:t xml:space="preserve">. </w:t>
      </w:r>
    </w:p>
    <w:p w14:paraId="63F01D97" w14:textId="77777777" w:rsidR="00411389" w:rsidRPr="00411389" w:rsidRDefault="00411389" w:rsidP="00411389">
      <w:r>
        <w:t xml:space="preserve">A </w:t>
      </w:r>
      <w:r w:rsidRPr="00776C5B">
        <w:rPr>
          <w:i/>
          <w:iCs/>
        </w:rPr>
        <w:t>case</w:t>
      </w:r>
      <w:r>
        <w:t xml:space="preserve"> do receptor segue o mesmo modelo que a </w:t>
      </w:r>
      <w:r w:rsidRPr="00776C5B">
        <w:rPr>
          <w:i/>
          <w:iCs/>
        </w:rPr>
        <w:t>case</w:t>
      </w:r>
      <w:r>
        <w:t xml:space="preserve"> do emissor</w:t>
      </w:r>
      <w:r w:rsidR="006879E1">
        <w:t>. A</w:t>
      </w:r>
      <w:r w:rsidR="00871DDD">
        <w:t xml:space="preserve"> diferença entr</w:t>
      </w:r>
      <w:r w:rsidR="006879E1">
        <w:t>e</w:t>
      </w:r>
      <w:r w:rsidR="00871DDD">
        <w:t xml:space="preserve"> as duas se dá apenas </w:t>
      </w:r>
      <w:r w:rsidR="006879E1">
        <w:t>em suas</w:t>
      </w:r>
      <w:r w:rsidR="00871DDD">
        <w:t xml:space="preserve"> dimensões, como </w:t>
      </w:r>
      <w:r w:rsidR="006879E1">
        <w:t xml:space="preserve">se </w:t>
      </w:r>
      <w:r w:rsidR="00871DDD">
        <w:t>pode observar na</w:t>
      </w:r>
      <w:r w:rsidR="008B5BED">
        <w:t xml:space="preserve"> </w:t>
      </w:r>
      <w:r w:rsidR="00C42306">
        <w:fldChar w:fldCharType="begin"/>
      </w:r>
      <w:r w:rsidR="008B5BED">
        <w:instrText xml:space="preserve"> REF _Ref90219657 \h </w:instrText>
      </w:r>
      <w:r w:rsidR="00C42306">
        <w:fldChar w:fldCharType="separate"/>
      </w:r>
      <w:r w:rsidR="00876605">
        <w:t xml:space="preserve">Figura </w:t>
      </w:r>
      <w:r w:rsidR="00876605">
        <w:rPr>
          <w:noProof/>
        </w:rPr>
        <w:t>4</w:t>
      </w:r>
      <w:r w:rsidR="00876605">
        <w:t>.</w:t>
      </w:r>
      <w:r w:rsidR="00876605">
        <w:rPr>
          <w:noProof/>
        </w:rPr>
        <w:t>3</w:t>
      </w:r>
      <w:r w:rsidR="00C42306">
        <w:fldChar w:fldCharType="end"/>
      </w:r>
      <w:r w:rsidR="00AC5D4D">
        <w:t>,</w:t>
      </w:r>
      <w:r w:rsidR="00B86836">
        <w:t xml:space="preserve"> </w:t>
      </w:r>
      <w:r w:rsidR="008B5BED">
        <w:t xml:space="preserve">e </w:t>
      </w:r>
      <w:r w:rsidR="00AC5D4D">
        <w:t>em</w:t>
      </w:r>
      <w:r w:rsidR="008B5BED">
        <w:t xml:space="preserve"> </w:t>
      </w:r>
      <w:r w:rsidR="00B86836">
        <w:t>sua tampa</w:t>
      </w:r>
      <w:r w:rsidR="00B97B78">
        <w:t xml:space="preserve">, representada na </w:t>
      </w:r>
      <w:r w:rsidR="00C42306">
        <w:fldChar w:fldCharType="begin"/>
      </w:r>
      <w:r w:rsidR="008B5BED">
        <w:instrText xml:space="preserve"> REF _Ref90219662 \h </w:instrText>
      </w:r>
      <w:r w:rsidR="00C42306">
        <w:fldChar w:fldCharType="separate"/>
      </w:r>
      <w:r w:rsidR="00876605">
        <w:t xml:space="preserve">Figura </w:t>
      </w:r>
      <w:r w:rsidR="00876605">
        <w:rPr>
          <w:noProof/>
        </w:rPr>
        <w:t>4</w:t>
      </w:r>
      <w:r w:rsidR="00876605">
        <w:t>.</w:t>
      </w:r>
      <w:r w:rsidR="00876605">
        <w:rPr>
          <w:noProof/>
        </w:rPr>
        <w:t>4</w:t>
      </w:r>
      <w:r w:rsidR="00C42306">
        <w:fldChar w:fldCharType="end"/>
      </w:r>
      <w:r w:rsidR="008B5BED">
        <w:t>.</w:t>
      </w:r>
    </w:p>
    <w:p w14:paraId="0DAC1B3A" w14:textId="77777777" w:rsidR="00B105B9" w:rsidRDefault="00B105B9" w:rsidP="00FA61EC">
      <w:pPr>
        <w:ind w:firstLine="0"/>
      </w:pPr>
    </w:p>
    <w:p w14:paraId="1E9D2CBB" w14:textId="77777777" w:rsidR="00B105B9" w:rsidRDefault="00B105B9" w:rsidP="00B105B9">
      <w:pPr>
        <w:pStyle w:val="Legenda"/>
        <w:keepNext/>
        <w:jc w:val="both"/>
      </w:pPr>
      <w:bookmarkStart w:id="139" w:name="_Ref90219657"/>
      <w:bookmarkStart w:id="140" w:name="_Toc109837670"/>
      <w:r>
        <w:lastRenderedPageBreak/>
        <w:t xml:space="preserve">Figura </w:t>
      </w:r>
      <w:r w:rsidR="00C42306">
        <w:fldChar w:fldCharType="begin"/>
      </w:r>
      <w:r w:rsidR="00D8476F">
        <w:instrText xml:space="preserve"> STYLEREF 1 \s </w:instrText>
      </w:r>
      <w:r w:rsidR="00C42306">
        <w:fldChar w:fldCharType="separate"/>
      </w:r>
      <w:r w:rsidR="00876605">
        <w:rPr>
          <w:noProof/>
        </w:rPr>
        <w:t>4</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3</w:t>
      </w:r>
      <w:r w:rsidR="00C42306">
        <w:rPr>
          <w:noProof/>
        </w:rPr>
        <w:fldChar w:fldCharType="end"/>
      </w:r>
      <w:bookmarkEnd w:id="139"/>
      <w:r w:rsidRPr="008B1255">
        <w:t xml:space="preserve">– </w:t>
      </w:r>
      <w:r w:rsidR="00AC5D4D">
        <w:t xml:space="preserve">Vistas da </w:t>
      </w:r>
      <w:r w:rsidRPr="00AC5D4D">
        <w:rPr>
          <w:i/>
          <w:iCs/>
        </w:rPr>
        <w:t>case</w:t>
      </w:r>
      <w:r w:rsidRPr="008B1255">
        <w:t xml:space="preserve"> do</w:t>
      </w:r>
      <w:r>
        <w:t xml:space="preserve"> receptor</w:t>
      </w:r>
      <w:r w:rsidR="002E7DE9">
        <w:t>.</w:t>
      </w:r>
      <w:bookmarkEnd w:id="140"/>
    </w:p>
    <w:p w14:paraId="0EC9BF4E" w14:textId="77777777" w:rsidR="00B105B9" w:rsidRDefault="004B27C6" w:rsidP="00572891">
      <w:pPr>
        <w:pStyle w:val="apendice"/>
        <w:jc w:val="center"/>
      </w:pPr>
      <w:r>
        <w:rPr>
          <w:noProof/>
          <w:lang w:val="en-US" w:eastAsia="en-US"/>
        </w:rPr>
        <w:drawing>
          <wp:inline distT="0" distB="0" distL="0" distR="0" wp14:anchorId="678C87A0" wp14:editId="153BF12D">
            <wp:extent cx="5400000" cy="3141113"/>
            <wp:effectExtent l="0" t="0" r="0" b="2540"/>
            <wp:docPr id="36" name="Gráfico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áfico 36"/>
                    <pic:cNvPicPr/>
                  </pic:nvPicPr>
                  <pic:blipFill rotWithShape="1">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rcRect l="3804" t="6420" r="4090" b="24240"/>
                    <a:stretch/>
                  </pic:blipFill>
                  <pic:spPr bwMode="auto">
                    <a:xfrm>
                      <a:off x="0" y="0"/>
                      <a:ext cx="5400000" cy="3141113"/>
                    </a:xfrm>
                    <a:prstGeom prst="rect">
                      <a:avLst/>
                    </a:prstGeom>
                    <a:ln>
                      <a:noFill/>
                    </a:ln>
                    <a:extLst>
                      <a:ext uri="{53640926-AAD7-44D8-BBD7-CCE9431645EC}">
                        <a14:shadowObscured xmlns:a14="http://schemas.microsoft.com/office/drawing/2010/main"/>
                      </a:ext>
                    </a:extLst>
                  </pic:spPr>
                </pic:pic>
              </a:graphicData>
            </a:graphic>
          </wp:inline>
        </w:drawing>
      </w:r>
    </w:p>
    <w:p w14:paraId="6CBCBDBE" w14:textId="77777777" w:rsidR="00B105B9" w:rsidRDefault="00B105B9" w:rsidP="00B105B9">
      <w:pPr>
        <w:pStyle w:val="Legenda"/>
      </w:pPr>
      <w:r>
        <w:t>Fonte: Autor.</w:t>
      </w:r>
    </w:p>
    <w:p w14:paraId="1FC81AE3" w14:textId="77777777" w:rsidR="00B105B9" w:rsidRDefault="00B105B9" w:rsidP="00B105B9">
      <w:pPr>
        <w:ind w:firstLine="0"/>
      </w:pPr>
    </w:p>
    <w:p w14:paraId="5ABC297D" w14:textId="77777777" w:rsidR="00B105B9" w:rsidRDefault="00B105B9" w:rsidP="00B105B9">
      <w:pPr>
        <w:pStyle w:val="Legenda"/>
        <w:keepNext/>
        <w:jc w:val="both"/>
      </w:pPr>
      <w:bookmarkStart w:id="141" w:name="_Ref90219662"/>
      <w:bookmarkStart w:id="142" w:name="_Toc109837671"/>
      <w:r>
        <w:t xml:space="preserve">Figura </w:t>
      </w:r>
      <w:r w:rsidR="00C42306">
        <w:fldChar w:fldCharType="begin"/>
      </w:r>
      <w:r w:rsidR="00D8476F">
        <w:instrText xml:space="preserve"> STYLEREF 1 \s </w:instrText>
      </w:r>
      <w:r w:rsidR="00C42306">
        <w:fldChar w:fldCharType="separate"/>
      </w:r>
      <w:r w:rsidR="00876605">
        <w:rPr>
          <w:noProof/>
        </w:rPr>
        <w:t>4</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4</w:t>
      </w:r>
      <w:r w:rsidR="00C42306">
        <w:rPr>
          <w:noProof/>
        </w:rPr>
        <w:fldChar w:fldCharType="end"/>
      </w:r>
      <w:bookmarkEnd w:id="141"/>
      <w:r w:rsidRPr="00610D31">
        <w:t xml:space="preserve"> – </w:t>
      </w:r>
      <w:r w:rsidR="00AC5D4D">
        <w:t>Vistas da</w:t>
      </w:r>
      <w:r>
        <w:t xml:space="preserve"> tampa</w:t>
      </w:r>
      <w:r w:rsidRPr="00610D31">
        <w:t xml:space="preserve"> </w:t>
      </w:r>
      <w:r w:rsidR="00AC5D4D">
        <w:t xml:space="preserve">da </w:t>
      </w:r>
      <w:r w:rsidRPr="00AC5D4D">
        <w:rPr>
          <w:i/>
          <w:iCs/>
        </w:rPr>
        <w:t>case</w:t>
      </w:r>
      <w:r w:rsidRPr="00610D31">
        <w:t xml:space="preserve"> do</w:t>
      </w:r>
      <w:r>
        <w:t xml:space="preserve"> receptor</w:t>
      </w:r>
      <w:r w:rsidR="002E7DE9">
        <w:t>.</w:t>
      </w:r>
      <w:bookmarkEnd w:id="142"/>
    </w:p>
    <w:p w14:paraId="7F9094FF" w14:textId="77777777" w:rsidR="00B105B9" w:rsidRDefault="00260C47" w:rsidP="00572891">
      <w:pPr>
        <w:pStyle w:val="apendice"/>
        <w:jc w:val="center"/>
      </w:pPr>
      <w:r>
        <w:rPr>
          <w:noProof/>
          <w:lang w:val="en-US" w:eastAsia="en-US"/>
        </w:rPr>
        <w:drawing>
          <wp:inline distT="0" distB="0" distL="0" distR="0" wp14:anchorId="379FFBFA" wp14:editId="0F927B3E">
            <wp:extent cx="5400000" cy="2740299"/>
            <wp:effectExtent l="0" t="0" r="0" b="3175"/>
            <wp:docPr id="37" name="Gráfico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áfico 37"/>
                    <pic:cNvPicPr/>
                  </pic:nvPicPr>
                  <pic:blipFill rotWithShape="1">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rcRect l="12567" t="5564" r="9877" b="43501"/>
                    <a:stretch/>
                  </pic:blipFill>
                  <pic:spPr bwMode="auto">
                    <a:xfrm>
                      <a:off x="0" y="0"/>
                      <a:ext cx="5400000" cy="2740299"/>
                    </a:xfrm>
                    <a:prstGeom prst="rect">
                      <a:avLst/>
                    </a:prstGeom>
                    <a:ln>
                      <a:noFill/>
                    </a:ln>
                    <a:extLst>
                      <a:ext uri="{53640926-AAD7-44D8-BBD7-CCE9431645EC}">
                        <a14:shadowObscured xmlns:a14="http://schemas.microsoft.com/office/drawing/2010/main"/>
                      </a:ext>
                    </a:extLst>
                  </pic:spPr>
                </pic:pic>
              </a:graphicData>
            </a:graphic>
          </wp:inline>
        </w:drawing>
      </w:r>
    </w:p>
    <w:p w14:paraId="68B0ECC0" w14:textId="77777777" w:rsidR="00473FDF" w:rsidRDefault="00473FDF" w:rsidP="00473FDF">
      <w:pPr>
        <w:pStyle w:val="Legenda"/>
      </w:pPr>
      <w:r>
        <w:t>Fonte: Autor.</w:t>
      </w:r>
    </w:p>
    <w:p w14:paraId="6677742A" w14:textId="77777777" w:rsidR="00B105B9" w:rsidRDefault="00B105B9" w:rsidP="00087176"/>
    <w:p w14:paraId="0FB0571D" w14:textId="77777777" w:rsidR="0017647E" w:rsidRDefault="00C626C4" w:rsidP="00860180">
      <w:pPr>
        <w:pStyle w:val="Ttulo1"/>
      </w:pPr>
      <w:bookmarkStart w:id="143" w:name="_Toc109837842"/>
      <w:r>
        <w:lastRenderedPageBreak/>
        <w:t>Desenvolvimento do firmware</w:t>
      </w:r>
      <w:bookmarkEnd w:id="143"/>
    </w:p>
    <w:p w14:paraId="7B0A9D91" w14:textId="77777777" w:rsidR="00754F55" w:rsidRPr="00754F55" w:rsidRDefault="00B608EC" w:rsidP="00057850">
      <w:pPr>
        <w:pStyle w:val="CorpodoTexto"/>
      </w:pPr>
      <w:r>
        <w:t xml:space="preserve">Esta seção destina-se </w:t>
      </w:r>
      <w:r w:rsidR="00057850">
        <w:t xml:space="preserve">a apresentar </w:t>
      </w:r>
      <w:r>
        <w:t>o desenvolvimento d</w:t>
      </w:r>
      <w:r w:rsidR="00CC3BF6">
        <w:t xml:space="preserve">o algoritmo </w:t>
      </w:r>
      <w:r w:rsidR="00040F85">
        <w:t>de comunicação</w:t>
      </w:r>
      <w:r>
        <w:t xml:space="preserve"> na linguagem C++ desenvolvido na IDE do Arduino, a aquisição de dados</w:t>
      </w:r>
      <w:r w:rsidR="00CC3BF6">
        <w:t>,</w:t>
      </w:r>
      <w:r>
        <w:t xml:space="preserve"> o tratamento dos mesmos utilizando</w:t>
      </w:r>
      <w:r w:rsidR="00057850">
        <w:t xml:space="preserve"> linguagem</w:t>
      </w:r>
      <w:r>
        <w:t xml:space="preserve"> Python e o desenvolvimento da rede neural </w:t>
      </w:r>
      <w:r w:rsidR="00057850">
        <w:t xml:space="preserve">artificial </w:t>
      </w:r>
      <w:r>
        <w:t>para identificar o movimento do maestro.</w:t>
      </w:r>
      <w:r w:rsidR="00FE2F39">
        <w:t xml:space="preserve"> Todos os algoritmos utilizados encontram-se no diretório de desenvolvimento do GitHub</w:t>
      </w:r>
      <w:r w:rsidR="00057850">
        <w:t xml:space="preserve">, cujo </w:t>
      </w:r>
      <w:r w:rsidR="00237581" w:rsidRPr="0081559F">
        <w:rPr>
          <w:i/>
        </w:rPr>
        <w:t>link</w:t>
      </w:r>
      <w:r w:rsidR="00057850">
        <w:t xml:space="preserve"> é</w:t>
      </w:r>
      <w:r w:rsidR="00FE2F39">
        <w:t xml:space="preserve"> disponibilizado ao final do documento.</w:t>
      </w:r>
    </w:p>
    <w:p w14:paraId="614BC00E" w14:textId="77777777" w:rsidR="0070388F" w:rsidRDefault="00754F55">
      <w:pPr>
        <w:pStyle w:val="Ttulo2"/>
      </w:pPr>
      <w:bookmarkStart w:id="144" w:name="_Toc109837843"/>
      <w:r>
        <w:t>Estabilidade de comunicação</w:t>
      </w:r>
      <w:bookmarkEnd w:id="144"/>
    </w:p>
    <w:p w14:paraId="3213C702" w14:textId="77777777" w:rsidR="0070388F" w:rsidRDefault="00000175">
      <w:pPr>
        <w:pStyle w:val="CorpodoTexto"/>
      </w:pPr>
      <w:r w:rsidRPr="00000175">
        <w:t>Par</w:t>
      </w:r>
      <w:r>
        <w:t xml:space="preserve">a validação </w:t>
      </w:r>
      <w:r w:rsidR="005007A2">
        <w:t>da comunicação</w:t>
      </w:r>
      <w:r>
        <w:t xml:space="preserve">, </w:t>
      </w:r>
      <w:r w:rsidR="006F0E2D">
        <w:t xml:space="preserve">em bancada de laboratório, </w:t>
      </w:r>
      <w:r>
        <w:t xml:space="preserve">realizou-se </w:t>
      </w:r>
      <w:r w:rsidR="00DA50BB">
        <w:t>a</w:t>
      </w:r>
      <w:r>
        <w:t xml:space="preserve"> comunicação </w:t>
      </w:r>
      <w:r w:rsidRPr="003C1046">
        <w:t>TCP</w:t>
      </w:r>
      <w:r>
        <w:t xml:space="preserve"> entre </w:t>
      </w:r>
      <w:r w:rsidR="00DA50BB">
        <w:t>o</w:t>
      </w:r>
      <w:r>
        <w:t xml:space="preserve"> receptor de dados e </w:t>
      </w:r>
      <w:r w:rsidR="00DA50BB">
        <w:t xml:space="preserve">o </w:t>
      </w:r>
      <w:r>
        <w:t>emissor de dados.</w:t>
      </w:r>
      <w:r w:rsidR="008A6DDA">
        <w:t xml:space="preserve"> </w:t>
      </w:r>
      <w:r w:rsidR="00E30C0A">
        <w:t xml:space="preserve">O sistema é conectado através de uma rede local criada a partir do emissor. Para isso, utiliza-se a configuração WIFI_AP_STA da biblioteca </w:t>
      </w:r>
      <w:r w:rsidR="00E30C0A" w:rsidRPr="00694F7F">
        <w:t>ESP8266WiFi</w:t>
      </w:r>
      <w:r w:rsidR="00E30C0A">
        <w:t>, o</w:t>
      </w:r>
      <w:r w:rsidR="00633313">
        <w:t xml:space="preserve">u seja, </w:t>
      </w:r>
      <w:r w:rsidR="005007A2">
        <w:t xml:space="preserve">o microcontrolador </w:t>
      </w:r>
      <w:r w:rsidR="00633313">
        <w:t xml:space="preserve">funciona tanto como um </w:t>
      </w:r>
      <w:r w:rsidR="00633313" w:rsidRPr="00184172">
        <w:rPr>
          <w:i/>
        </w:rPr>
        <w:t>Access Point</w:t>
      </w:r>
      <w:r w:rsidR="00633313">
        <w:t xml:space="preserve"> </w:t>
      </w:r>
      <w:r w:rsidR="005007A2">
        <w:t xml:space="preserve">quanto </w:t>
      </w:r>
      <w:r w:rsidR="00633313">
        <w:t xml:space="preserve">como um </w:t>
      </w:r>
      <w:r w:rsidR="00633313" w:rsidRPr="00184172">
        <w:rPr>
          <w:i/>
        </w:rPr>
        <w:t>Statio</w:t>
      </w:r>
      <w:r w:rsidR="00FE2F39">
        <w:rPr>
          <w:i/>
        </w:rPr>
        <w:t>n</w:t>
      </w:r>
      <w:r w:rsidR="00633313">
        <w:rPr>
          <w:i/>
        </w:rPr>
        <w:t>.</w:t>
      </w:r>
      <w:r w:rsidR="00633313">
        <w:t xml:space="preserve"> </w:t>
      </w:r>
      <w:r>
        <w:t xml:space="preserve">O emissor de dados representa o dispositivo acoplado ao </w:t>
      </w:r>
      <w:r w:rsidR="00253CBF">
        <w:t>maestro</w:t>
      </w:r>
      <w:r w:rsidR="005007A2">
        <w:t xml:space="preserve"> e,</w:t>
      </w:r>
      <w:r w:rsidR="00253CBF">
        <w:t xml:space="preserve"> além disso, </w:t>
      </w:r>
      <w:r>
        <w:t xml:space="preserve">desempenha o papel de servidor </w:t>
      </w:r>
      <w:r w:rsidR="00057850">
        <w:t xml:space="preserve">como </w:t>
      </w:r>
      <w:r>
        <w:t xml:space="preserve">rede de comunicação. </w:t>
      </w:r>
      <w:r w:rsidR="00253CBF">
        <w:t>O receptor de dados representa o dispositivo acoplado ao músico, desempenha</w:t>
      </w:r>
      <w:r w:rsidR="005007A2">
        <w:t>ndo</w:t>
      </w:r>
      <w:r w:rsidR="00253CBF">
        <w:t xml:space="preserve"> o papel de cliente da rede de comunicação.</w:t>
      </w:r>
      <w:r w:rsidR="00DA50BB">
        <w:t xml:space="preserve"> Para garantir uma </w:t>
      </w:r>
      <w:r w:rsidR="00D66AA1">
        <w:t>frequênci</w:t>
      </w:r>
      <w:r w:rsidR="001E1713">
        <w:t>a</w:t>
      </w:r>
      <w:r w:rsidR="00DA50BB">
        <w:t xml:space="preserve"> constante de comunicação, utilizou-se interrupções de temporizadores </w:t>
      </w:r>
      <w:r w:rsidR="00D66AA1">
        <w:t xml:space="preserve">de </w:t>
      </w:r>
      <w:r w:rsidR="00237581" w:rsidRPr="0081559F">
        <w:rPr>
          <w:i/>
        </w:rPr>
        <w:t>hardware</w:t>
      </w:r>
      <w:r w:rsidR="001E1713">
        <w:t xml:space="preserve">. Para testes de validação, com o auxílio de </w:t>
      </w:r>
      <w:r w:rsidR="00057850">
        <w:t xml:space="preserve">um </w:t>
      </w:r>
      <w:r w:rsidR="001E1713">
        <w:t>osciloscópio</w:t>
      </w:r>
      <w:r w:rsidR="00057850">
        <w:t>,</w:t>
      </w:r>
      <w:r w:rsidR="001E1713">
        <w:t xml:space="preserve"> mediu-se a tensão de uma </w:t>
      </w:r>
      <w:r w:rsidR="00630DA7">
        <w:t xml:space="preserve">porta de </w:t>
      </w:r>
      <w:r w:rsidR="001E1713">
        <w:t xml:space="preserve">saída dos microcontroladores. O teste consistia em </w:t>
      </w:r>
      <w:r w:rsidR="00630DA7">
        <w:t>verificar</w:t>
      </w:r>
      <w:r w:rsidR="001E1713">
        <w:t xml:space="preserve"> a taxa de transmissão do sistema</w:t>
      </w:r>
      <w:r w:rsidR="00057850">
        <w:t>.</w:t>
      </w:r>
      <w:r w:rsidR="001E1713">
        <w:t xml:space="preserve"> </w:t>
      </w:r>
      <w:r w:rsidR="00057850">
        <w:t xml:space="preserve">Para </w:t>
      </w:r>
      <w:r w:rsidR="001E1713">
        <w:t>isso</w:t>
      </w:r>
      <w:r w:rsidR="00630DA7">
        <w:t>,</w:t>
      </w:r>
      <w:r w:rsidR="001E1713">
        <w:t xml:space="preserve"> </w:t>
      </w:r>
      <w:r w:rsidR="009E22DC">
        <w:t xml:space="preserve">o nível </w:t>
      </w:r>
      <w:r w:rsidR="00057850">
        <w:t>lógico</w:t>
      </w:r>
      <w:r w:rsidR="009E22DC">
        <w:t xml:space="preserve"> de uma porta era invertido em cada envio de dados, ou seja, a cada dois envios de dados o nível l</w:t>
      </w:r>
      <w:r w:rsidR="00057850">
        <w:t>ó</w:t>
      </w:r>
      <w:r w:rsidR="009E22DC">
        <w:t>gico da porta se repetia.</w:t>
      </w:r>
      <w:r w:rsidR="00253CBF">
        <w:t xml:space="preserve"> Na </w:t>
      </w:r>
      <w:r w:rsidR="00EB3FA6">
        <w:fldChar w:fldCharType="begin"/>
      </w:r>
      <w:r w:rsidR="00EB3FA6">
        <w:instrText xml:space="preserve"> REF _Ref104628708 \h  \* MERGEFORMAT </w:instrText>
      </w:r>
      <w:r w:rsidR="00EB3FA6">
        <w:fldChar w:fldCharType="separate"/>
      </w:r>
      <w:r w:rsidR="00876605">
        <w:t xml:space="preserve">Figura </w:t>
      </w:r>
      <w:r w:rsidR="00876605">
        <w:rPr>
          <w:noProof/>
        </w:rPr>
        <w:t>5.1</w:t>
      </w:r>
      <w:r w:rsidR="00EB3FA6">
        <w:fldChar w:fldCharType="end"/>
      </w:r>
      <w:r w:rsidR="00057850">
        <w:t xml:space="preserve"> </w:t>
      </w:r>
      <w:r w:rsidR="00253CBF">
        <w:t xml:space="preserve">e na </w:t>
      </w:r>
      <w:r w:rsidR="00EB3FA6">
        <w:fldChar w:fldCharType="begin"/>
      </w:r>
      <w:r w:rsidR="00EB3FA6">
        <w:instrText xml:space="preserve"> REF _Ref104628709 \h  \* MERGEFORMAT </w:instrText>
      </w:r>
      <w:r w:rsidR="00EB3FA6">
        <w:fldChar w:fldCharType="separate"/>
      </w:r>
      <w:r w:rsidR="00876605">
        <w:t xml:space="preserve">Figura </w:t>
      </w:r>
      <w:r w:rsidR="00876605">
        <w:rPr>
          <w:noProof/>
        </w:rPr>
        <w:t>5.2</w:t>
      </w:r>
      <w:r w:rsidR="00EB3FA6">
        <w:fldChar w:fldCharType="end"/>
      </w:r>
      <w:r w:rsidR="00253CBF">
        <w:t xml:space="preserve"> pode-se observar </w:t>
      </w:r>
      <w:r w:rsidR="009E22DC">
        <w:t xml:space="preserve">as </w:t>
      </w:r>
      <w:r w:rsidR="00253CBF">
        <w:t xml:space="preserve">duas </w:t>
      </w:r>
      <w:r w:rsidR="00057850">
        <w:t>análises realizadas</w:t>
      </w:r>
      <w:r w:rsidR="009E22DC">
        <w:t>.</w:t>
      </w:r>
    </w:p>
    <w:p w14:paraId="3BC65D1C" w14:textId="77777777" w:rsidR="0070388F" w:rsidRDefault="0070388F">
      <w:pPr>
        <w:pStyle w:val="CorpodoTexto"/>
      </w:pPr>
    </w:p>
    <w:p w14:paraId="43EEDCA7" w14:textId="77777777" w:rsidR="0070388F" w:rsidRDefault="009E22DC">
      <w:pPr>
        <w:pStyle w:val="Legenda"/>
        <w:keepNext/>
        <w:jc w:val="both"/>
      </w:pPr>
      <w:bookmarkStart w:id="145" w:name="_Ref104628708"/>
      <w:bookmarkStart w:id="146" w:name="_Toc109837672"/>
      <w:r>
        <w:lastRenderedPageBreak/>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w:t>
      </w:r>
      <w:r w:rsidR="00C42306">
        <w:rPr>
          <w:noProof/>
        </w:rPr>
        <w:fldChar w:fldCharType="end"/>
      </w:r>
      <w:bookmarkEnd w:id="145"/>
      <w:r w:rsidR="00040F85" w:rsidRPr="00610D31">
        <w:t>–</w:t>
      </w:r>
      <w:r>
        <w:t xml:space="preserve"> Frequência do </w:t>
      </w:r>
      <w:r w:rsidR="00057850">
        <w:t xml:space="preserve">receptor </w:t>
      </w:r>
      <w:r>
        <w:t>de dados.</w:t>
      </w:r>
      <w:bookmarkEnd w:id="146"/>
    </w:p>
    <w:p w14:paraId="3D93D892" w14:textId="77777777" w:rsidR="0070388F" w:rsidRDefault="009E22DC">
      <w:pPr>
        <w:pStyle w:val="CorpodoTexto"/>
        <w:jc w:val="center"/>
      </w:pPr>
      <w:r>
        <w:rPr>
          <w:noProof/>
          <w:lang w:val="en-US" w:eastAsia="en-US"/>
        </w:rPr>
        <w:drawing>
          <wp:inline distT="0" distB="0" distL="0" distR="0" wp14:anchorId="018EAFB3" wp14:editId="59F72604">
            <wp:extent cx="2438400" cy="3248025"/>
            <wp:effectExtent l="0" t="4763"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16200000">
                      <a:off x="0" y="0"/>
                      <a:ext cx="2438400" cy="3248025"/>
                    </a:xfrm>
                    <a:prstGeom prst="rect">
                      <a:avLst/>
                    </a:prstGeom>
                    <a:noFill/>
                    <a:ln>
                      <a:noFill/>
                    </a:ln>
                  </pic:spPr>
                </pic:pic>
              </a:graphicData>
            </a:graphic>
          </wp:inline>
        </w:drawing>
      </w:r>
    </w:p>
    <w:p w14:paraId="6BE83413" w14:textId="77777777" w:rsidR="0070388F" w:rsidRDefault="009E22DC">
      <w:pPr>
        <w:pStyle w:val="Legenda"/>
      </w:pPr>
      <w:r>
        <w:t>Fonte: Autor.</w:t>
      </w:r>
    </w:p>
    <w:p w14:paraId="4622B157" w14:textId="77777777" w:rsidR="0070388F" w:rsidRDefault="009E22DC">
      <w:pPr>
        <w:pStyle w:val="Legenda"/>
        <w:keepNext/>
        <w:jc w:val="both"/>
      </w:pPr>
      <w:bookmarkStart w:id="147" w:name="_Ref104628709"/>
      <w:bookmarkStart w:id="148" w:name="_Toc109837673"/>
      <w:r>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2</w:t>
      </w:r>
      <w:r w:rsidR="00C42306">
        <w:rPr>
          <w:noProof/>
        </w:rPr>
        <w:fldChar w:fldCharType="end"/>
      </w:r>
      <w:bookmarkEnd w:id="147"/>
      <w:r w:rsidR="00040F85" w:rsidRPr="00610D31">
        <w:t>–</w:t>
      </w:r>
      <w:r w:rsidR="00040F85">
        <w:t xml:space="preserve"> </w:t>
      </w:r>
      <w:r>
        <w:t xml:space="preserve">Frequência do </w:t>
      </w:r>
      <w:r w:rsidR="00057850">
        <w:t xml:space="preserve">emissor </w:t>
      </w:r>
      <w:r>
        <w:t>de dados.</w:t>
      </w:r>
      <w:bookmarkEnd w:id="148"/>
      <w:r>
        <w:t xml:space="preserve"> </w:t>
      </w:r>
    </w:p>
    <w:p w14:paraId="3BFA3AEF" w14:textId="77777777" w:rsidR="0070388F" w:rsidRDefault="009E22DC">
      <w:pPr>
        <w:pStyle w:val="CorpodoTexto"/>
        <w:jc w:val="center"/>
      </w:pPr>
      <w:r>
        <w:rPr>
          <w:noProof/>
          <w:lang w:val="en-US" w:eastAsia="en-US"/>
        </w:rPr>
        <w:drawing>
          <wp:inline distT="0" distB="0" distL="0" distR="0" wp14:anchorId="797A45F0" wp14:editId="62D9EF5D">
            <wp:extent cx="2438400" cy="3248025"/>
            <wp:effectExtent l="0" t="4763"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6200000">
                      <a:off x="0" y="0"/>
                      <a:ext cx="2438400" cy="3248025"/>
                    </a:xfrm>
                    <a:prstGeom prst="rect">
                      <a:avLst/>
                    </a:prstGeom>
                    <a:noFill/>
                    <a:ln>
                      <a:noFill/>
                    </a:ln>
                  </pic:spPr>
                </pic:pic>
              </a:graphicData>
            </a:graphic>
          </wp:inline>
        </w:drawing>
      </w:r>
    </w:p>
    <w:p w14:paraId="09B3C4FC" w14:textId="77777777" w:rsidR="0070388F" w:rsidRDefault="009E22DC">
      <w:pPr>
        <w:pStyle w:val="Legenda"/>
      </w:pPr>
      <w:r>
        <w:t>Fonte: Autor.</w:t>
      </w:r>
    </w:p>
    <w:p w14:paraId="5098A913" w14:textId="77777777" w:rsidR="0070388F" w:rsidRDefault="0070388F">
      <w:pPr>
        <w:pStyle w:val="CorpodoTexto"/>
      </w:pPr>
    </w:p>
    <w:p w14:paraId="0B9B1A38" w14:textId="77777777" w:rsidR="0070388F" w:rsidRDefault="00754F55" w:rsidP="0081559F">
      <w:pPr>
        <w:pStyle w:val="CorpodoTexto"/>
      </w:pPr>
      <w:r>
        <w:t xml:space="preserve">O presente ensaio evidenciou, como </w:t>
      </w:r>
      <w:r w:rsidR="0065474A">
        <w:t xml:space="preserve">se </w:t>
      </w:r>
      <w:r>
        <w:t xml:space="preserve">pode observar na </w:t>
      </w:r>
      <w:r w:rsidR="00EB3FA6">
        <w:fldChar w:fldCharType="begin"/>
      </w:r>
      <w:r w:rsidR="00EB3FA6">
        <w:instrText xml:space="preserve"> REF _Ref104628708 \h  \* MERGEFORMAT </w:instrText>
      </w:r>
      <w:r w:rsidR="00EB3FA6">
        <w:fldChar w:fldCharType="separate"/>
      </w:r>
      <w:r w:rsidR="00876605">
        <w:t xml:space="preserve">Figura </w:t>
      </w:r>
      <w:r w:rsidR="00876605">
        <w:rPr>
          <w:noProof/>
        </w:rPr>
        <w:t>5.1</w:t>
      </w:r>
      <w:r w:rsidR="00EB3FA6">
        <w:fldChar w:fldCharType="end"/>
      </w:r>
      <w:r>
        <w:t xml:space="preserve"> e na</w:t>
      </w:r>
      <w:r w:rsidR="00C42306">
        <w:fldChar w:fldCharType="begin"/>
      </w:r>
      <w:r w:rsidR="000E28ED">
        <w:instrText xml:space="preserve"> REF _Ref84191948 \h  \* MERGEFORMAT </w:instrText>
      </w:r>
      <w:r w:rsidR="00C42306">
        <w:fldChar w:fldCharType="separate"/>
      </w:r>
      <w:r w:rsidR="00876605">
        <w:rPr>
          <w:b/>
          <w:bCs/>
        </w:rPr>
        <w:t>Erro! Fonte de referência não encontrada.</w:t>
      </w:r>
      <w:r w:rsidR="00C42306">
        <w:fldChar w:fldCharType="end"/>
      </w:r>
      <w:r>
        <w:t xml:space="preserve">, </w:t>
      </w:r>
      <w:r w:rsidR="00630DA7">
        <w:t>que a comunicação é estável a uma taxa de 125</w:t>
      </w:r>
      <w:r w:rsidR="0065474A">
        <w:t xml:space="preserve"> </w:t>
      </w:r>
      <w:r w:rsidR="00630DA7">
        <w:t>Hz</w:t>
      </w:r>
      <w:r>
        <w:t>.</w:t>
      </w:r>
      <w:r w:rsidR="00630DA7">
        <w:t xml:space="preserve"> </w:t>
      </w:r>
      <w:r w:rsidR="00CC3BF6">
        <w:t>Entretanto</w:t>
      </w:r>
      <w:r w:rsidR="0065474A">
        <w:t>,</w:t>
      </w:r>
      <w:r w:rsidR="00CC3BF6">
        <w:t xml:space="preserve"> nos ensaios realizados com uma frequência mais alta,</w:t>
      </w:r>
      <w:r w:rsidR="00630DA7">
        <w:t xml:space="preserve"> observou-se instabilidade na comunicação. Portanto optou-se </w:t>
      </w:r>
      <w:r w:rsidR="00962D2E">
        <w:t>por fixar a comunicação em 125</w:t>
      </w:r>
      <w:r w:rsidR="0065474A">
        <w:t xml:space="preserve"> </w:t>
      </w:r>
      <w:r w:rsidR="00962D2E">
        <w:t>Hz</w:t>
      </w:r>
      <w:r w:rsidR="0065474A">
        <w:t>,</w:t>
      </w:r>
      <w:r w:rsidR="00F65A35">
        <w:t xml:space="preserve"> garantindo a estabilidade da comunicação. </w:t>
      </w:r>
      <w:r w:rsidR="00212B61">
        <w:t xml:space="preserve">Além disso, um experimento </w:t>
      </w:r>
      <w:r w:rsidR="00A54EB0">
        <w:t xml:space="preserve">de estabilidade da comunicação em detrimento da </w:t>
      </w:r>
      <w:r w:rsidR="00156616">
        <w:t>distância</w:t>
      </w:r>
      <w:r w:rsidR="00A54EB0">
        <w:t xml:space="preserve"> foi realizado. Com ele, constatou-se que o sistema é estável a um raio aproximado de 25 metros.</w:t>
      </w:r>
    </w:p>
    <w:p w14:paraId="5849816D" w14:textId="77777777" w:rsidR="00754F55" w:rsidRDefault="00754F55" w:rsidP="00057850">
      <w:pPr>
        <w:pStyle w:val="Ttulo2"/>
      </w:pPr>
      <w:bookmarkStart w:id="149" w:name="_Toc109837844"/>
      <w:r>
        <w:lastRenderedPageBreak/>
        <w:t>dados tr</w:t>
      </w:r>
      <w:r w:rsidR="007C7600">
        <w:t>a</w:t>
      </w:r>
      <w:r>
        <w:t>nsmitidos</w:t>
      </w:r>
      <w:bookmarkEnd w:id="149"/>
    </w:p>
    <w:p w14:paraId="16F71D73" w14:textId="77777777" w:rsidR="0070388F" w:rsidRDefault="00700A4F">
      <w:r>
        <w:t>Para a comunicação entre emissor e receptor de dados, faz-se necessário a utilização do protocolo ESP</w:t>
      </w:r>
      <w:r w:rsidR="00745025">
        <w:t>-</w:t>
      </w:r>
      <w:r>
        <w:t xml:space="preserve">NOW desenvolvido pelo </w:t>
      </w:r>
      <w:r w:rsidR="00745025">
        <w:t>fabricante d</w:t>
      </w:r>
      <w:r w:rsidR="001A3100">
        <w:t>e</w:t>
      </w:r>
      <w:r w:rsidR="00745025">
        <w:t xml:space="preserve"> microcontroladores</w:t>
      </w:r>
      <w:r w:rsidR="001A3100">
        <w:t xml:space="preserve"> </w:t>
      </w:r>
      <w:r w:rsidR="00745025">
        <w:t>Espressif</w:t>
      </w:r>
      <w:r w:rsidR="00237581" w:rsidRPr="0081559F">
        <w:rPr>
          <w:vertAlign w:val="superscript"/>
        </w:rPr>
        <w:t>®</w:t>
      </w:r>
      <w:r w:rsidR="00745025">
        <w:t xml:space="preserve">. A comunicação é estabelecida ponto a ponto através do endereço MAC do dispositivo Cliente.  </w:t>
      </w:r>
      <w:r w:rsidR="004F2698">
        <w:t xml:space="preserve">Para a aquisição de dados do acelerômetro utilizou-se </w:t>
      </w:r>
      <w:r w:rsidR="0045088C">
        <w:t xml:space="preserve">a biblioteca </w:t>
      </w:r>
      <w:r w:rsidR="0045088C" w:rsidRPr="002025A7">
        <w:t>Adafruit MPU6050</w:t>
      </w:r>
      <w:r w:rsidR="0045088C">
        <w:t xml:space="preserve">. </w:t>
      </w:r>
      <w:r w:rsidR="004F2698">
        <w:t>Inicialmente</w:t>
      </w:r>
      <w:r w:rsidR="0065474A">
        <w:t>,</w:t>
      </w:r>
      <w:r w:rsidR="004F2698">
        <w:t xml:space="preserve"> deve-se realizar a calibração</w:t>
      </w:r>
      <w:r w:rsidR="0065474A">
        <w:t>,</w:t>
      </w:r>
      <w:r w:rsidR="0045088C">
        <w:t xml:space="preserve"> modificando o </w:t>
      </w:r>
      <w:r w:rsidR="0045088C" w:rsidRPr="0045088C">
        <w:rPr>
          <w:i/>
          <w:iCs/>
        </w:rPr>
        <w:t>range</w:t>
      </w:r>
      <w:r w:rsidR="0045088C">
        <w:t xml:space="preserve"> de operação tanto do acelerômetro quanto do giroscópio</w:t>
      </w:r>
      <w:r w:rsidR="0065474A">
        <w:t>.</w:t>
      </w:r>
      <w:r w:rsidR="0045088C">
        <w:t xml:space="preserve"> </w:t>
      </w:r>
      <w:r w:rsidR="0065474A">
        <w:t xml:space="preserve">Além </w:t>
      </w:r>
      <w:r w:rsidR="0045088C">
        <w:t>disso, utilizou-se de um filtro passa baix</w:t>
      </w:r>
      <w:r w:rsidR="00CC3BF6">
        <w:t>a</w:t>
      </w:r>
      <w:r w:rsidR="0045088C">
        <w:t xml:space="preserve"> com frequência</w:t>
      </w:r>
      <w:r w:rsidR="004F2698">
        <w:t xml:space="preserve"> </w:t>
      </w:r>
      <w:r w:rsidR="0045088C">
        <w:t>definida para 5</w:t>
      </w:r>
      <w:r w:rsidR="0065474A">
        <w:t xml:space="preserve"> </w:t>
      </w:r>
      <w:r w:rsidR="0045088C">
        <w:t>Hz.</w:t>
      </w:r>
      <w:r>
        <w:t xml:space="preserve"> </w:t>
      </w:r>
      <w:r w:rsidR="00CC3BF6">
        <w:t>N</w:t>
      </w:r>
      <w:r w:rsidR="002C177B">
        <w:t>a transmissão d</w:t>
      </w:r>
      <w:r w:rsidR="000313AE">
        <w:t>os dados referentes aos valores de aceleração dos eixos,</w:t>
      </w:r>
      <w:r w:rsidR="002C177B">
        <w:t xml:space="preserve"> utilizou-se uma </w:t>
      </w:r>
      <w:r w:rsidR="002C177B" w:rsidRPr="002C177B">
        <w:rPr>
          <w:i/>
          <w:iCs/>
        </w:rPr>
        <w:t>struct</w:t>
      </w:r>
      <w:r w:rsidR="002C177B">
        <w:t xml:space="preserve"> </w:t>
      </w:r>
      <w:r w:rsidR="000313AE">
        <w:t>contendo variáveis do tipo inteiro.</w:t>
      </w:r>
      <w:r w:rsidR="002C177B">
        <w:t xml:space="preserve"> </w:t>
      </w:r>
      <w:r w:rsidR="000313AE">
        <w:t>O</w:t>
      </w:r>
      <w:r w:rsidR="002C177B">
        <w:t>s dados são</w:t>
      </w:r>
      <w:r w:rsidR="000313AE">
        <w:t xml:space="preserve"> obtidos em ponto flutuante e</w:t>
      </w:r>
      <w:r w:rsidR="002C177B">
        <w:t xml:space="preserve"> multiplicados por uma constante </w:t>
      </w:r>
      <w:r w:rsidR="000313AE">
        <w:t>para</w:t>
      </w:r>
      <w:r w:rsidR="0065474A">
        <w:t xml:space="preserve">, na sequência, serem truncados e </w:t>
      </w:r>
      <w:r w:rsidR="000313AE">
        <w:t>serem</w:t>
      </w:r>
      <w:r w:rsidR="002C177B">
        <w:t xml:space="preserve"> definidos como tipo inteiro</w:t>
      </w:r>
      <w:r w:rsidR="0065474A">
        <w:t xml:space="preserve">, </w:t>
      </w:r>
      <w:r w:rsidR="00424A4C">
        <w:t>após isso</w:t>
      </w:r>
      <w:r w:rsidR="0065474A">
        <w:t xml:space="preserve"> se </w:t>
      </w:r>
      <w:r w:rsidR="002C177B">
        <w:t xml:space="preserve">transmite </w:t>
      </w:r>
      <w:r w:rsidR="00317F09">
        <w:t xml:space="preserve">os dados ao receptor. Na </w:t>
      </w:r>
      <w:r w:rsidR="00EB3FA6">
        <w:fldChar w:fldCharType="begin"/>
      </w:r>
      <w:r w:rsidR="00EB3FA6">
        <w:instrText xml:space="preserve"> REF _Ref104410656 \h  \* MERGEFORMAT </w:instrText>
      </w:r>
      <w:r w:rsidR="00EB3FA6">
        <w:fldChar w:fldCharType="separate"/>
      </w:r>
      <w:r w:rsidR="00876605">
        <w:t xml:space="preserve">Figura </w:t>
      </w:r>
      <w:r w:rsidR="00876605">
        <w:rPr>
          <w:noProof/>
        </w:rPr>
        <w:t>5.3</w:t>
      </w:r>
      <w:r w:rsidR="00EB3FA6">
        <w:fldChar w:fldCharType="end"/>
      </w:r>
      <w:r w:rsidR="00317F09">
        <w:t>, pode-se observar os dados transmitidos ao receptor, onde, respectivamente, da esquerda para direita</w:t>
      </w:r>
      <w:r w:rsidR="0065474A">
        <w:t>,</w:t>
      </w:r>
      <w:r w:rsidR="00317F09">
        <w:t xml:space="preserve"> </w:t>
      </w:r>
      <w:r w:rsidR="0065474A">
        <w:t>tem-se</w:t>
      </w:r>
      <w:r w:rsidR="00317F09">
        <w:t xml:space="preserve">: </w:t>
      </w:r>
      <w:r w:rsidR="0065474A">
        <w:t xml:space="preserve">os </w:t>
      </w:r>
      <w:r w:rsidR="003858B4">
        <w:t xml:space="preserve">dados do </w:t>
      </w:r>
      <w:r w:rsidR="00AB04FF">
        <w:t>acelerômetro</w:t>
      </w:r>
      <w:r w:rsidR="003858B4">
        <w:t xml:space="preserve"> dos eixos </w:t>
      </w:r>
      <w:r w:rsidR="00317F09" w:rsidRPr="00317F09">
        <w:t>X</w:t>
      </w:r>
      <w:r w:rsidR="003858B4">
        <w:t xml:space="preserve"> (aX)</w:t>
      </w:r>
      <w:r w:rsidR="00317F09" w:rsidRPr="00317F09">
        <w:t xml:space="preserve">, </w:t>
      </w:r>
      <w:r w:rsidR="003858B4">
        <w:t>Y (</w:t>
      </w:r>
      <w:r w:rsidR="00317F09" w:rsidRPr="00317F09">
        <w:t>aY</w:t>
      </w:r>
      <w:r w:rsidR="003858B4">
        <w:t>)</w:t>
      </w:r>
      <w:r w:rsidR="00317F09" w:rsidRPr="00317F09">
        <w:t>,</w:t>
      </w:r>
      <w:r w:rsidR="003858B4">
        <w:t xml:space="preserve"> Z</w:t>
      </w:r>
      <w:r w:rsidR="00317F09" w:rsidRPr="00317F09">
        <w:t xml:space="preserve"> </w:t>
      </w:r>
      <w:r w:rsidR="003858B4">
        <w:t>(</w:t>
      </w:r>
      <w:r w:rsidR="00317F09" w:rsidRPr="00317F09">
        <w:t>aZ</w:t>
      </w:r>
      <w:r w:rsidR="003858B4">
        <w:t>)</w:t>
      </w:r>
      <w:r w:rsidR="0065474A">
        <w:t>,</w:t>
      </w:r>
      <w:r w:rsidR="003858B4">
        <w:t xml:space="preserve"> os dados do giroscópio dos eixos</w:t>
      </w:r>
      <w:r w:rsidR="00317F09">
        <w:t xml:space="preserve"> </w:t>
      </w:r>
      <w:r w:rsidR="003858B4">
        <w:t>X (</w:t>
      </w:r>
      <w:r w:rsidR="00317F09" w:rsidRPr="00317F09">
        <w:t>gX</w:t>
      </w:r>
      <w:r w:rsidR="003858B4">
        <w:t>)</w:t>
      </w:r>
      <w:r w:rsidR="00317F09" w:rsidRPr="00317F09">
        <w:t>,</w:t>
      </w:r>
      <w:r w:rsidR="003858B4">
        <w:t xml:space="preserve"> Y</w:t>
      </w:r>
      <w:r w:rsidR="00317F09" w:rsidRPr="00317F09">
        <w:t xml:space="preserve"> </w:t>
      </w:r>
      <w:r w:rsidR="003858B4">
        <w:t>(</w:t>
      </w:r>
      <w:r w:rsidR="00317F09" w:rsidRPr="00317F09">
        <w:t>gY</w:t>
      </w:r>
      <w:r w:rsidR="003858B4">
        <w:t>) e</w:t>
      </w:r>
      <w:r w:rsidR="00317F09" w:rsidRPr="00317F09">
        <w:t xml:space="preserve"> </w:t>
      </w:r>
      <w:r w:rsidR="003858B4">
        <w:t>Z</w:t>
      </w:r>
      <w:r w:rsidR="008B3BC3">
        <w:t xml:space="preserve"> </w:t>
      </w:r>
      <w:r w:rsidR="003858B4">
        <w:t>(</w:t>
      </w:r>
      <w:r w:rsidR="00317F09" w:rsidRPr="00317F09">
        <w:t>gZ</w:t>
      </w:r>
      <w:r w:rsidR="003858B4">
        <w:t>)</w:t>
      </w:r>
      <w:r w:rsidR="0065474A">
        <w:t>,</w:t>
      </w:r>
      <w:r w:rsidR="003858B4">
        <w:t xml:space="preserve"> e por </w:t>
      </w:r>
      <w:r w:rsidR="006C364B">
        <w:t>último</w:t>
      </w:r>
      <w:r w:rsidR="003858B4">
        <w:t>, o</w:t>
      </w:r>
      <w:r w:rsidR="00317F09" w:rsidRPr="00317F09">
        <w:t xml:space="preserve"> </w:t>
      </w:r>
      <w:r w:rsidR="00317F09">
        <w:t>sinal do botão</w:t>
      </w:r>
      <w:r w:rsidR="0065474A">
        <w:t xml:space="preserve"> de sincronismo do movimento do maestro</w:t>
      </w:r>
      <w:r w:rsidR="00317F09">
        <w:t>.</w:t>
      </w:r>
    </w:p>
    <w:p w14:paraId="21317901" w14:textId="77777777" w:rsidR="0070388F" w:rsidRDefault="0070388F">
      <w:pPr>
        <w:pStyle w:val="Legenda"/>
        <w:keepNext/>
      </w:pPr>
    </w:p>
    <w:p w14:paraId="01FBE5FF" w14:textId="77777777" w:rsidR="0070388F" w:rsidRDefault="00BC3ACE">
      <w:pPr>
        <w:pStyle w:val="Legenda"/>
        <w:keepNext/>
      </w:pPr>
      <w:bookmarkStart w:id="150" w:name="_Ref104410656"/>
      <w:bookmarkStart w:id="151" w:name="_Toc109837674"/>
      <w:r>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3</w:t>
      </w:r>
      <w:r w:rsidR="00C42306">
        <w:rPr>
          <w:noProof/>
        </w:rPr>
        <w:fldChar w:fldCharType="end"/>
      </w:r>
      <w:bookmarkEnd w:id="150"/>
      <w:r w:rsidR="00040F85">
        <w:rPr>
          <w:noProof/>
        </w:rPr>
        <w:t xml:space="preserve"> </w:t>
      </w:r>
      <w:r w:rsidR="00040F85" w:rsidRPr="00610D31">
        <w:t>–</w:t>
      </w:r>
      <w:r w:rsidR="00040F85">
        <w:t xml:space="preserve"> </w:t>
      </w:r>
      <w:r>
        <w:t>Transmissão de dados do acelerômetro</w:t>
      </w:r>
      <w:r w:rsidR="0065474A">
        <w:t>, giroscópio e botão</w:t>
      </w:r>
      <w:r>
        <w:t>.</w:t>
      </w:r>
      <w:bookmarkEnd w:id="151"/>
    </w:p>
    <w:p w14:paraId="37B317D1" w14:textId="77777777" w:rsidR="0070388F" w:rsidRDefault="00BC3ACE">
      <w:pPr>
        <w:pStyle w:val="Legenda"/>
        <w:jc w:val="center"/>
      </w:pPr>
      <w:r w:rsidRPr="00BC3ACE">
        <w:rPr>
          <w:rStyle w:val="Forte"/>
          <w:noProof/>
          <w:lang w:val="en-US" w:eastAsia="en-US"/>
        </w:rPr>
        <w:drawing>
          <wp:inline distT="0" distB="0" distL="0" distR="0" wp14:anchorId="5DC0A145" wp14:editId="41F7AFC7">
            <wp:extent cx="5400000" cy="4079021"/>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5400000" cy="4079021"/>
                    </a:xfrm>
                    <a:prstGeom prst="rect">
                      <a:avLst/>
                    </a:prstGeom>
                  </pic:spPr>
                </pic:pic>
              </a:graphicData>
            </a:graphic>
          </wp:inline>
        </w:drawing>
      </w:r>
    </w:p>
    <w:p w14:paraId="6CA57EE6" w14:textId="77777777" w:rsidR="0070388F" w:rsidRDefault="00BC3ACE">
      <w:pPr>
        <w:pStyle w:val="Legenda"/>
      </w:pPr>
      <w:r>
        <w:t>Fonte: Autor.</w:t>
      </w:r>
    </w:p>
    <w:p w14:paraId="24022376" w14:textId="77777777" w:rsidR="0070388F" w:rsidRDefault="00E31A0A">
      <w:pPr>
        <w:pStyle w:val="Ttulo2"/>
      </w:pPr>
      <w:bookmarkStart w:id="152" w:name="_Toc109837845"/>
      <w:r>
        <w:t>Aquisição de dados</w:t>
      </w:r>
      <w:bookmarkEnd w:id="152"/>
    </w:p>
    <w:p w14:paraId="01171A8C" w14:textId="77777777" w:rsidR="0070388F" w:rsidRDefault="00F64E7E">
      <w:r>
        <w:t xml:space="preserve">Como mencionado na Seção </w:t>
      </w:r>
      <w:r w:rsidR="00EB3FA6">
        <w:fldChar w:fldCharType="begin"/>
      </w:r>
      <w:r w:rsidR="00EB3FA6">
        <w:instrText xml:space="preserve"> REF _Ref84854432 \n \h  \* MERGEFORMAT </w:instrText>
      </w:r>
      <w:r w:rsidR="00EB3FA6">
        <w:fldChar w:fldCharType="separate"/>
      </w:r>
      <w:r w:rsidR="00876605">
        <w:t>2.7</w:t>
      </w:r>
      <w:r w:rsidR="00EB3FA6">
        <w:fldChar w:fldCharType="end"/>
      </w:r>
      <w:r w:rsidR="008645AE">
        <w:t>, existem inúmeras escolas de regência</w:t>
      </w:r>
      <w:r w:rsidR="00A76154">
        <w:t xml:space="preserve">. Para a escolha da escola de regência, considerou-se o usuário final, ou seja, </w:t>
      </w:r>
      <w:r w:rsidR="008645AE">
        <w:t xml:space="preserve">a Orquestra Sinfônica de Santa Maria, cujo </w:t>
      </w:r>
      <w:r w:rsidR="008645AE" w:rsidRPr="009F72B8">
        <w:t xml:space="preserve">Diretor Executivo </w:t>
      </w:r>
      <w:r w:rsidR="008645AE">
        <w:t>é o</w:t>
      </w:r>
      <w:r w:rsidR="008645AE" w:rsidRPr="009F72B8">
        <w:t xml:space="preserve"> Prof. Dr. João Batista</w:t>
      </w:r>
      <w:r w:rsidR="008645AE">
        <w:t xml:space="preserve"> Sator.</w:t>
      </w:r>
      <w:r w:rsidR="0065474A">
        <w:t xml:space="preserve"> </w:t>
      </w:r>
      <w:r w:rsidR="00736888">
        <w:t xml:space="preserve">Em entrevista com o </w:t>
      </w:r>
      <w:r w:rsidR="00736888" w:rsidRPr="009F72B8">
        <w:t>Prof. João Batista</w:t>
      </w:r>
      <w:r w:rsidR="00A76154">
        <w:t xml:space="preserve">, observou-se que seus movimentos de regência se assemelham a </w:t>
      </w:r>
      <w:r w:rsidR="00A76154" w:rsidRPr="00780B9F">
        <w:t>métric</w:t>
      </w:r>
      <w:r w:rsidR="00A76154">
        <w:t>a</w:t>
      </w:r>
      <w:r w:rsidR="00A76154" w:rsidRPr="00780B9F">
        <w:t xml:space="preserve"> de Berlioz </w:t>
      </w:r>
      <w:r w:rsidR="00A76154">
        <w:t>de</w:t>
      </w:r>
      <w:r w:rsidR="00A76154" w:rsidRPr="00780B9F">
        <w:t xml:space="preserve"> compasso binário</w:t>
      </w:r>
      <w:r w:rsidR="00A76154">
        <w:t xml:space="preserve"> e que tangenciam um plano de regência. </w:t>
      </w:r>
      <w:r w:rsidR="005E3082">
        <w:t>Logo, optou-se como escopo do projeto o treinamento da rede neural para identificar a métrica de Berlioz de compasso binário.</w:t>
      </w:r>
    </w:p>
    <w:p w14:paraId="6E621492" w14:textId="77777777" w:rsidR="0070388F" w:rsidRDefault="00780B9F">
      <w:r>
        <w:t>Com o protótipo do emissor de dados acoplado ao pulso, realizou-se movimentos de</w:t>
      </w:r>
      <w:r w:rsidRPr="00780B9F">
        <w:t xml:space="preserve"> compasso binário</w:t>
      </w:r>
      <w:r>
        <w:t xml:space="preserve">. </w:t>
      </w:r>
      <w:r w:rsidR="00A61B82">
        <w:t>Para a coleta de dados utilizou</w:t>
      </w:r>
      <w:r w:rsidR="0065474A">
        <w:t>-se</w:t>
      </w:r>
      <w:r w:rsidR="00A61B82">
        <w:t xml:space="preserve"> o </w:t>
      </w:r>
      <w:r w:rsidR="00A61B82" w:rsidRPr="00A61B82">
        <w:rPr>
          <w:i/>
          <w:iCs/>
        </w:rPr>
        <w:t>software</w:t>
      </w:r>
      <w:r w:rsidR="00A61B82">
        <w:t xml:space="preserve"> de código aberto T</w:t>
      </w:r>
      <w:r w:rsidR="00A61B82" w:rsidRPr="00A61B82">
        <w:t xml:space="preserve">elemetry </w:t>
      </w:r>
      <w:r w:rsidR="00BC7A0B">
        <w:t>V</w:t>
      </w:r>
      <w:r w:rsidR="00A61B82" w:rsidRPr="00A61B82">
        <w:t>iewe</w:t>
      </w:r>
      <w:r w:rsidR="00A61B82">
        <w:t xml:space="preserve">r. Para isso, </w:t>
      </w:r>
      <w:r w:rsidR="005074F9">
        <w:t xml:space="preserve">o algoritmo do cliente conectado ao computador </w:t>
      </w:r>
      <w:r w:rsidR="00BA6096">
        <w:t>através</w:t>
      </w:r>
      <w:r w:rsidR="005074F9">
        <w:t xml:space="preserve"> de um</w:t>
      </w:r>
      <w:r w:rsidR="006F6EFC">
        <w:t xml:space="preserve">a comunicação </w:t>
      </w:r>
      <w:r w:rsidR="005074F9">
        <w:t xml:space="preserve">serial, envia </w:t>
      </w:r>
      <w:r w:rsidR="00A61B82">
        <w:t xml:space="preserve">os dados para o </w:t>
      </w:r>
      <w:r w:rsidR="00A61B82" w:rsidRPr="00A61B82">
        <w:rPr>
          <w:i/>
          <w:iCs/>
        </w:rPr>
        <w:t>softwar</w:t>
      </w:r>
      <w:r w:rsidR="0081559F">
        <w:rPr>
          <w:i/>
          <w:iCs/>
        </w:rPr>
        <w:t>e</w:t>
      </w:r>
      <w:r w:rsidR="00A61B82">
        <w:rPr>
          <w:i/>
          <w:iCs/>
        </w:rPr>
        <w:t xml:space="preserve"> </w:t>
      </w:r>
      <w:r w:rsidR="005074F9">
        <w:t>que</w:t>
      </w:r>
      <w:r w:rsidR="00BC7A0B">
        <w:t xml:space="preserve">, como </w:t>
      </w:r>
      <w:r w:rsidR="0065474A">
        <w:t xml:space="preserve">se </w:t>
      </w:r>
      <w:r w:rsidR="00BC7A0B">
        <w:t xml:space="preserve">pode observar na </w:t>
      </w:r>
      <w:r w:rsidR="00EB3FA6">
        <w:fldChar w:fldCharType="begin"/>
      </w:r>
      <w:r w:rsidR="00EB3FA6">
        <w:instrText xml:space="preserve"> REF _Ref104407191 \h  \* MERGEFORMAT </w:instrText>
      </w:r>
      <w:r w:rsidR="00EB3FA6">
        <w:fldChar w:fldCharType="separate"/>
      </w:r>
      <w:r w:rsidR="00876605">
        <w:t xml:space="preserve">Figura </w:t>
      </w:r>
      <w:r w:rsidR="00876605">
        <w:rPr>
          <w:noProof/>
        </w:rPr>
        <w:t>5.4</w:t>
      </w:r>
      <w:r w:rsidR="00EB3FA6">
        <w:fldChar w:fldCharType="end"/>
      </w:r>
      <w:r w:rsidR="00BC7A0B">
        <w:t xml:space="preserve">, </w:t>
      </w:r>
      <w:r w:rsidR="005074F9">
        <w:lastRenderedPageBreak/>
        <w:t>plota os valores dos eixos do acelerômetro</w:t>
      </w:r>
      <w:r w:rsidR="00DD580B">
        <w:t xml:space="preserve"> (aX,</w:t>
      </w:r>
      <w:r w:rsidR="0065474A">
        <w:t xml:space="preserve"> </w:t>
      </w:r>
      <w:r w:rsidR="00DD580B">
        <w:t>aY,</w:t>
      </w:r>
      <w:r w:rsidR="0065474A">
        <w:t xml:space="preserve"> </w:t>
      </w:r>
      <w:r w:rsidR="00DD580B">
        <w:t>aZ)</w:t>
      </w:r>
      <w:r w:rsidR="005074F9">
        <w:t xml:space="preserve"> ao longo do tempo. </w:t>
      </w:r>
      <w:r w:rsidR="00BA3319">
        <w:t xml:space="preserve">Os dados do giroscópio são </w:t>
      </w:r>
      <w:r w:rsidR="00837BAB">
        <w:t>coletados,</w:t>
      </w:r>
      <w:r w:rsidR="00BA3319">
        <w:t xml:space="preserve"> entretanto decidiu-se não </w:t>
      </w:r>
      <w:r w:rsidR="00837BAB">
        <w:t>os utilizar</w:t>
      </w:r>
      <w:r w:rsidR="00BA3319">
        <w:t xml:space="preserve">, por essa razão os dados desses eixos não foram representados. </w:t>
      </w:r>
    </w:p>
    <w:p w14:paraId="43BC0938" w14:textId="77777777" w:rsidR="0070388F" w:rsidRDefault="0070388F"/>
    <w:p w14:paraId="1FBA892E" w14:textId="77777777" w:rsidR="0070388F" w:rsidRDefault="00BC7A0B">
      <w:pPr>
        <w:pStyle w:val="Legenda"/>
        <w:keepNext/>
      </w:pPr>
      <w:bookmarkStart w:id="153" w:name="_Ref104407191"/>
      <w:bookmarkStart w:id="154" w:name="_Toc109837675"/>
      <w:r>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4</w:t>
      </w:r>
      <w:r w:rsidR="00C42306">
        <w:rPr>
          <w:noProof/>
        </w:rPr>
        <w:fldChar w:fldCharType="end"/>
      </w:r>
      <w:bookmarkEnd w:id="153"/>
      <w:r w:rsidR="00040F85">
        <w:rPr>
          <w:noProof/>
        </w:rPr>
        <w:t xml:space="preserve"> </w:t>
      </w:r>
      <w:r w:rsidR="00040F85" w:rsidRPr="00610D31">
        <w:t>–</w:t>
      </w:r>
      <w:r>
        <w:t xml:space="preserve"> Coleta de dados </w:t>
      </w:r>
      <w:r w:rsidR="0065474A">
        <w:t xml:space="preserve">com o </w:t>
      </w:r>
      <w:r w:rsidR="00237581" w:rsidRPr="0081559F">
        <w:rPr>
          <w:i/>
        </w:rPr>
        <w:t>software</w:t>
      </w:r>
      <w:r w:rsidR="0065474A">
        <w:t xml:space="preserve"> </w:t>
      </w:r>
      <w:r>
        <w:t>Telemetry Vi</w:t>
      </w:r>
      <w:r w:rsidR="0065474A">
        <w:t>ew</w:t>
      </w:r>
      <w:r>
        <w:t>er.</w:t>
      </w:r>
      <w:bookmarkEnd w:id="154"/>
    </w:p>
    <w:p w14:paraId="522D6966" w14:textId="77777777" w:rsidR="0070388F" w:rsidRDefault="00BC7A0B">
      <w:pPr>
        <w:pStyle w:val="Legenda"/>
        <w:jc w:val="center"/>
      </w:pPr>
      <w:r w:rsidRPr="00BC7A0B">
        <w:rPr>
          <w:noProof/>
          <w:lang w:val="en-US" w:eastAsia="en-US"/>
        </w:rPr>
        <w:drawing>
          <wp:inline distT="0" distB="0" distL="0" distR="0" wp14:anchorId="561F4BB8" wp14:editId="09A8B74D">
            <wp:extent cx="5760085" cy="3027967"/>
            <wp:effectExtent l="0" t="0" r="0" b="127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srcRect t="408"/>
                    <a:stretch/>
                  </pic:blipFill>
                  <pic:spPr bwMode="auto">
                    <a:xfrm>
                      <a:off x="0" y="0"/>
                      <a:ext cx="5760085" cy="3027967"/>
                    </a:xfrm>
                    <a:prstGeom prst="rect">
                      <a:avLst/>
                    </a:prstGeom>
                    <a:ln>
                      <a:noFill/>
                    </a:ln>
                    <a:extLst>
                      <a:ext uri="{53640926-AAD7-44D8-BBD7-CCE9431645EC}">
                        <a14:shadowObscured xmlns:a14="http://schemas.microsoft.com/office/drawing/2010/main"/>
                      </a:ext>
                    </a:extLst>
                  </pic:spPr>
                </pic:pic>
              </a:graphicData>
            </a:graphic>
          </wp:inline>
        </w:drawing>
      </w:r>
    </w:p>
    <w:p w14:paraId="33315708" w14:textId="77777777" w:rsidR="0070388F" w:rsidRDefault="00BC7A0B">
      <w:pPr>
        <w:pStyle w:val="Legenda"/>
      </w:pPr>
      <w:r>
        <w:t>Fonte: Autor.</w:t>
      </w:r>
    </w:p>
    <w:p w14:paraId="06E493BE" w14:textId="77777777" w:rsidR="0070388F" w:rsidRDefault="0070388F"/>
    <w:p w14:paraId="0A049E98" w14:textId="77777777" w:rsidR="0070388F" w:rsidRDefault="005074F9">
      <w:r>
        <w:t>Além disso, como mencionado na</w:t>
      </w:r>
      <w:r w:rsidR="00741CE0">
        <w:t xml:space="preserve"> Seção</w:t>
      </w:r>
      <w:r>
        <w:t xml:space="preserve"> </w:t>
      </w:r>
      <w:r w:rsidR="00EB3FA6">
        <w:fldChar w:fldCharType="begin"/>
      </w:r>
      <w:r w:rsidR="00EB3FA6">
        <w:instrText xml:space="preserve"> REF _Ref80814382 \n \h  \* MERGEFORMAT </w:instrText>
      </w:r>
      <w:r w:rsidR="00EB3FA6">
        <w:fldChar w:fldCharType="separate"/>
      </w:r>
      <w:r w:rsidR="00876605">
        <w:t>3.2</w:t>
      </w:r>
      <w:r w:rsidR="00EB3FA6">
        <w:fldChar w:fldCharType="end"/>
      </w:r>
      <w:r w:rsidR="00741CE0">
        <w:t xml:space="preserve">, um botão </w:t>
      </w:r>
      <w:r w:rsidR="00590AF8">
        <w:t>é responsável</w:t>
      </w:r>
      <w:r w:rsidR="00741CE0">
        <w:t xml:space="preserve"> pelo envio do sinal </w:t>
      </w:r>
      <w:r w:rsidR="00590AF8">
        <w:t>para o treinamento da rede neural. Logo, para a coleta de dados</w:t>
      </w:r>
      <w:r w:rsidR="00D35193">
        <w:t xml:space="preserve"> dos pares de entradas e saídas da rede neural</w:t>
      </w:r>
      <w:r w:rsidR="00590AF8">
        <w:t xml:space="preserve">, faz-se necessário a operação manual do botão de </w:t>
      </w:r>
      <w:r w:rsidR="0065474A">
        <w:t>sincronismo</w:t>
      </w:r>
      <w:r w:rsidR="00D35193">
        <w:t xml:space="preserve">. </w:t>
      </w:r>
      <w:r w:rsidR="000313AE" w:rsidRPr="000313AE">
        <w:t>Após a aquisição</w:t>
      </w:r>
      <w:r w:rsidR="0065474A">
        <w:t>,</w:t>
      </w:r>
      <w:r w:rsidR="000313AE" w:rsidRPr="000313AE">
        <w:t xml:space="preserve"> os dados são exportados e inicia-se a fase de tratamento para implementação da rede neural</w:t>
      </w:r>
      <w:r w:rsidR="00BA6096">
        <w:t>.</w:t>
      </w:r>
    </w:p>
    <w:p w14:paraId="6E44D407" w14:textId="77777777" w:rsidR="0070388F" w:rsidRDefault="00BA6096">
      <w:pPr>
        <w:pStyle w:val="Ttulo3"/>
      </w:pPr>
      <w:bookmarkStart w:id="155" w:name="_Ref104481383"/>
      <w:bookmarkStart w:id="156" w:name="_Toc109837846"/>
      <w:r>
        <w:t>Tratamento dos dados de treinamento</w:t>
      </w:r>
      <w:bookmarkEnd w:id="155"/>
      <w:bookmarkEnd w:id="156"/>
    </w:p>
    <w:p w14:paraId="61871431" w14:textId="77777777" w:rsidR="0070388F" w:rsidRDefault="00BA6096" w:rsidP="00837BAB">
      <w:r>
        <w:t xml:space="preserve">Para o tratamento dos dados utilizou-se a linguagem de programação Python. </w:t>
      </w:r>
      <w:r w:rsidR="00B00CC5">
        <w:t>Como</w:t>
      </w:r>
      <w:r w:rsidR="0065474A">
        <w:t xml:space="preserve"> se</w:t>
      </w:r>
      <w:r w:rsidR="00B00CC5">
        <w:t xml:space="preserve"> pode observar na </w:t>
      </w:r>
      <w:r w:rsidR="00EB3FA6">
        <w:fldChar w:fldCharType="begin"/>
      </w:r>
      <w:r w:rsidR="00EB3FA6">
        <w:instrText xml:space="preserve"> REF _Ref104091919 \h  \* MERGEFORMAT </w:instrText>
      </w:r>
      <w:r w:rsidR="00EB3FA6">
        <w:fldChar w:fldCharType="separate"/>
      </w:r>
      <w:r w:rsidR="00876605">
        <w:t xml:space="preserve">Figura </w:t>
      </w:r>
      <w:r w:rsidR="00876605">
        <w:rPr>
          <w:noProof/>
        </w:rPr>
        <w:t>5.5</w:t>
      </w:r>
      <w:r w:rsidR="00EB3FA6">
        <w:fldChar w:fldCharType="end"/>
      </w:r>
      <w:r w:rsidR="00B00CC5">
        <w:t xml:space="preserve">, o sinal gerado manualmente pelo botão está defasado com relação ao ponto de máximo dos </w:t>
      </w:r>
      <w:r w:rsidR="00DD648D">
        <w:t xml:space="preserve">eixos (ponto </w:t>
      </w:r>
      <w:r w:rsidR="00496143">
        <w:t>em que marca a execução da nota</w:t>
      </w:r>
      <w:r w:rsidR="00DD648D">
        <w:t>) do acelerômetro</w:t>
      </w:r>
      <w:r w:rsidR="0065474A">
        <w:t>.</w:t>
      </w:r>
      <w:r w:rsidR="00DD648D">
        <w:t xml:space="preserve"> </w:t>
      </w:r>
      <w:r w:rsidR="0065474A">
        <w:t xml:space="preserve">Isso </w:t>
      </w:r>
      <w:r w:rsidR="00DD648D">
        <w:t xml:space="preserve">se </w:t>
      </w:r>
      <w:r w:rsidR="00C44F2D">
        <w:t>dá</w:t>
      </w:r>
      <w:r w:rsidR="00DD648D">
        <w:t xml:space="preserve"> devido </w:t>
      </w:r>
      <w:r w:rsidR="00C44F2D">
        <w:t>à</w:t>
      </w:r>
      <w:r w:rsidR="00DD648D">
        <w:t xml:space="preserve"> dificuldade de sincronismo dos movimentos e do acionamento manua</w:t>
      </w:r>
      <w:r w:rsidR="00424A4C">
        <w:t>l</w:t>
      </w:r>
      <w:r w:rsidR="0065474A">
        <w:t xml:space="preserve"> </w:t>
      </w:r>
      <w:r w:rsidR="00424A4C">
        <w:t xml:space="preserve">do </w:t>
      </w:r>
      <w:r w:rsidR="0065474A">
        <w:t>botão</w:t>
      </w:r>
      <w:r w:rsidR="00DD648D">
        <w:t>.</w:t>
      </w:r>
      <w:r w:rsidR="00A40963">
        <w:t xml:space="preserve"> Testes foram </w:t>
      </w:r>
      <w:r w:rsidR="0065474A">
        <w:t xml:space="preserve">realizados </w:t>
      </w:r>
      <w:r w:rsidR="00A40963">
        <w:t xml:space="preserve">com esses pares de dados, entretanto a rede neural apresentou </w:t>
      </w:r>
      <w:r w:rsidR="00A40963">
        <w:lastRenderedPageBreak/>
        <w:t>inconsistências.</w:t>
      </w:r>
      <w:r w:rsidR="003E23EB">
        <w:t xml:space="preserve"> </w:t>
      </w:r>
      <w:r w:rsidR="00A40963">
        <w:t xml:space="preserve">Por consequência deste fato, gerou-se </w:t>
      </w:r>
      <w:r w:rsidR="0065474A">
        <w:t xml:space="preserve">os </w:t>
      </w:r>
      <w:r w:rsidR="00A40963">
        <w:t xml:space="preserve">dados </w:t>
      </w:r>
      <w:r w:rsidR="0065474A">
        <w:t xml:space="preserve">de sincronismo via </w:t>
      </w:r>
      <w:r w:rsidR="00237581" w:rsidRPr="00A368E5">
        <w:rPr>
          <w:i/>
        </w:rPr>
        <w:t>software</w:t>
      </w:r>
      <w:r w:rsidR="0065474A">
        <w:t xml:space="preserve"> (explicado a seguir)</w:t>
      </w:r>
      <w:r w:rsidR="00A40963">
        <w:t>.</w:t>
      </w:r>
    </w:p>
    <w:p w14:paraId="161E7B30" w14:textId="77777777" w:rsidR="00A524E9" w:rsidRDefault="00A524E9" w:rsidP="00057850">
      <w:pPr>
        <w:ind w:left="720" w:firstLine="0"/>
      </w:pPr>
    </w:p>
    <w:p w14:paraId="2A689CAE" w14:textId="77777777" w:rsidR="00A524E9" w:rsidRDefault="00A524E9" w:rsidP="00057850">
      <w:pPr>
        <w:pStyle w:val="Legenda"/>
        <w:keepNext/>
      </w:pPr>
      <w:bookmarkStart w:id="157" w:name="_Ref104091919"/>
      <w:bookmarkStart w:id="158" w:name="_Ref104091914"/>
      <w:bookmarkStart w:id="159" w:name="_Toc109837676"/>
      <w:r>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5</w:t>
      </w:r>
      <w:r w:rsidR="00C42306">
        <w:rPr>
          <w:noProof/>
        </w:rPr>
        <w:fldChar w:fldCharType="end"/>
      </w:r>
      <w:bookmarkEnd w:id="157"/>
      <w:r w:rsidR="00040F85">
        <w:t xml:space="preserve"> </w:t>
      </w:r>
      <w:r w:rsidR="00040F85" w:rsidRPr="00610D31">
        <w:t>–</w:t>
      </w:r>
      <w:r>
        <w:t xml:space="preserve"> Dados </w:t>
      </w:r>
      <w:r w:rsidR="0065474A">
        <w:t xml:space="preserve">brutos para </w:t>
      </w:r>
      <w:r>
        <w:t>treinamento.</w:t>
      </w:r>
      <w:bookmarkEnd w:id="158"/>
      <w:bookmarkEnd w:id="159"/>
    </w:p>
    <w:p w14:paraId="0A4F9A8D" w14:textId="77777777" w:rsidR="00A918F9" w:rsidRDefault="009A5923" w:rsidP="001861C0">
      <w:pPr>
        <w:pStyle w:val="Legenda"/>
      </w:pPr>
      <w:r>
        <w:rPr>
          <w:noProof/>
          <w:lang w:val="en-US" w:eastAsia="en-US"/>
        </w:rPr>
        <w:drawing>
          <wp:inline distT="0" distB="0" distL="0" distR="0" wp14:anchorId="288CB634" wp14:editId="3936A954">
            <wp:extent cx="5760000" cy="2814053"/>
            <wp:effectExtent l="0" t="0" r="0" b="5715"/>
            <wp:docPr id="12" name="Grá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áfico 12"/>
                    <pic:cNvPicPr/>
                  </pic:nvPicPr>
                  <pic:blipFill rotWithShape="1">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rcRect l="6806" t="9071" r="7965" b="7660"/>
                    <a:stretch/>
                  </pic:blipFill>
                  <pic:spPr bwMode="auto">
                    <a:xfrm>
                      <a:off x="0" y="0"/>
                      <a:ext cx="5760000" cy="2814053"/>
                    </a:xfrm>
                    <a:prstGeom prst="rect">
                      <a:avLst/>
                    </a:prstGeom>
                    <a:ln>
                      <a:noFill/>
                    </a:ln>
                    <a:extLst>
                      <a:ext uri="{53640926-AAD7-44D8-BBD7-CCE9431645EC}">
                        <a14:shadowObscured xmlns:a14="http://schemas.microsoft.com/office/drawing/2010/main"/>
                      </a:ext>
                    </a:extLst>
                  </pic:spPr>
                </pic:pic>
              </a:graphicData>
            </a:graphic>
          </wp:inline>
        </w:drawing>
      </w:r>
    </w:p>
    <w:p w14:paraId="2AE8D6CF" w14:textId="77777777" w:rsidR="005A6668" w:rsidRDefault="005A6668" w:rsidP="00057850">
      <w:pPr>
        <w:pStyle w:val="Legenda"/>
      </w:pPr>
      <w:r>
        <w:t>Fonte: Autor.</w:t>
      </w:r>
    </w:p>
    <w:p w14:paraId="418596E5" w14:textId="77777777" w:rsidR="005A6668" w:rsidRDefault="005675AE" w:rsidP="00057850">
      <w:r>
        <w:t>P</w:t>
      </w:r>
      <w:r w:rsidR="005A6668">
        <w:t xml:space="preserve">ara os dados </w:t>
      </w:r>
      <w:r w:rsidR="00075C29">
        <w:t xml:space="preserve">gerados via </w:t>
      </w:r>
      <w:r w:rsidR="00075C29" w:rsidRPr="00075C29">
        <w:rPr>
          <w:i/>
          <w:iCs/>
        </w:rPr>
        <w:t>software</w:t>
      </w:r>
      <w:r w:rsidR="005A6668">
        <w:t>, para obter maior exatidão e diminuir a possibilidade do erro causado pelo fator humano, remodelou-se os dados da saída desejada obtida através do botão (</w:t>
      </w:r>
      <w:r w:rsidR="00EB3FA6">
        <w:fldChar w:fldCharType="begin"/>
      </w:r>
      <w:r w:rsidR="00EB3FA6">
        <w:instrText xml:space="preserve"> REF _Ref104093812 \h  \* MERGEFORMAT </w:instrText>
      </w:r>
      <w:r w:rsidR="00EB3FA6">
        <w:fldChar w:fldCharType="separate"/>
      </w:r>
      <w:r w:rsidR="00876605">
        <w:t xml:space="preserve">Figura </w:t>
      </w:r>
      <w:r w:rsidR="00876605">
        <w:rPr>
          <w:noProof/>
        </w:rPr>
        <w:t>5.6</w:t>
      </w:r>
      <w:r w:rsidR="00EB3FA6">
        <w:fldChar w:fldCharType="end"/>
      </w:r>
      <w:r w:rsidR="005A6668">
        <w:t xml:space="preserve">). Para isso, utilizou-se o eixo Y como base (por ter a menor quantidade de </w:t>
      </w:r>
      <w:r w:rsidR="006E5266">
        <w:t>ruído</w:t>
      </w:r>
      <w:r w:rsidR="005A6668">
        <w:t>) para gerar os dados. Criou-se um intervalo de 20 pontos em torno do ponto de crista da ond</w:t>
      </w:r>
      <w:r w:rsidR="006E5266">
        <w:t>a e,</w:t>
      </w:r>
      <w:r w:rsidR="005A6668">
        <w:t xml:space="preserve"> para este intervalo</w:t>
      </w:r>
      <w:r w:rsidR="006E5266">
        <w:t>,</w:t>
      </w:r>
      <w:r w:rsidR="005A6668">
        <w:t xml:space="preserve"> definiu-se o valor</w:t>
      </w:r>
      <w:r w:rsidR="006E5266">
        <w:t xml:space="preserve"> lógico</w:t>
      </w:r>
      <w:r w:rsidR="005A6668">
        <w:t xml:space="preserve"> 1 (utilizou-se </w:t>
      </w:r>
      <w:r w:rsidR="00EF7CEA">
        <w:t>uma escala de 1:</w:t>
      </w:r>
      <w:r w:rsidR="009226D9">
        <w:t>2</w:t>
      </w:r>
      <w:r w:rsidR="005A6668">
        <w:t xml:space="preserve">00 para uma melhor visualização gráfica) e </w:t>
      </w:r>
      <w:r w:rsidR="006E5266">
        <w:t xml:space="preserve">o valor lógico 0 </w:t>
      </w:r>
      <w:r w:rsidR="005A6668">
        <w:t>para os demais valores.</w:t>
      </w:r>
      <w:r w:rsidR="009226D9">
        <w:t xml:space="preserve"> Nota-se que desta maneira </w:t>
      </w:r>
      <w:r w:rsidR="00276A4C">
        <w:t>a saída desejada coincide com os valores de máximo dos dados dos eixos</w:t>
      </w:r>
      <w:r w:rsidR="00B00CC5">
        <w:t xml:space="preserve"> e que possuem o mesmo </w:t>
      </w:r>
      <w:r w:rsidR="004B0404">
        <w:t>período</w:t>
      </w:r>
      <w:r w:rsidR="00276A4C">
        <w:t>.</w:t>
      </w:r>
    </w:p>
    <w:p w14:paraId="3CFAA4E9" w14:textId="77777777" w:rsidR="0070388F" w:rsidRDefault="0070388F">
      <w:pPr>
        <w:ind w:firstLine="0"/>
      </w:pPr>
    </w:p>
    <w:p w14:paraId="769550B0" w14:textId="77777777" w:rsidR="0070388F" w:rsidRDefault="004637F3">
      <w:pPr>
        <w:pStyle w:val="Legenda"/>
        <w:keepNext/>
      </w:pPr>
      <w:bookmarkStart w:id="160" w:name="_Ref104093812"/>
      <w:bookmarkStart w:id="161" w:name="_Toc109837677"/>
      <w:r>
        <w:lastRenderedPageBreak/>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6</w:t>
      </w:r>
      <w:r w:rsidR="00C42306">
        <w:rPr>
          <w:noProof/>
        </w:rPr>
        <w:fldChar w:fldCharType="end"/>
      </w:r>
      <w:bookmarkEnd w:id="160"/>
      <w:r w:rsidR="00040F85">
        <w:t xml:space="preserve"> </w:t>
      </w:r>
      <w:r w:rsidR="00040F85" w:rsidRPr="00610D31">
        <w:t>–</w:t>
      </w:r>
      <w:r>
        <w:t xml:space="preserve"> Dados </w:t>
      </w:r>
      <w:r w:rsidR="00075C29">
        <w:t xml:space="preserve">de sincronismo gerados via </w:t>
      </w:r>
      <w:r w:rsidR="00075C29">
        <w:rPr>
          <w:i/>
          <w:iCs/>
        </w:rPr>
        <w:t>software</w:t>
      </w:r>
      <w:r>
        <w:t xml:space="preserve"> de treinamento.</w:t>
      </w:r>
      <w:bookmarkEnd w:id="161"/>
    </w:p>
    <w:p w14:paraId="59456C2B" w14:textId="77777777" w:rsidR="0070388F" w:rsidRDefault="003A2CD5" w:rsidP="003A2CD5">
      <w:pPr>
        <w:pStyle w:val="Legenda"/>
      </w:pPr>
      <w:r>
        <w:rPr>
          <w:noProof/>
          <w:lang w:val="en-US" w:eastAsia="en-US"/>
        </w:rPr>
        <w:drawing>
          <wp:inline distT="0" distB="0" distL="0" distR="0" wp14:anchorId="010ADD73" wp14:editId="18DE47C4">
            <wp:extent cx="5760000" cy="2808214"/>
            <wp:effectExtent l="0" t="0" r="0" b="0"/>
            <wp:docPr id="16" name="Gráfico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áfico 16"/>
                    <pic:cNvPicPr/>
                  </pic:nvPicPr>
                  <pic:blipFill rotWithShape="1">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rcRect l="7614" t="9718" r="7315" b="7340"/>
                    <a:stretch/>
                  </pic:blipFill>
                  <pic:spPr bwMode="auto">
                    <a:xfrm>
                      <a:off x="0" y="0"/>
                      <a:ext cx="5760000" cy="2808214"/>
                    </a:xfrm>
                    <a:prstGeom prst="rect">
                      <a:avLst/>
                    </a:prstGeom>
                    <a:ln>
                      <a:noFill/>
                    </a:ln>
                    <a:extLst>
                      <a:ext uri="{53640926-AAD7-44D8-BBD7-CCE9431645EC}">
                        <a14:shadowObscured xmlns:a14="http://schemas.microsoft.com/office/drawing/2010/main"/>
                      </a:ext>
                    </a:extLst>
                  </pic:spPr>
                </pic:pic>
              </a:graphicData>
            </a:graphic>
          </wp:inline>
        </w:drawing>
      </w:r>
    </w:p>
    <w:p w14:paraId="57538DC1" w14:textId="77777777" w:rsidR="0070388F" w:rsidRDefault="005A6668">
      <w:pPr>
        <w:pStyle w:val="Legenda"/>
      </w:pPr>
      <w:r>
        <w:t>Fonte: Autor.</w:t>
      </w:r>
    </w:p>
    <w:p w14:paraId="3B7200AD" w14:textId="77777777" w:rsidR="0070388F" w:rsidRDefault="0070388F"/>
    <w:p w14:paraId="1F90C557" w14:textId="77777777" w:rsidR="0070388F" w:rsidRDefault="004922E2">
      <w:r>
        <w:t>Além disso</w:t>
      </w:r>
      <w:r w:rsidR="00AB60D7">
        <w:t xml:space="preserve">, </w:t>
      </w:r>
      <w:r>
        <w:t xml:space="preserve">utilizou-se o conceito de </w:t>
      </w:r>
      <w:r w:rsidR="003766C9">
        <w:t>redes convulsionais 1D</w:t>
      </w:r>
      <w:r w:rsidR="001E31AD">
        <w:t xml:space="preserve"> (1D-conv)</w:t>
      </w:r>
      <w:r>
        <w:t xml:space="preserve"> para os pares de entradas e saídas. </w:t>
      </w:r>
      <w:r w:rsidR="003766C9">
        <w:t xml:space="preserve">Como </w:t>
      </w:r>
      <w:r w:rsidR="006E5266">
        <w:t xml:space="preserve">se </w:t>
      </w:r>
      <w:r w:rsidR="003766C9">
        <w:t xml:space="preserve">pode observar na </w:t>
      </w:r>
      <w:r w:rsidR="00EB3FA6">
        <w:fldChar w:fldCharType="begin"/>
      </w:r>
      <w:r w:rsidR="00EB3FA6">
        <w:instrText xml:space="preserve"> REF _Ref104481978 \h  \* MERGEFORMAT </w:instrText>
      </w:r>
      <w:r w:rsidR="00EB3FA6">
        <w:fldChar w:fldCharType="separate"/>
      </w:r>
      <w:r w:rsidR="00876605">
        <w:t xml:space="preserve">Figura </w:t>
      </w:r>
      <w:r w:rsidR="00876605">
        <w:rPr>
          <w:noProof/>
        </w:rPr>
        <w:t>5.7</w:t>
      </w:r>
      <w:r w:rsidR="00EB3FA6">
        <w:fldChar w:fldCharType="end"/>
      </w:r>
      <w:r w:rsidR="003766C9">
        <w:t>, o método consiste</w:t>
      </w:r>
      <w:r w:rsidR="006E5266">
        <w:t xml:space="preserve"> em</w:t>
      </w:r>
      <w:r w:rsidR="003766C9">
        <w:t xml:space="preserve"> separar os dados </w:t>
      </w:r>
      <w:r w:rsidR="00C76678">
        <w:t xml:space="preserve">em uma lista de </w:t>
      </w:r>
      <w:r w:rsidR="00B74CEE">
        <w:t>vetores.</w:t>
      </w:r>
      <w:r w:rsidR="001C4FBC">
        <w:t xml:space="preserve"> Para isso,</w:t>
      </w:r>
      <w:r w:rsidR="00887CF2">
        <w:t xml:space="preserve"> similarmente a </w:t>
      </w:r>
      <w:r w:rsidR="008C2515">
        <w:t>uma convolução 1D, um vetor</w:t>
      </w:r>
      <w:r w:rsidR="009C10C7">
        <w:t xml:space="preserve"> </w:t>
      </w:r>
      <w:r w:rsidR="008678D9">
        <w:t>3×1</w:t>
      </w:r>
      <w:r w:rsidR="009C10C7">
        <w:t xml:space="preserve"> “</w:t>
      </w:r>
      <w:r w:rsidR="008C2515">
        <w:t>desliza” pelos dados de entrad</w:t>
      </w:r>
      <w:r w:rsidR="001E31AD">
        <w:t xml:space="preserve">a, entretanto não são realizadas operações entre os dados (como no caso dos </w:t>
      </w:r>
      <w:r w:rsidR="001E31AD" w:rsidRPr="009C10C7">
        <w:rPr>
          <w:i/>
          <w:iCs/>
        </w:rPr>
        <w:t>k</w:t>
      </w:r>
      <w:r w:rsidR="007D6986">
        <w:rPr>
          <w:i/>
          <w:iCs/>
        </w:rPr>
        <w:t>e</w:t>
      </w:r>
      <w:r w:rsidR="001E31AD" w:rsidRPr="009C10C7">
        <w:rPr>
          <w:i/>
          <w:iCs/>
        </w:rPr>
        <w:t>rnels</w:t>
      </w:r>
      <w:r w:rsidR="001E31AD">
        <w:t xml:space="preserve"> das 1D-conv)</w:t>
      </w:r>
      <w:r w:rsidR="00B940E8">
        <w:t>, os dados são apenas alocados sequencialmente em uma lista</w:t>
      </w:r>
      <w:r w:rsidR="001C4FBC">
        <w:t>.</w:t>
      </w:r>
      <w:r w:rsidR="00B940E8">
        <w:t xml:space="preserve"> </w:t>
      </w:r>
      <w:r w:rsidR="009C10C7">
        <w:t>Como resultado se obtém uma lista</w:t>
      </w:r>
      <w:r w:rsidR="00C8388C">
        <w:t xml:space="preserve"> contendo </w:t>
      </w:r>
      <w:r w:rsidR="00C8388C">
        <w:rPr>
          <w:i/>
          <w:iCs/>
        </w:rPr>
        <w:t xml:space="preserve">n </w:t>
      </w:r>
      <w:r w:rsidR="00C8388C">
        <w:t>vetores</w:t>
      </w:r>
      <w:r w:rsidR="00B940E8">
        <w:t xml:space="preserve"> com dimensão 3×1</w:t>
      </w:r>
      <w:r w:rsidR="00C8388C">
        <w:t xml:space="preserve">, </w:t>
      </w:r>
      <w:r w:rsidR="009D0883">
        <w:t>onde</w:t>
      </w:r>
      <w:r w:rsidR="00731899">
        <w:t xml:space="preserve"> </w:t>
      </w:r>
      <w:r w:rsidR="00731899">
        <w:rPr>
          <w:i/>
          <w:iCs/>
        </w:rPr>
        <w:t>n</w:t>
      </w:r>
      <w:r w:rsidR="00731899">
        <w:t xml:space="preserve"> </w:t>
      </w:r>
      <w:r w:rsidR="009D0883">
        <w:t xml:space="preserve">é </w:t>
      </w:r>
      <w:r w:rsidR="00731899">
        <w:t xml:space="preserve">a quantidade de amostras de entradas. </w:t>
      </w:r>
      <w:r w:rsidR="007D6986">
        <w:t xml:space="preserve">Mesmo </w:t>
      </w:r>
      <w:r w:rsidR="00731899">
        <w:t>não se trata</w:t>
      </w:r>
      <w:r w:rsidR="007D6986">
        <w:t>ndo</w:t>
      </w:r>
      <w:r w:rsidR="00731899">
        <w:t xml:space="preserve"> de uma 1D-conv, decidiu</w:t>
      </w:r>
      <w:r w:rsidR="007D6986">
        <w:t>-se</w:t>
      </w:r>
      <w:r w:rsidR="00731899">
        <w:t xml:space="preserve"> </w:t>
      </w:r>
      <w:r w:rsidR="007D6986">
        <w:t>adotar</w:t>
      </w:r>
      <w:r w:rsidR="00731899">
        <w:t xml:space="preserve"> a mesma nomenclatura </w:t>
      </w:r>
      <w:r w:rsidR="00A16637">
        <w:t>(</w:t>
      </w:r>
      <w:r w:rsidR="00A16637" w:rsidRPr="00731899">
        <w:rPr>
          <w:i/>
          <w:iCs/>
        </w:rPr>
        <w:t>feature map</w:t>
      </w:r>
      <w:r w:rsidR="00A16637">
        <w:rPr>
          <w:i/>
          <w:iCs/>
        </w:rPr>
        <w:t>)</w:t>
      </w:r>
      <w:r w:rsidR="00A16637">
        <w:t xml:space="preserve"> das literaturas (X</w:t>
      </w:r>
      <w:r w:rsidR="00C247D8">
        <w:t>U</w:t>
      </w:r>
      <w:r w:rsidR="00A16637">
        <w:t xml:space="preserve"> et al. 2021</w:t>
      </w:r>
      <w:r w:rsidR="00C247D8">
        <w:t>,</w:t>
      </w:r>
      <w:r w:rsidR="00A16637">
        <w:t xml:space="preserve"> </w:t>
      </w:r>
      <w:r w:rsidR="00C247D8" w:rsidRPr="00C247D8">
        <w:rPr>
          <w:shd w:val="clear" w:color="auto" w:fill="FFFFFF"/>
        </w:rPr>
        <w:t>GHADERIZADEH</w:t>
      </w:r>
      <w:r w:rsidR="00C247D8">
        <w:t xml:space="preserve"> </w:t>
      </w:r>
      <w:r w:rsidR="00A16637">
        <w:t>et al. 2021) para o</w:t>
      </w:r>
      <w:r w:rsidR="00731899">
        <w:t xml:space="preserve"> vetor de saída</w:t>
      </w:r>
      <w:r w:rsidR="007D6986">
        <w:t>.</w:t>
      </w:r>
      <w:r w:rsidR="00A16637">
        <w:t xml:space="preserve"> </w:t>
      </w:r>
      <w:r>
        <w:t xml:space="preserve">Consequentemente, </w:t>
      </w:r>
      <w:r w:rsidR="009D0883">
        <w:t>esta “</w:t>
      </w:r>
      <w:r w:rsidR="009D0883" w:rsidRPr="00731899">
        <w:rPr>
          <w:i/>
          <w:iCs/>
        </w:rPr>
        <w:t>feature map</w:t>
      </w:r>
      <w:r w:rsidR="009D0883">
        <w:rPr>
          <w:i/>
          <w:iCs/>
        </w:rPr>
        <w:t xml:space="preserve">” </w:t>
      </w:r>
      <w:r>
        <w:t xml:space="preserve">também deve ser </w:t>
      </w:r>
      <w:r w:rsidR="003766C9">
        <w:t>implementad</w:t>
      </w:r>
      <w:r w:rsidR="00FC123B">
        <w:t>a</w:t>
      </w:r>
      <w:r>
        <w:t xml:space="preserve"> no algoritmo </w:t>
      </w:r>
      <w:r w:rsidR="00AB60D7">
        <w:t>do receptor de dados</w:t>
      </w:r>
      <w:r w:rsidR="00FC123B">
        <w:t xml:space="preserve"> para a alimentação da rede neural</w:t>
      </w:r>
      <w:r w:rsidR="00AB60D7">
        <w:t>.</w:t>
      </w:r>
      <w:r w:rsidR="006414A5">
        <w:t xml:space="preserve"> </w:t>
      </w:r>
    </w:p>
    <w:p w14:paraId="0FEF61F1" w14:textId="77777777" w:rsidR="0070388F" w:rsidRDefault="0070388F"/>
    <w:p w14:paraId="6D8D0B07" w14:textId="77777777" w:rsidR="0070388F" w:rsidRDefault="007E41DF">
      <w:pPr>
        <w:pStyle w:val="Legenda"/>
        <w:keepNext/>
      </w:pPr>
      <w:bookmarkStart w:id="162" w:name="_Ref104481978"/>
      <w:bookmarkStart w:id="163" w:name="_Toc109837678"/>
      <w:r>
        <w:lastRenderedPageBreak/>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7</w:t>
      </w:r>
      <w:r w:rsidR="00C42306">
        <w:rPr>
          <w:noProof/>
        </w:rPr>
        <w:fldChar w:fldCharType="end"/>
      </w:r>
      <w:bookmarkEnd w:id="162"/>
      <w:r w:rsidR="00040F85">
        <w:t xml:space="preserve"> </w:t>
      </w:r>
      <w:r w:rsidR="00040F85" w:rsidRPr="00610D31">
        <w:t>–</w:t>
      </w:r>
      <w:r>
        <w:t xml:space="preserve"> </w:t>
      </w:r>
      <w:r w:rsidR="00FC123B">
        <w:t>F</w:t>
      </w:r>
      <w:r w:rsidR="00FC123B" w:rsidRPr="00731899">
        <w:rPr>
          <w:i/>
          <w:iCs/>
        </w:rPr>
        <w:t>eature map</w:t>
      </w:r>
      <w:r>
        <w:t>.</w:t>
      </w:r>
      <w:bookmarkEnd w:id="163"/>
    </w:p>
    <w:p w14:paraId="56ECF963" w14:textId="77777777" w:rsidR="0070388F" w:rsidRDefault="00FC123B">
      <w:pPr>
        <w:jc w:val="center"/>
      </w:pPr>
      <w:r>
        <w:rPr>
          <w:noProof/>
          <w:lang w:val="en-US" w:eastAsia="en-US"/>
        </w:rPr>
        <w:drawing>
          <wp:inline distT="0" distB="0" distL="0" distR="0" wp14:anchorId="2273EC85" wp14:editId="54455FC7">
            <wp:extent cx="4680000" cy="4266740"/>
            <wp:effectExtent l="0" t="0" r="635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m 4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80000" cy="4266740"/>
                    </a:xfrm>
                    <a:prstGeom prst="rect">
                      <a:avLst/>
                    </a:prstGeom>
                  </pic:spPr>
                </pic:pic>
              </a:graphicData>
            </a:graphic>
          </wp:inline>
        </w:drawing>
      </w:r>
    </w:p>
    <w:p w14:paraId="5C282FE4" w14:textId="77777777" w:rsidR="0070388F" w:rsidRDefault="007E41DF">
      <w:pPr>
        <w:pStyle w:val="Legenda"/>
      </w:pPr>
      <w:r>
        <w:t>Fonte: Autor.</w:t>
      </w:r>
    </w:p>
    <w:p w14:paraId="0CC2315F" w14:textId="77777777" w:rsidR="006E5266" w:rsidRPr="006E5266" w:rsidRDefault="006E5266" w:rsidP="006E5266"/>
    <w:p w14:paraId="10ECC070" w14:textId="77777777" w:rsidR="00276A4C" w:rsidRDefault="006414A5" w:rsidP="00057850">
      <w:r>
        <w:t>Para os dados alterados, implementou-se o conceito de vetorização dos dados</w:t>
      </w:r>
      <w:r w:rsidR="006E5266">
        <w:t>.</w:t>
      </w:r>
      <w:r>
        <w:t xml:space="preserve"> </w:t>
      </w:r>
      <w:r w:rsidR="006E5266">
        <w:t>U</w:t>
      </w:r>
      <w:r w:rsidR="008934C8">
        <w:t xml:space="preserve">tilizando os sinais dos eixos </w:t>
      </w:r>
      <w:r w:rsidR="00DB1AAA">
        <w:t>X, Y</w:t>
      </w:r>
      <w:r w:rsidR="008934C8">
        <w:t xml:space="preserve"> e Z gerou-se o valor da magnitude</w:t>
      </w:r>
      <w:r w:rsidR="00586BA5">
        <w:t xml:space="preserve"> quadrada</w:t>
      </w:r>
      <w:r w:rsidR="008934C8">
        <w:t xml:space="preserve"> para cada conjunto de dados. </w:t>
      </w:r>
      <w:r w:rsidR="00586BA5">
        <w:t xml:space="preserve">Assim como </w:t>
      </w:r>
      <w:r w:rsidR="00AD5351">
        <w:t xml:space="preserve">a </w:t>
      </w:r>
      <w:r w:rsidR="00AD5351" w:rsidRPr="00731899">
        <w:rPr>
          <w:i/>
          <w:iCs/>
        </w:rPr>
        <w:t>feature map</w:t>
      </w:r>
      <w:r w:rsidR="00586BA5">
        <w:t xml:space="preserve">, a magnitude também deve ser implementada no receptor de dados seguindo a Equação </w:t>
      </w:r>
      <w:r w:rsidR="00EB3FA6">
        <w:fldChar w:fldCharType="begin"/>
      </w:r>
      <w:r w:rsidR="00EB3FA6">
        <w:instrText xml:space="preserve"> REF _Ref104093813 \h  \* MERGEFORMAT </w:instrText>
      </w:r>
      <w:r w:rsidR="00EB3FA6">
        <w:fldChar w:fldCharType="separate"/>
      </w:r>
      <w:r w:rsidR="00876605">
        <w:rPr>
          <w:noProof/>
        </w:rPr>
        <w:t>5.1</w:t>
      </w:r>
      <w:r w:rsidR="00EB3FA6">
        <w:fldChar w:fldCharType="end"/>
      </w:r>
      <w:r w:rsidR="00586BA5">
        <w:t>.</w:t>
      </w:r>
      <w:r w:rsidR="00F70373" w:rsidRPr="00F70373">
        <w:t xml:space="preserve"> </w:t>
      </w:r>
      <w:r w:rsidR="00F70373">
        <w:t>Com a união desses dois métodos gerou-se os dados de magnitude para o treinamento da rede neural (</w:t>
      </w:r>
      <w:r w:rsidR="00EB3FA6">
        <w:fldChar w:fldCharType="begin"/>
      </w:r>
      <w:r w:rsidR="00EB3FA6">
        <w:instrText xml:space="preserve"> REF _Ref104628710 \h  \</w:instrText>
      </w:r>
      <w:r w:rsidR="00EB3FA6">
        <w:instrText xml:space="preserve">* MERGEFORMAT </w:instrText>
      </w:r>
      <w:r w:rsidR="00EB3FA6">
        <w:fldChar w:fldCharType="separate"/>
      </w:r>
      <w:r w:rsidR="00876605">
        <w:t xml:space="preserve">Figura </w:t>
      </w:r>
      <w:r w:rsidR="00876605">
        <w:rPr>
          <w:noProof/>
        </w:rPr>
        <w:t>5.8</w:t>
      </w:r>
      <w:r w:rsidR="00EB3FA6">
        <w:fldChar w:fldCharType="end"/>
      </w:r>
      <w:r w:rsidR="00F70373">
        <w:t xml:space="preserve">). </w:t>
      </w:r>
    </w:p>
    <w:p w14:paraId="659F41A2" w14:textId="77777777" w:rsidR="0070388F" w:rsidRDefault="0070388F"/>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855"/>
      </w:tblGrid>
      <w:tr w:rsidR="00276A4C" w14:paraId="16A6BCED" w14:textId="77777777" w:rsidTr="00057850">
        <w:trPr>
          <w:trHeight w:val="547"/>
        </w:trPr>
        <w:tc>
          <w:tcPr>
            <w:tcW w:w="8325" w:type="dxa"/>
          </w:tcPr>
          <w:p w14:paraId="29A5BF7E" w14:textId="77777777" w:rsidR="0070388F" w:rsidRDefault="00276A4C">
            <m:oMathPara>
              <m:oMath>
                <m:r>
                  <w:rPr>
                    <w:rFonts w:ascii="Cambria Math" w:hAnsi="Cambria Math"/>
                  </w:rPr>
                  <m:t>mag=a</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a</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aZ²</m:t>
                </m:r>
              </m:oMath>
            </m:oMathPara>
          </w:p>
          <w:p w14:paraId="56AFFDDE" w14:textId="77777777" w:rsidR="0070388F" w:rsidRDefault="0070388F">
            <w:pPr>
              <w:pStyle w:val="CorpodoTexto"/>
            </w:pPr>
          </w:p>
        </w:tc>
        <w:tc>
          <w:tcPr>
            <w:tcW w:w="855" w:type="dxa"/>
          </w:tcPr>
          <w:p w14:paraId="38AB1739" w14:textId="77777777" w:rsidR="0070388F" w:rsidRDefault="00276A4C">
            <w:pPr>
              <w:pStyle w:val="CorpodoTexto"/>
              <w:ind w:firstLine="0"/>
            </w:pPr>
            <w:bookmarkStart w:id="164" w:name="_Ref104093813"/>
            <w:r>
              <w:t>(</w:t>
            </w:r>
            <w:r w:rsidR="00C42306">
              <w:fldChar w:fldCharType="begin"/>
            </w:r>
            <w:r w:rsidR="00DB3C36">
              <w:instrText xml:space="preserve"> STYLEREF 1 \s </w:instrText>
            </w:r>
            <w:r w:rsidR="00C42306">
              <w:fldChar w:fldCharType="separate"/>
            </w:r>
            <w:r w:rsidR="00876605">
              <w:rPr>
                <w:noProof/>
              </w:rPr>
              <w:t>5</w:t>
            </w:r>
            <w:r w:rsidR="00C42306">
              <w:rPr>
                <w:noProof/>
              </w:rPr>
              <w:fldChar w:fldCharType="end"/>
            </w:r>
            <w:r>
              <w:t>.</w:t>
            </w:r>
            <w:r w:rsidR="00C42306">
              <w:fldChar w:fldCharType="begin"/>
            </w:r>
            <w:r w:rsidR="004D0BB6">
              <w:instrText xml:space="preserve"> SEQ Equação \* ARABIC \s 1 </w:instrText>
            </w:r>
            <w:r w:rsidR="00C42306">
              <w:fldChar w:fldCharType="separate"/>
            </w:r>
            <w:r w:rsidR="00876605">
              <w:rPr>
                <w:noProof/>
              </w:rPr>
              <w:t>1</w:t>
            </w:r>
            <w:r w:rsidR="00C42306">
              <w:fldChar w:fldCharType="end"/>
            </w:r>
            <w:r>
              <w:t>)</w:t>
            </w:r>
            <w:bookmarkEnd w:id="164"/>
          </w:p>
        </w:tc>
      </w:tr>
    </w:tbl>
    <w:p w14:paraId="15AA940F" w14:textId="77777777" w:rsidR="0070388F" w:rsidRDefault="006E5266" w:rsidP="00075C29">
      <w:pPr>
        <w:ind w:firstLine="0"/>
      </w:pPr>
      <w:r>
        <w:t xml:space="preserve">Onde </w:t>
      </w:r>
      <w:r w:rsidR="00DA45E6">
        <w:t xml:space="preserve">que mag </w:t>
      </w:r>
      <w:r>
        <w:t xml:space="preserve">é a </w:t>
      </w:r>
      <w:r w:rsidR="00DA45E6">
        <w:t>magnitude, aX é o valor do eixo X do acelerômetro, aY é o valor do eixo Y do acelerômetro e</w:t>
      </w:r>
      <w:r w:rsidR="00DA45E6" w:rsidRPr="00DA45E6">
        <w:t xml:space="preserve"> </w:t>
      </w:r>
      <w:r w:rsidR="00DA45E6">
        <w:t>aZ é o valor do eixo Z do acelerômetro.</w:t>
      </w:r>
    </w:p>
    <w:p w14:paraId="4BFED39F" w14:textId="77777777" w:rsidR="00C44F2D" w:rsidRDefault="00C44F2D" w:rsidP="00057850"/>
    <w:p w14:paraId="0A09623E" w14:textId="77777777" w:rsidR="0028024B" w:rsidRDefault="00586BA5" w:rsidP="00057850">
      <w:pPr>
        <w:pStyle w:val="Legenda"/>
        <w:keepNext/>
      </w:pPr>
      <w:bookmarkStart w:id="165" w:name="_Ref104628710"/>
      <w:bookmarkStart w:id="166" w:name="_Toc109837679"/>
      <w:r>
        <w:lastRenderedPageBreak/>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8</w:t>
      </w:r>
      <w:r w:rsidR="00C42306">
        <w:rPr>
          <w:noProof/>
        </w:rPr>
        <w:fldChar w:fldCharType="end"/>
      </w:r>
      <w:bookmarkEnd w:id="165"/>
      <w:r w:rsidR="00040F85">
        <w:t xml:space="preserve"> </w:t>
      </w:r>
      <w:r w:rsidR="00040F85" w:rsidRPr="00610D31">
        <w:t>–</w:t>
      </w:r>
      <w:r>
        <w:t xml:space="preserve"> Dados </w:t>
      </w:r>
      <w:r w:rsidR="00F70373">
        <w:t xml:space="preserve">de </w:t>
      </w:r>
      <w:r w:rsidR="006E5266">
        <w:t>m</w:t>
      </w:r>
      <w:r w:rsidR="00F70373">
        <w:t xml:space="preserve">agnitude </w:t>
      </w:r>
      <w:r w:rsidR="006C364B">
        <w:t>para</w:t>
      </w:r>
      <w:r>
        <w:t xml:space="preserve"> treinamento</w:t>
      </w:r>
      <w:r w:rsidR="006E5266">
        <w:t xml:space="preserve"> da rede neural artificial</w:t>
      </w:r>
      <w:r>
        <w:t>.</w:t>
      </w:r>
      <w:bookmarkEnd w:id="166"/>
    </w:p>
    <w:p w14:paraId="250A9215" w14:textId="77777777" w:rsidR="00DB1AAA" w:rsidRDefault="00C7331E" w:rsidP="00057850">
      <w:pPr>
        <w:pStyle w:val="Legenda"/>
        <w:keepNext/>
        <w:jc w:val="center"/>
      </w:pPr>
      <w:r>
        <w:rPr>
          <w:noProof/>
          <w:lang w:val="en-US" w:eastAsia="en-US"/>
        </w:rPr>
        <w:drawing>
          <wp:inline distT="0" distB="0" distL="0" distR="0" wp14:anchorId="047832FF" wp14:editId="12490667">
            <wp:extent cx="5760000" cy="2851471"/>
            <wp:effectExtent l="0" t="0" r="0" b="6350"/>
            <wp:docPr id="24" name="Gráfico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áfico 24"/>
                    <pic:cNvPicPr/>
                  </pic:nvPicPr>
                  <pic:blipFill rotWithShape="1">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rcRect l="9719" t="10042" r="8136" b="8637"/>
                    <a:stretch/>
                  </pic:blipFill>
                  <pic:spPr bwMode="auto">
                    <a:xfrm>
                      <a:off x="0" y="0"/>
                      <a:ext cx="5760000" cy="2851471"/>
                    </a:xfrm>
                    <a:prstGeom prst="rect">
                      <a:avLst/>
                    </a:prstGeom>
                    <a:ln>
                      <a:noFill/>
                    </a:ln>
                    <a:extLst>
                      <a:ext uri="{53640926-AAD7-44D8-BBD7-CCE9431645EC}">
                        <a14:shadowObscured xmlns:a14="http://schemas.microsoft.com/office/drawing/2010/main"/>
                      </a:ext>
                    </a:extLst>
                  </pic:spPr>
                </pic:pic>
              </a:graphicData>
            </a:graphic>
          </wp:inline>
        </w:drawing>
      </w:r>
    </w:p>
    <w:p w14:paraId="2192F3E4" w14:textId="77777777" w:rsidR="00DB1AAA" w:rsidRPr="00A25202" w:rsidRDefault="0028024B" w:rsidP="00057850">
      <w:pPr>
        <w:pStyle w:val="Legenda"/>
      </w:pPr>
      <w:r>
        <w:t>Fonte: Autor.</w:t>
      </w:r>
    </w:p>
    <w:p w14:paraId="1DA33784" w14:textId="77777777" w:rsidR="00E31A0A" w:rsidRDefault="00556353" w:rsidP="00057850">
      <w:pPr>
        <w:pStyle w:val="Ttulo2"/>
      </w:pPr>
      <w:bookmarkStart w:id="167" w:name="_Ref104628705"/>
      <w:bookmarkStart w:id="168" w:name="_Toc109837847"/>
      <w:r>
        <w:t>Implementação da rede neural</w:t>
      </w:r>
      <w:bookmarkEnd w:id="167"/>
      <w:bookmarkEnd w:id="168"/>
    </w:p>
    <w:p w14:paraId="19957396" w14:textId="77777777" w:rsidR="00556353" w:rsidRDefault="00A826B5" w:rsidP="00057850">
      <w:r>
        <w:t>Para a implementação da rede neural, f</w:t>
      </w:r>
      <w:r w:rsidR="004D5523">
        <w:t>e</w:t>
      </w:r>
      <w:r>
        <w:t>z-se necessári</w:t>
      </w:r>
      <w:r w:rsidR="004D5523">
        <w:t>a</w:t>
      </w:r>
      <w:r>
        <w:t xml:space="preserve"> a separação dos dados em dois grupos: dados de treinamento e dados de validação.</w:t>
      </w:r>
      <w:r w:rsidR="00351C00">
        <w:t xml:space="preserve"> Para os dados de treinamento</w:t>
      </w:r>
      <w:r w:rsidR="004D5523">
        <w:t>,</w:t>
      </w:r>
      <w:r w:rsidR="00351C00">
        <w:t xml:space="preserve"> alocou-se 80% dos dados</w:t>
      </w:r>
      <w:r w:rsidR="004D5523">
        <w:t>,</w:t>
      </w:r>
      <w:r w:rsidR="00351C00">
        <w:t xml:space="preserve"> e o restante direcionou-se para os dados de validação. </w:t>
      </w:r>
      <w:r w:rsidR="00BE015C">
        <w:t xml:space="preserve">Implementou-se a rede neural em Python com </w:t>
      </w:r>
      <w:r w:rsidR="00FA4AA3">
        <w:t>K</w:t>
      </w:r>
      <w:r w:rsidR="00BE015C">
        <w:t>eras</w:t>
      </w:r>
      <w:r w:rsidR="004D5523">
        <w:t>.</w:t>
      </w:r>
      <w:r w:rsidR="00BE015C">
        <w:t xml:space="preserve"> </w:t>
      </w:r>
      <w:r w:rsidR="004D5523">
        <w:t xml:space="preserve">Como se </w:t>
      </w:r>
      <w:r w:rsidR="00BE015C">
        <w:t xml:space="preserve">pode observar </w:t>
      </w:r>
      <w:r w:rsidR="00EB3FA6">
        <w:fldChar w:fldCharType="begin"/>
      </w:r>
      <w:r w:rsidR="00EB3FA6">
        <w:instrText xml:space="preserve"> REF _Ref104482010 \h  \* MERGEFORMAT </w:instrText>
      </w:r>
      <w:r w:rsidR="00EB3FA6">
        <w:fldChar w:fldCharType="separate"/>
      </w:r>
      <w:r w:rsidR="00876605">
        <w:t xml:space="preserve">Quadro </w:t>
      </w:r>
      <w:r w:rsidR="00876605">
        <w:rPr>
          <w:noProof/>
        </w:rPr>
        <w:t>5.1</w:t>
      </w:r>
      <w:r w:rsidR="00EB3FA6">
        <w:fldChar w:fldCharType="end"/>
      </w:r>
      <w:r w:rsidR="003F643C">
        <w:t>, ela foi estruturada</w:t>
      </w:r>
      <w:r w:rsidR="00BE015C">
        <w:t xml:space="preserve"> com cinco entradas na camada de entrada, uma camada oculta contendo 16 neurônios e uma camada de saída com duas saídas.</w:t>
      </w:r>
    </w:p>
    <w:p w14:paraId="157FF08D" w14:textId="77777777" w:rsidR="0070388F" w:rsidRDefault="0070388F"/>
    <w:p w14:paraId="683C0765" w14:textId="77777777" w:rsidR="0070388F" w:rsidRDefault="00DF79F2">
      <w:pPr>
        <w:pStyle w:val="Legenda"/>
        <w:keepNext/>
      </w:pPr>
      <w:bookmarkStart w:id="169" w:name="_Ref104482010"/>
      <w:bookmarkStart w:id="170" w:name="_Ref104482005"/>
      <w:bookmarkStart w:id="171" w:name="_Toc109837691"/>
      <w:r>
        <w:t xml:space="preserve">Quadro </w:t>
      </w:r>
      <w:r w:rsidR="00C42306">
        <w:fldChar w:fldCharType="begin"/>
      </w:r>
      <w:r w:rsidR="00DB3C36">
        <w:instrText xml:space="preserve"> STYLEREF 1 \s </w:instrText>
      </w:r>
      <w:r w:rsidR="00C42306">
        <w:fldChar w:fldCharType="separate"/>
      </w:r>
      <w:r w:rsidR="00876605">
        <w:rPr>
          <w:noProof/>
        </w:rPr>
        <w:t>5</w:t>
      </w:r>
      <w:r w:rsidR="00C42306">
        <w:rPr>
          <w:noProof/>
        </w:rPr>
        <w:fldChar w:fldCharType="end"/>
      </w:r>
      <w:r>
        <w:t>.</w:t>
      </w:r>
      <w:r w:rsidR="00C42306">
        <w:fldChar w:fldCharType="begin"/>
      </w:r>
      <w:r w:rsidR="004D0BB6">
        <w:instrText xml:space="preserve"> SEQ Quadro \* ARABIC \s 1 </w:instrText>
      </w:r>
      <w:r w:rsidR="00C42306">
        <w:fldChar w:fldCharType="separate"/>
      </w:r>
      <w:r w:rsidR="00876605">
        <w:rPr>
          <w:noProof/>
        </w:rPr>
        <w:t>1</w:t>
      </w:r>
      <w:r w:rsidR="00C42306">
        <w:fldChar w:fldCharType="end"/>
      </w:r>
      <w:bookmarkEnd w:id="169"/>
      <w:r w:rsidR="00040F85">
        <w:t xml:space="preserve"> </w:t>
      </w:r>
      <w:r w:rsidR="00040F85" w:rsidRPr="00610D31">
        <w:t>–</w:t>
      </w:r>
      <w:r>
        <w:t xml:space="preserve"> Estrutura da Rede Neural.</w:t>
      </w:r>
      <w:bookmarkEnd w:id="170"/>
      <w:bookmarkEnd w:id="171"/>
    </w:p>
    <w:tbl>
      <w:tblPr>
        <w:tblStyle w:val="Tabelacomgrade"/>
        <w:tblW w:w="0" w:type="auto"/>
        <w:tblLook w:val="04A0" w:firstRow="1" w:lastRow="0" w:firstColumn="1" w:lastColumn="0" w:noHBand="0" w:noVBand="1"/>
      </w:tblPr>
      <w:tblGrid>
        <w:gridCol w:w="3020"/>
        <w:gridCol w:w="3020"/>
        <w:gridCol w:w="3021"/>
      </w:tblGrid>
      <w:tr w:rsidR="003F643C" w14:paraId="05B6731F" w14:textId="77777777" w:rsidTr="003F643C">
        <w:tc>
          <w:tcPr>
            <w:tcW w:w="3020" w:type="dxa"/>
          </w:tcPr>
          <w:p w14:paraId="61F4940B" w14:textId="77777777" w:rsidR="0070388F" w:rsidRDefault="003F643C" w:rsidP="00E36E7C">
            <w:pPr>
              <w:ind w:firstLine="0"/>
              <w:jc w:val="center"/>
              <w:rPr>
                <w:b/>
                <w:bCs/>
                <w:caps/>
                <w:szCs w:val="32"/>
              </w:rPr>
            </w:pPr>
            <w:r w:rsidRPr="00DF79F2">
              <w:rPr>
                <w:b/>
                <w:bCs/>
              </w:rPr>
              <w:t>Camada</w:t>
            </w:r>
          </w:p>
        </w:tc>
        <w:tc>
          <w:tcPr>
            <w:tcW w:w="3020" w:type="dxa"/>
          </w:tcPr>
          <w:p w14:paraId="7EE0487A" w14:textId="77777777" w:rsidR="0070388F" w:rsidRDefault="003F643C" w:rsidP="00E36E7C">
            <w:pPr>
              <w:ind w:firstLine="0"/>
              <w:jc w:val="center"/>
              <w:rPr>
                <w:b/>
                <w:bCs/>
                <w:caps/>
                <w:szCs w:val="32"/>
              </w:rPr>
            </w:pPr>
            <w:r w:rsidRPr="00DF79F2">
              <w:rPr>
                <w:b/>
                <w:bCs/>
              </w:rPr>
              <w:t>Neurônios</w:t>
            </w:r>
          </w:p>
        </w:tc>
        <w:tc>
          <w:tcPr>
            <w:tcW w:w="3021" w:type="dxa"/>
          </w:tcPr>
          <w:p w14:paraId="7D497264" w14:textId="77777777" w:rsidR="0070388F" w:rsidRDefault="003F643C" w:rsidP="00E36E7C">
            <w:pPr>
              <w:ind w:firstLine="0"/>
              <w:jc w:val="center"/>
              <w:rPr>
                <w:b/>
                <w:bCs/>
                <w:caps/>
                <w:szCs w:val="32"/>
              </w:rPr>
            </w:pPr>
            <w:r w:rsidRPr="00DF79F2">
              <w:rPr>
                <w:b/>
                <w:bCs/>
              </w:rPr>
              <w:t>Parâmetros</w:t>
            </w:r>
          </w:p>
        </w:tc>
      </w:tr>
      <w:tr w:rsidR="003F643C" w14:paraId="5F5861EC" w14:textId="77777777" w:rsidTr="003F643C">
        <w:tc>
          <w:tcPr>
            <w:tcW w:w="3020" w:type="dxa"/>
          </w:tcPr>
          <w:p w14:paraId="436B2B6D" w14:textId="77777777" w:rsidR="003F643C" w:rsidRDefault="003F643C" w:rsidP="00057850">
            <w:pPr>
              <w:ind w:firstLine="0"/>
              <w:jc w:val="center"/>
            </w:pPr>
            <w:r>
              <w:t>Entrada</w:t>
            </w:r>
          </w:p>
        </w:tc>
        <w:tc>
          <w:tcPr>
            <w:tcW w:w="3020" w:type="dxa"/>
          </w:tcPr>
          <w:p w14:paraId="016DD329" w14:textId="77777777" w:rsidR="003F643C" w:rsidRDefault="003F643C" w:rsidP="00057850">
            <w:pPr>
              <w:ind w:firstLine="0"/>
              <w:jc w:val="center"/>
            </w:pPr>
            <w:r>
              <w:t>5</w:t>
            </w:r>
          </w:p>
        </w:tc>
        <w:tc>
          <w:tcPr>
            <w:tcW w:w="3021" w:type="dxa"/>
          </w:tcPr>
          <w:p w14:paraId="6D4A8836" w14:textId="77777777" w:rsidR="003F643C" w:rsidRDefault="003F643C" w:rsidP="00057850">
            <w:pPr>
              <w:ind w:firstLine="0"/>
              <w:jc w:val="center"/>
            </w:pPr>
            <w:r>
              <w:t>30</w:t>
            </w:r>
          </w:p>
        </w:tc>
      </w:tr>
      <w:tr w:rsidR="003F643C" w14:paraId="4D7ABA24" w14:textId="77777777" w:rsidTr="003F643C">
        <w:tc>
          <w:tcPr>
            <w:tcW w:w="3020" w:type="dxa"/>
          </w:tcPr>
          <w:p w14:paraId="5CB18C19" w14:textId="77777777" w:rsidR="003F643C" w:rsidRDefault="003F643C" w:rsidP="00057850">
            <w:pPr>
              <w:ind w:firstLine="0"/>
              <w:jc w:val="center"/>
            </w:pPr>
            <w:r>
              <w:t>Camada Oculta</w:t>
            </w:r>
          </w:p>
        </w:tc>
        <w:tc>
          <w:tcPr>
            <w:tcW w:w="3020" w:type="dxa"/>
          </w:tcPr>
          <w:p w14:paraId="22589478" w14:textId="77777777" w:rsidR="003F643C" w:rsidRDefault="003F643C" w:rsidP="00057850">
            <w:pPr>
              <w:ind w:firstLine="0"/>
              <w:jc w:val="center"/>
            </w:pPr>
            <w:r>
              <w:t>16</w:t>
            </w:r>
          </w:p>
        </w:tc>
        <w:tc>
          <w:tcPr>
            <w:tcW w:w="3021" w:type="dxa"/>
          </w:tcPr>
          <w:p w14:paraId="3B447CF6" w14:textId="77777777" w:rsidR="003F643C" w:rsidRDefault="003F643C" w:rsidP="00057850">
            <w:pPr>
              <w:ind w:firstLine="0"/>
              <w:jc w:val="center"/>
            </w:pPr>
            <w:r>
              <w:t>96</w:t>
            </w:r>
          </w:p>
        </w:tc>
      </w:tr>
      <w:tr w:rsidR="003F643C" w14:paraId="1D323452" w14:textId="77777777" w:rsidTr="003F643C">
        <w:tc>
          <w:tcPr>
            <w:tcW w:w="3020" w:type="dxa"/>
          </w:tcPr>
          <w:p w14:paraId="7843C992" w14:textId="77777777" w:rsidR="003F643C" w:rsidRDefault="00DF79F2" w:rsidP="00057850">
            <w:pPr>
              <w:tabs>
                <w:tab w:val="left" w:pos="2040"/>
              </w:tabs>
              <w:ind w:firstLine="0"/>
              <w:jc w:val="center"/>
            </w:pPr>
            <w:r>
              <w:t>Saída</w:t>
            </w:r>
          </w:p>
        </w:tc>
        <w:tc>
          <w:tcPr>
            <w:tcW w:w="3020" w:type="dxa"/>
          </w:tcPr>
          <w:p w14:paraId="5B98E5B7" w14:textId="77777777" w:rsidR="003F643C" w:rsidRDefault="00DF79F2" w:rsidP="00057850">
            <w:pPr>
              <w:ind w:firstLine="0"/>
              <w:jc w:val="center"/>
            </w:pPr>
            <w:r>
              <w:t>2</w:t>
            </w:r>
          </w:p>
        </w:tc>
        <w:tc>
          <w:tcPr>
            <w:tcW w:w="3021" w:type="dxa"/>
          </w:tcPr>
          <w:p w14:paraId="13B18B1B" w14:textId="77777777" w:rsidR="003F643C" w:rsidRDefault="00DF79F2" w:rsidP="00057850">
            <w:pPr>
              <w:ind w:firstLine="0"/>
              <w:jc w:val="center"/>
            </w:pPr>
            <w:r>
              <w:t>34</w:t>
            </w:r>
          </w:p>
        </w:tc>
      </w:tr>
    </w:tbl>
    <w:p w14:paraId="2A0DF965" w14:textId="77777777" w:rsidR="00000175" w:rsidRDefault="00DF79F2" w:rsidP="00057850">
      <w:pPr>
        <w:pStyle w:val="Legenda"/>
      </w:pPr>
      <w:r>
        <w:t>Fonte: Autor.</w:t>
      </w:r>
    </w:p>
    <w:p w14:paraId="752555BB" w14:textId="77777777" w:rsidR="002136D0" w:rsidRDefault="002136D0" w:rsidP="00057850"/>
    <w:p w14:paraId="3456D00F" w14:textId="77777777" w:rsidR="00F912F8" w:rsidRDefault="00DF79F2" w:rsidP="00057850">
      <w:r>
        <w:lastRenderedPageBreak/>
        <w:t xml:space="preserve">Vale ressaltar que a quantidade de parâmetros se refere </w:t>
      </w:r>
      <w:r w:rsidR="004D5523">
        <w:t xml:space="preserve">à </w:t>
      </w:r>
      <w:r>
        <w:t xml:space="preserve">soma da quantidade de pesos e </w:t>
      </w:r>
      <w:r w:rsidRPr="00E36E7C">
        <w:rPr>
          <w:i/>
        </w:rPr>
        <w:t>bias</w:t>
      </w:r>
      <w:r>
        <w:t xml:space="preserve">. </w:t>
      </w:r>
      <w:r w:rsidR="00FF40A0">
        <w:t>Exemplificando, para a</w:t>
      </w:r>
      <w:r>
        <w:t xml:space="preserve"> camada de entrada são 80 pesos (16</w:t>
      </w:r>
      <w:r w:rsidR="00F912F8" w:rsidRPr="00F912F8">
        <w:t>×</w:t>
      </w:r>
      <w:r>
        <w:t>5)</w:t>
      </w:r>
      <w:r w:rsidR="00F912F8">
        <w:t xml:space="preserve"> e 16 </w:t>
      </w:r>
      <w:r w:rsidR="00F912F8" w:rsidRPr="00E36E7C">
        <w:rPr>
          <w:i/>
        </w:rPr>
        <w:t>bias</w:t>
      </w:r>
      <w:r w:rsidR="00FF40A0">
        <w:t>, totalizando 96 parâmetros</w:t>
      </w:r>
      <w:r w:rsidR="00F912F8">
        <w:t>.</w:t>
      </w:r>
    </w:p>
    <w:p w14:paraId="0178A34C" w14:textId="77777777" w:rsidR="00DF79F2" w:rsidRDefault="00F912F8" w:rsidP="00057850">
      <w:r>
        <w:t xml:space="preserve">Para a validação, como mencionado na Seção </w:t>
      </w:r>
      <w:r w:rsidR="00EB3FA6">
        <w:fldChar w:fldCharType="begin"/>
      </w:r>
      <w:r w:rsidR="00EB3FA6">
        <w:instrText xml:space="preserve"> REF _Ref104482836 \n \h  \* MERGEFORMAT </w:instrText>
      </w:r>
      <w:r w:rsidR="00EB3FA6">
        <w:fldChar w:fldCharType="separate"/>
      </w:r>
      <w:r w:rsidR="00876605">
        <w:t>2.8</w:t>
      </w:r>
      <w:r w:rsidR="00EB3FA6">
        <w:fldChar w:fldCharType="end"/>
      </w:r>
      <w:r>
        <w:t>, utilizou-se a métrica de AUC</w:t>
      </w:r>
      <w:r w:rsidR="001008FF">
        <w:t xml:space="preserve"> com o otimizador Adam.</w:t>
      </w:r>
      <w:r w:rsidR="004B3881">
        <w:t xml:space="preserve"> Optou-se pela utilização da função de perdas de entropia cruzada binária, o que retorna um parâmetro de saída em ponto flutuante no intervalo de zero a um. </w:t>
      </w:r>
      <w:r w:rsidR="001008FF">
        <w:t>Após o treinamento</w:t>
      </w:r>
      <w:r w:rsidR="004D5523">
        <w:t>,</w:t>
      </w:r>
      <w:r w:rsidR="001008FF">
        <w:t xml:space="preserve"> obteve-se uma </w:t>
      </w:r>
      <w:r w:rsidR="000E059F">
        <w:t>AUC</w:t>
      </w:r>
      <w:r w:rsidR="001008FF">
        <w:t xml:space="preserve"> de 99,52% para os dados de validação o que, segundo Chen et al. (2022), se classifica como excelente.</w:t>
      </w:r>
    </w:p>
    <w:p w14:paraId="0C1D57E7" w14:textId="77777777" w:rsidR="002136D0" w:rsidRDefault="00807572" w:rsidP="00057850">
      <w:r>
        <w:t xml:space="preserve">Na </w:t>
      </w:r>
      <w:r w:rsidR="00EB3FA6">
        <w:fldChar w:fldCharType="begin"/>
      </w:r>
      <w:r w:rsidR="00EB3FA6">
        <w:instrText xml:space="preserve"> REF _Ref104628707 \h  \* MERGEFORMAT </w:instrText>
      </w:r>
      <w:r w:rsidR="00EB3FA6">
        <w:fldChar w:fldCharType="separate"/>
      </w:r>
      <w:r w:rsidR="00876605">
        <w:t xml:space="preserve">Figura </w:t>
      </w:r>
      <w:r w:rsidR="00876605">
        <w:rPr>
          <w:noProof/>
        </w:rPr>
        <w:t>5.9</w:t>
      </w:r>
      <w:r w:rsidR="00EB3FA6">
        <w:fldChar w:fldCharType="end"/>
      </w:r>
      <w:r>
        <w:t xml:space="preserve">, pode-se observar </w:t>
      </w:r>
      <w:r w:rsidR="004D5523">
        <w:t xml:space="preserve">que </w:t>
      </w:r>
      <w:r>
        <w:t>os dados de predição da rede neural (Verde) se sobrepõem aos dados do par saída desejada (Laranja) para os dados de teste</w:t>
      </w:r>
      <w:r w:rsidR="00EF49A0">
        <w:t>. Além disso, pode-se observar</w:t>
      </w:r>
      <w:r>
        <w:t xml:space="preserve"> na </w:t>
      </w:r>
      <w:r w:rsidR="00EB3FA6">
        <w:fldChar w:fldCharType="begin"/>
      </w:r>
      <w:r w:rsidR="00EB3FA6">
        <w:instrText xml:space="preserve"> REF _Ref104483828 \h  \* MERGEFORMAT </w:instrText>
      </w:r>
      <w:r w:rsidR="00EB3FA6">
        <w:fldChar w:fldCharType="separate"/>
      </w:r>
      <w:r w:rsidR="00876605">
        <w:t xml:space="preserve">Figura </w:t>
      </w:r>
      <w:r w:rsidR="00876605">
        <w:rPr>
          <w:noProof/>
        </w:rPr>
        <w:t>5.10</w:t>
      </w:r>
      <w:r w:rsidR="00EB3FA6">
        <w:fldChar w:fldCharType="end"/>
      </w:r>
      <w:r>
        <w:t xml:space="preserve"> </w:t>
      </w:r>
      <w:r w:rsidR="00EF49A0">
        <w:t xml:space="preserve">um </w:t>
      </w:r>
      <w:r w:rsidR="004D5523">
        <w:t xml:space="preserve">movimento </w:t>
      </w:r>
      <w:r w:rsidR="00EF49A0">
        <w:t>gerado de maneira equivocada no ponto 1230</w:t>
      </w:r>
      <w:r w:rsidR="00AB084A">
        <w:t>8</w:t>
      </w:r>
      <w:r w:rsidR="00EF49A0">
        <w:t xml:space="preserve"> do eixo X</w:t>
      </w:r>
      <w:r w:rsidR="00090CE6">
        <w:t xml:space="preserve"> nos dados de treinamento</w:t>
      </w:r>
      <w:r w:rsidR="00EF49A0">
        <w:t xml:space="preserve">, em que a rede neural corretamente, não gerou um </w:t>
      </w:r>
      <w:r w:rsidR="004D5523">
        <w:t>pulso de saída</w:t>
      </w:r>
      <w:r w:rsidR="00EF49A0">
        <w:t xml:space="preserve">. </w:t>
      </w:r>
      <w:r w:rsidR="00700028">
        <w:t xml:space="preserve">Vale lembrar que </w:t>
      </w:r>
      <w:r w:rsidR="00B75DFB">
        <w:t>a amplitude dos sinais foi</w:t>
      </w:r>
      <w:r w:rsidR="00700028">
        <w:t xml:space="preserve"> </w:t>
      </w:r>
      <w:r w:rsidR="00B75DFB">
        <w:t>alterada</w:t>
      </w:r>
      <w:r w:rsidR="00700028">
        <w:t xml:space="preserve"> para uma melhor visualização gráfica. </w:t>
      </w:r>
    </w:p>
    <w:p w14:paraId="5CC202B9" w14:textId="77777777" w:rsidR="00FA4AA3" w:rsidRDefault="00FA4AA3" w:rsidP="00057850"/>
    <w:p w14:paraId="19EF5554" w14:textId="77777777" w:rsidR="00FA4AA3" w:rsidRDefault="00FA4AA3" w:rsidP="00057850">
      <w:pPr>
        <w:pStyle w:val="Legenda"/>
        <w:keepNext/>
        <w:jc w:val="both"/>
      </w:pPr>
      <w:bookmarkStart w:id="172" w:name="_Ref104628707"/>
      <w:bookmarkStart w:id="173" w:name="_Ref104628706"/>
      <w:bookmarkStart w:id="174" w:name="_Toc109837680"/>
      <w:r>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9</w:t>
      </w:r>
      <w:r w:rsidR="00C42306">
        <w:rPr>
          <w:noProof/>
        </w:rPr>
        <w:fldChar w:fldCharType="end"/>
      </w:r>
      <w:bookmarkEnd w:id="172"/>
      <w:r w:rsidR="00040F85">
        <w:t xml:space="preserve"> </w:t>
      </w:r>
      <w:r w:rsidR="00040F85" w:rsidRPr="00610D31">
        <w:t>–</w:t>
      </w:r>
      <w:r>
        <w:t xml:space="preserve"> </w:t>
      </w:r>
      <w:r w:rsidRPr="00765112">
        <w:t xml:space="preserve">Predição rede neural </w:t>
      </w:r>
      <w:r w:rsidR="004D5523" w:rsidRPr="00E36E7C">
        <w:rPr>
          <w:i/>
        </w:rPr>
        <w:t>versus</w:t>
      </w:r>
      <w:r w:rsidR="004D5523" w:rsidRPr="00765112">
        <w:t xml:space="preserve"> </w:t>
      </w:r>
      <w:r w:rsidRPr="00765112">
        <w:t>saída desejada</w:t>
      </w:r>
      <w:r>
        <w:t xml:space="preserve"> para dados de teste</w:t>
      </w:r>
      <w:r w:rsidRPr="00765112">
        <w:t>.</w:t>
      </w:r>
      <w:bookmarkEnd w:id="173"/>
      <w:bookmarkEnd w:id="174"/>
    </w:p>
    <w:p w14:paraId="0DA938B5" w14:textId="77777777" w:rsidR="0070388F" w:rsidRDefault="005F50E9" w:rsidP="001861C0">
      <w:pPr>
        <w:pStyle w:val="Legenda"/>
      </w:pPr>
      <w:r>
        <w:rPr>
          <w:noProof/>
          <w:lang w:val="en-US" w:eastAsia="en-US"/>
        </w:rPr>
        <w:drawing>
          <wp:inline distT="0" distB="0" distL="0" distR="0" wp14:anchorId="168765E0" wp14:editId="635C0EA6">
            <wp:extent cx="5760000" cy="2846143"/>
            <wp:effectExtent l="0" t="0" r="0" b="0"/>
            <wp:docPr id="28" name="Gráfico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áfico 28"/>
                    <pic:cNvPicPr/>
                  </pic:nvPicPr>
                  <pic:blipFill rotWithShape="1">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rcRect l="9463" t="9785" r="7112" b="7779"/>
                    <a:stretch/>
                  </pic:blipFill>
                  <pic:spPr bwMode="auto">
                    <a:xfrm>
                      <a:off x="0" y="0"/>
                      <a:ext cx="5760000" cy="2846143"/>
                    </a:xfrm>
                    <a:prstGeom prst="rect">
                      <a:avLst/>
                    </a:prstGeom>
                    <a:ln>
                      <a:noFill/>
                    </a:ln>
                    <a:extLst>
                      <a:ext uri="{53640926-AAD7-44D8-BBD7-CCE9431645EC}">
                        <a14:shadowObscured xmlns:a14="http://schemas.microsoft.com/office/drawing/2010/main"/>
                      </a:ext>
                    </a:extLst>
                  </pic:spPr>
                </pic:pic>
              </a:graphicData>
            </a:graphic>
          </wp:inline>
        </w:drawing>
      </w:r>
    </w:p>
    <w:p w14:paraId="2FF12C48" w14:textId="77777777" w:rsidR="0070388F" w:rsidRDefault="00FA4AA3">
      <w:pPr>
        <w:pStyle w:val="Legenda"/>
      </w:pPr>
      <w:r>
        <w:t>Fonte: Autor.</w:t>
      </w:r>
    </w:p>
    <w:p w14:paraId="523C864B" w14:textId="77777777" w:rsidR="0070388F" w:rsidRDefault="002136D0">
      <w:pPr>
        <w:pStyle w:val="Legenda"/>
        <w:keepNext/>
        <w:jc w:val="both"/>
      </w:pPr>
      <w:bookmarkStart w:id="175" w:name="_Ref104483828"/>
      <w:bookmarkStart w:id="176" w:name="_Ref104483824"/>
      <w:bookmarkStart w:id="177" w:name="_Toc109837681"/>
      <w:r>
        <w:lastRenderedPageBreak/>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0</w:t>
      </w:r>
      <w:r w:rsidR="00C42306">
        <w:rPr>
          <w:noProof/>
        </w:rPr>
        <w:fldChar w:fldCharType="end"/>
      </w:r>
      <w:bookmarkEnd w:id="175"/>
      <w:r w:rsidR="00040F85">
        <w:t xml:space="preserve"> </w:t>
      </w:r>
      <w:r w:rsidR="00040F85" w:rsidRPr="00610D31">
        <w:t>–</w:t>
      </w:r>
      <w:r>
        <w:t xml:space="preserve"> Predição rede neural </w:t>
      </w:r>
      <w:r w:rsidR="004D5523" w:rsidRPr="00E36E7C">
        <w:rPr>
          <w:i/>
        </w:rPr>
        <w:t>versus</w:t>
      </w:r>
      <w:r w:rsidR="004D5523">
        <w:t xml:space="preserve"> </w:t>
      </w:r>
      <w:r>
        <w:t>saída desejada</w:t>
      </w:r>
      <w:r w:rsidR="000605FE">
        <w:t xml:space="preserve"> para dados de treinamento</w:t>
      </w:r>
      <w:r>
        <w:t>.</w:t>
      </w:r>
      <w:bookmarkEnd w:id="176"/>
      <w:bookmarkEnd w:id="177"/>
    </w:p>
    <w:p w14:paraId="76F8D7AA" w14:textId="77777777" w:rsidR="00310549" w:rsidRDefault="00C7331E" w:rsidP="001A176B">
      <w:pPr>
        <w:pStyle w:val="Legenda"/>
      </w:pPr>
      <w:r w:rsidRPr="001A176B">
        <w:rPr>
          <w:rStyle w:val="Forte"/>
          <w:noProof/>
          <w:lang w:val="en-US" w:eastAsia="en-US"/>
        </w:rPr>
        <w:drawing>
          <wp:inline distT="0" distB="0" distL="0" distR="0" wp14:anchorId="5DAAF30F" wp14:editId="023B70DA">
            <wp:extent cx="5580000" cy="2730054"/>
            <wp:effectExtent l="0" t="0" r="1905" b="0"/>
            <wp:docPr id="25" name="Gráfico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áfico 25"/>
                    <pic:cNvPicPr/>
                  </pic:nvPicPr>
                  <pic:blipFill rotWithShape="1">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rcRect l="9234" t="9719" r="7658" b="8969"/>
                    <a:stretch/>
                  </pic:blipFill>
                  <pic:spPr bwMode="auto">
                    <a:xfrm>
                      <a:off x="0" y="0"/>
                      <a:ext cx="5580000" cy="2730054"/>
                    </a:xfrm>
                    <a:prstGeom prst="rect">
                      <a:avLst/>
                    </a:prstGeom>
                    <a:ln>
                      <a:noFill/>
                    </a:ln>
                    <a:extLst>
                      <a:ext uri="{53640926-AAD7-44D8-BBD7-CCE9431645EC}">
                        <a14:shadowObscured xmlns:a14="http://schemas.microsoft.com/office/drawing/2010/main"/>
                      </a:ext>
                    </a:extLst>
                  </pic:spPr>
                </pic:pic>
              </a:graphicData>
            </a:graphic>
          </wp:inline>
        </w:drawing>
      </w:r>
    </w:p>
    <w:p w14:paraId="43768E97" w14:textId="77777777" w:rsidR="0070388F" w:rsidRDefault="002136D0">
      <w:pPr>
        <w:pStyle w:val="Legenda"/>
      </w:pPr>
      <w:r>
        <w:t>Fonte: Autor.</w:t>
      </w:r>
    </w:p>
    <w:p w14:paraId="36491E2F" w14:textId="77777777" w:rsidR="0070388F" w:rsidRDefault="0070388F"/>
    <w:p w14:paraId="2E17B70F" w14:textId="77777777" w:rsidR="0070388F" w:rsidRDefault="00AF2604">
      <w:r>
        <w:t xml:space="preserve">Para a implementação da rede neural em microcontroladores, faz-se necessário a utilização da biblioteca do </w:t>
      </w:r>
      <w:r w:rsidRPr="00AF2604">
        <w:t>EloquentTinyML</w:t>
      </w:r>
      <w:r>
        <w:t xml:space="preserve"> que simplifica a implementação de modelos Tensorflow Lite. </w:t>
      </w:r>
      <w:r w:rsidR="004E7364">
        <w:t>Para a utilização, d</w:t>
      </w:r>
      <w:r>
        <w:t xml:space="preserve">eve-se converter </w:t>
      </w:r>
      <w:r w:rsidR="00A6471D">
        <w:t xml:space="preserve">o modelo </w:t>
      </w:r>
      <w:r w:rsidR="004E7364">
        <w:t>em um arquivo em C++ de extensão .h e anex</w:t>
      </w:r>
      <w:r w:rsidR="004D5523">
        <w:t>á</w:t>
      </w:r>
      <w:r w:rsidR="004E7364">
        <w:t>-lo ao algoritmo do receptor de dados</w:t>
      </w:r>
      <w:r w:rsidR="004D5523">
        <w:t>.</w:t>
      </w:r>
      <w:r w:rsidR="004E7364">
        <w:t xml:space="preserve"> </w:t>
      </w:r>
      <w:r w:rsidR="004D5523">
        <w:t xml:space="preserve">Desse </w:t>
      </w:r>
      <w:r w:rsidR="004E7364">
        <w:t xml:space="preserve">modo </w:t>
      </w:r>
      <w:r w:rsidR="005640AF">
        <w:t>o receptor de dados obtém acesso a rede neural.</w:t>
      </w:r>
      <w:r w:rsidR="00C45456">
        <w:t xml:space="preserve"> </w:t>
      </w:r>
      <w:r w:rsidR="00F93D83">
        <w:t>N</w:t>
      </w:r>
      <w:r w:rsidR="00C45456">
        <w:t xml:space="preserve">a </w:t>
      </w:r>
      <w:r w:rsidR="00EB3FA6">
        <w:fldChar w:fldCharType="begin"/>
      </w:r>
      <w:r w:rsidR="00EB3FA6">
        <w:instrText xml:space="preserve"> REF _Ref104591045 \h  \* MERGEFORMAT </w:instrText>
      </w:r>
      <w:r w:rsidR="00EB3FA6">
        <w:fldChar w:fldCharType="separate"/>
      </w:r>
      <w:r w:rsidR="00876605">
        <w:t xml:space="preserve">Figura </w:t>
      </w:r>
      <w:r w:rsidR="00876605">
        <w:rPr>
          <w:noProof/>
        </w:rPr>
        <w:t>5.11</w:t>
      </w:r>
      <w:r w:rsidR="00EB3FA6">
        <w:fldChar w:fldCharType="end"/>
      </w:r>
      <w:r w:rsidR="004D5523">
        <w:t>,</w:t>
      </w:r>
      <w:r w:rsidR="00F93D83">
        <w:t xml:space="preserve"> pode-se observar o ensaio de uma transmissão</w:t>
      </w:r>
      <w:r w:rsidR="00C45456">
        <w:t>,</w:t>
      </w:r>
      <w:r w:rsidR="00F93D83">
        <w:t xml:space="preserve"> onde são realizados movimentos de regência</w:t>
      </w:r>
      <w:r w:rsidR="001861C0">
        <w:t xml:space="preserve"> pelo </w:t>
      </w:r>
      <w:r w:rsidR="001861C0" w:rsidRPr="009F72B8">
        <w:t>Prof. Dr. João Batista</w:t>
      </w:r>
      <w:r w:rsidR="001861C0">
        <w:t xml:space="preserve"> Sator</w:t>
      </w:r>
      <w:r w:rsidR="00F93D83">
        <w:t>. C</w:t>
      </w:r>
      <w:r w:rsidR="008C3FAC">
        <w:t xml:space="preserve">omo proposto, </w:t>
      </w:r>
      <w:r w:rsidR="00C45456">
        <w:t>o pulso ocasionado pela rede neural</w:t>
      </w:r>
      <w:r w:rsidR="008C3FAC">
        <w:t xml:space="preserve"> (val</w:t>
      </w:r>
      <w:r w:rsidR="001861C0">
        <w:t xml:space="preserve"> ()</w:t>
      </w:r>
      <w:r w:rsidR="008C3FAC">
        <w:t>)</w:t>
      </w:r>
      <w:r w:rsidR="00C45456">
        <w:t>, é gerado no instante de pico</w:t>
      </w:r>
      <w:r w:rsidR="008C3FAC">
        <w:t xml:space="preserve"> da onda</w:t>
      </w:r>
      <w:r w:rsidR="00C45456">
        <w:t xml:space="preserve"> </w:t>
      </w:r>
      <w:r w:rsidR="005F50E9">
        <w:t>de magnitude.</w:t>
      </w:r>
    </w:p>
    <w:p w14:paraId="5ED686F3" w14:textId="77777777" w:rsidR="0070388F" w:rsidRDefault="0070388F"/>
    <w:p w14:paraId="67040393" w14:textId="77777777" w:rsidR="00310549" w:rsidRPr="00310549" w:rsidRDefault="00C45456" w:rsidP="001861C0">
      <w:pPr>
        <w:pStyle w:val="Legenda"/>
        <w:keepNext/>
      </w:pPr>
      <w:bookmarkStart w:id="178" w:name="_Ref104591045"/>
      <w:bookmarkStart w:id="179" w:name="_Toc109837682"/>
      <w:r>
        <w:t xml:space="preserve">Figura </w:t>
      </w:r>
      <w:r w:rsidR="00C42306">
        <w:fldChar w:fldCharType="begin"/>
      </w:r>
      <w:r w:rsidR="00D8476F">
        <w:instrText xml:space="preserve"> STYLEREF 1 \s </w:instrText>
      </w:r>
      <w:r w:rsidR="00C42306">
        <w:fldChar w:fldCharType="separate"/>
      </w:r>
      <w:r w:rsidR="00876605">
        <w:rPr>
          <w:noProof/>
        </w:rPr>
        <w:t>5</w:t>
      </w:r>
      <w:r w:rsidR="00C42306">
        <w:rPr>
          <w:noProof/>
        </w:rPr>
        <w:fldChar w:fldCharType="end"/>
      </w:r>
      <w:r w:rsidR="00C3024B">
        <w:t>.</w:t>
      </w:r>
      <w:r w:rsidR="00C42306">
        <w:fldChar w:fldCharType="begin"/>
      </w:r>
      <w:r w:rsidR="00610164">
        <w:instrText xml:space="preserve"> SEQ Figura \* ARABIC \s 1 </w:instrText>
      </w:r>
      <w:r w:rsidR="00C42306">
        <w:fldChar w:fldCharType="separate"/>
      </w:r>
      <w:r w:rsidR="00876605">
        <w:rPr>
          <w:noProof/>
        </w:rPr>
        <w:t>11</w:t>
      </w:r>
      <w:r w:rsidR="00C42306">
        <w:rPr>
          <w:noProof/>
        </w:rPr>
        <w:fldChar w:fldCharType="end"/>
      </w:r>
      <w:bookmarkEnd w:id="178"/>
      <w:r w:rsidR="00040F85">
        <w:t xml:space="preserve"> </w:t>
      </w:r>
      <w:r w:rsidR="00040F85" w:rsidRPr="00610D31">
        <w:t>–</w:t>
      </w:r>
      <w:r>
        <w:t xml:space="preserve"> Dados de validação da rede neural.</w:t>
      </w:r>
      <w:bookmarkEnd w:id="179"/>
    </w:p>
    <w:p w14:paraId="2009FC71" w14:textId="77777777" w:rsidR="0070388F" w:rsidRDefault="009A5923">
      <w:pPr>
        <w:pStyle w:val="Legenda"/>
        <w:jc w:val="center"/>
      </w:pPr>
      <w:r>
        <w:rPr>
          <w:bCs w:val="0"/>
          <w:noProof/>
          <w:sz w:val="16"/>
          <w:lang w:val="en-US" w:eastAsia="en-US"/>
        </w:rPr>
        <w:drawing>
          <wp:inline distT="0" distB="0" distL="0" distR="0" wp14:anchorId="3D650BF9" wp14:editId="688932D0">
            <wp:extent cx="5580000" cy="2800289"/>
            <wp:effectExtent l="0" t="0" r="1905" b="635"/>
            <wp:docPr id="11" name="Gráfic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áfico 11"/>
                    <pic:cNvPicPr/>
                  </pic:nvPicPr>
                  <pic:blipFill rotWithShape="1">
                    <a:blip r:embed="rId55" cstate="print">
                      <a:extLst>
                        <a:ext uri="{28A0092B-C50C-407E-A947-70E740481C1C}">
                          <a14:useLocalDpi xmlns:a14="http://schemas.microsoft.com/office/drawing/2010/main" val="0"/>
                        </a:ext>
                        <a:ext uri="{96DAC541-7B7A-43D3-8B79-37D633B846F1}">
                          <asvg:svgBlip xmlns:asvg="http://schemas.microsoft.com/office/drawing/2016/SVG/main" r:embed="rId56"/>
                        </a:ext>
                      </a:extLst>
                    </a:blip>
                    <a:srcRect l="8749" t="9071" r="7636" b="7015"/>
                    <a:stretch/>
                  </pic:blipFill>
                  <pic:spPr bwMode="auto">
                    <a:xfrm>
                      <a:off x="0" y="0"/>
                      <a:ext cx="5580000" cy="2800289"/>
                    </a:xfrm>
                    <a:prstGeom prst="rect">
                      <a:avLst/>
                    </a:prstGeom>
                    <a:ln>
                      <a:noFill/>
                    </a:ln>
                    <a:extLst>
                      <a:ext uri="{53640926-AAD7-44D8-BBD7-CCE9431645EC}">
                        <a14:shadowObscured xmlns:a14="http://schemas.microsoft.com/office/drawing/2010/main"/>
                      </a:ext>
                    </a:extLst>
                  </pic:spPr>
                </pic:pic>
              </a:graphicData>
            </a:graphic>
          </wp:inline>
        </w:drawing>
      </w:r>
    </w:p>
    <w:p w14:paraId="3A262CF4" w14:textId="77777777" w:rsidR="0070388F" w:rsidRDefault="00C45456">
      <w:pPr>
        <w:pStyle w:val="Legenda"/>
      </w:pPr>
      <w:r>
        <w:t>Fonte: Autor.</w:t>
      </w:r>
    </w:p>
    <w:p w14:paraId="6597656E" w14:textId="77777777" w:rsidR="0070388F" w:rsidRDefault="0070388F"/>
    <w:p w14:paraId="7C1B102A" w14:textId="77777777" w:rsidR="0070388F" w:rsidRDefault="00DD5FFD">
      <w:r w:rsidRPr="00057850">
        <w:t xml:space="preserve">O presente ensaio </w:t>
      </w:r>
      <w:r w:rsidR="008C3FAC" w:rsidRPr="00057850">
        <w:t>comprovou</w:t>
      </w:r>
      <w:r w:rsidR="004250BB" w:rsidRPr="00057850">
        <w:t xml:space="preserve">, como </w:t>
      </w:r>
      <w:r w:rsidR="004D5523">
        <w:t xml:space="preserve">se </w:t>
      </w:r>
      <w:r w:rsidR="004250BB" w:rsidRPr="00057850">
        <w:t>pode</w:t>
      </w:r>
      <w:r w:rsidR="008C3FAC" w:rsidRPr="00057850">
        <w:t xml:space="preserve"> observar pela </w:t>
      </w:r>
      <w:r w:rsidR="00EB3FA6">
        <w:fldChar w:fldCharType="begin"/>
      </w:r>
      <w:r w:rsidR="00EB3FA6">
        <w:instrText xml:space="preserve"> REF _Ref104591045 \h  \* MERGEFORMAT </w:instrText>
      </w:r>
      <w:r w:rsidR="00EB3FA6">
        <w:fldChar w:fldCharType="separate"/>
      </w:r>
      <w:r w:rsidR="00876605">
        <w:t xml:space="preserve">Figura </w:t>
      </w:r>
      <w:r w:rsidR="00876605">
        <w:rPr>
          <w:noProof/>
        </w:rPr>
        <w:t>5.11</w:t>
      </w:r>
      <w:r w:rsidR="00EB3FA6">
        <w:fldChar w:fldCharType="end"/>
      </w:r>
      <w:r w:rsidR="00560C7B" w:rsidRPr="00057850">
        <w:t xml:space="preserve"> </w:t>
      </w:r>
      <w:r w:rsidR="00605F60" w:rsidRPr="00057850">
        <w:t xml:space="preserve">a capacidade de reconhecimento dos padrões de regência de um maestro. Além disso, na Seção </w:t>
      </w:r>
      <w:r w:rsidR="00C42306" w:rsidRPr="00057850">
        <w:fldChar w:fldCharType="begin"/>
      </w:r>
      <w:r w:rsidR="00237581">
        <w:instrText xml:space="preserve"> REF _Ref104591724 \n \h  \* MERGEFORMAT </w:instrText>
      </w:r>
      <w:r w:rsidR="00C42306" w:rsidRPr="00057850">
        <w:fldChar w:fldCharType="separate"/>
      </w:r>
      <w:r w:rsidR="00876605">
        <w:t>6</w:t>
      </w:r>
      <w:r w:rsidR="00C42306" w:rsidRPr="00057850">
        <w:fldChar w:fldCharType="end"/>
      </w:r>
      <w:r w:rsidR="00605F60" w:rsidRPr="00057850">
        <w:t>, ser</w:t>
      </w:r>
      <w:r w:rsidR="00A60521">
        <w:t>á</w:t>
      </w:r>
      <w:r w:rsidR="00605F60" w:rsidRPr="00057850">
        <w:t xml:space="preserve"> apresentado o relato d</w:t>
      </w:r>
      <w:r w:rsidR="00A60521">
        <w:t>o Prof. João Batista Sartor</w:t>
      </w:r>
      <w:r w:rsidR="00A60521" w:rsidRPr="00057850">
        <w:t xml:space="preserve"> </w:t>
      </w:r>
      <w:r w:rsidR="00605F60" w:rsidRPr="00057850">
        <w:t xml:space="preserve">acerca do </w:t>
      </w:r>
      <w:r w:rsidR="004D5523">
        <w:t xml:space="preserve">desempenho do </w:t>
      </w:r>
      <w:r w:rsidR="00605F60" w:rsidRPr="00057850">
        <w:t xml:space="preserve">protótipo. </w:t>
      </w:r>
      <w:r w:rsidR="006B39F2" w:rsidRPr="00057850">
        <w:t>Ademais</w:t>
      </w:r>
      <w:r w:rsidRPr="00057850">
        <w:t xml:space="preserve">, se comprovou </w:t>
      </w:r>
      <w:r w:rsidR="00F93D83" w:rsidRPr="00057850">
        <w:t xml:space="preserve">também </w:t>
      </w:r>
      <w:r w:rsidRPr="00057850">
        <w:t xml:space="preserve">que o tipo de comunicação escolhida, juntamente com </w:t>
      </w:r>
      <w:r w:rsidR="007619F2" w:rsidRPr="00057850">
        <w:t xml:space="preserve">o </w:t>
      </w:r>
      <w:r w:rsidR="00237581">
        <w:t xml:space="preserve">algoritmo desenvolvido, é adequado para as necessidades do projeto. </w:t>
      </w:r>
    </w:p>
    <w:p w14:paraId="354807FB" w14:textId="77777777" w:rsidR="00F039CE" w:rsidRPr="00F039CE" w:rsidRDefault="00F039CE" w:rsidP="00CA0FAA">
      <w:pPr>
        <w:pStyle w:val="CorpodoTexto"/>
        <w:ind w:firstLine="0"/>
        <w:rPr>
          <w:highlight w:val="yellow"/>
        </w:rPr>
      </w:pPr>
    </w:p>
    <w:p w14:paraId="2766F13E" w14:textId="77777777" w:rsidR="0017647E" w:rsidRDefault="00FA5A50" w:rsidP="0017647E">
      <w:pPr>
        <w:pStyle w:val="Ttulo1"/>
      </w:pPr>
      <w:bookmarkStart w:id="180" w:name="_Ref104591724"/>
      <w:bookmarkStart w:id="181" w:name="_Toc109837848"/>
      <w:r>
        <w:lastRenderedPageBreak/>
        <w:t>Discu</w:t>
      </w:r>
      <w:r w:rsidR="00B41074">
        <w:t>s</w:t>
      </w:r>
      <w:r>
        <w:t>são de resultados</w:t>
      </w:r>
      <w:r w:rsidR="00677A61">
        <w:t xml:space="preserve"> e Propostas de Continuidade</w:t>
      </w:r>
      <w:bookmarkEnd w:id="180"/>
      <w:bookmarkEnd w:id="181"/>
    </w:p>
    <w:p w14:paraId="33418ED2" w14:textId="77777777" w:rsidR="00C3024B" w:rsidRDefault="008333CA" w:rsidP="00FA5A50">
      <w:pPr>
        <w:pStyle w:val="CorpodoTexto"/>
      </w:pPr>
      <w:r>
        <w:t>O</w:t>
      </w:r>
      <w:r w:rsidR="00197148">
        <w:t xml:space="preserve"> presente </w:t>
      </w:r>
      <w:r w:rsidR="005007A2">
        <w:t>trabalho baseia-se na</w:t>
      </w:r>
      <w:r>
        <w:t xml:space="preserve"> necessidade de projetos voltados à acessibilidade de músicos com deficiência visual, sobretudo para sua inclusão em orquestras sinfônicas. </w:t>
      </w:r>
      <w:r w:rsidR="005007A2">
        <w:t>Inicialmente</w:t>
      </w:r>
      <w:r>
        <w:t>, uma</w:t>
      </w:r>
      <w:r w:rsidR="00197148">
        <w:t xml:space="preserve"> </w:t>
      </w:r>
      <w:r w:rsidR="005007A2">
        <w:t>revisão</w:t>
      </w:r>
      <w:r w:rsidR="00197148">
        <w:t xml:space="preserve"> bibliográfica </w:t>
      </w:r>
      <w:r w:rsidR="005007A2">
        <w:t>foi realizada</w:t>
      </w:r>
      <w:r w:rsidR="0053458D">
        <w:t xml:space="preserve">. </w:t>
      </w:r>
      <w:r>
        <w:t>Ainda,</w:t>
      </w:r>
      <w:r w:rsidR="0053458D">
        <w:t xml:space="preserve"> este documento apresenta projetos d</w:t>
      </w:r>
      <w:r>
        <w:t>e</w:t>
      </w:r>
      <w:r w:rsidR="0053458D">
        <w:t xml:space="preserve"> placas de circuito impresso e</w:t>
      </w:r>
      <w:r w:rsidR="00BD64E6">
        <w:t xml:space="preserve"> das</w:t>
      </w:r>
      <w:r w:rsidR="0053458D">
        <w:t xml:space="preserve"> </w:t>
      </w:r>
      <w:r w:rsidR="0053458D" w:rsidRPr="00974202">
        <w:rPr>
          <w:i/>
        </w:rPr>
        <w:t>cases</w:t>
      </w:r>
      <w:r w:rsidR="0053458D">
        <w:t xml:space="preserve"> necessárias para a implementação do projeto</w:t>
      </w:r>
      <w:r w:rsidR="00536F6C">
        <w:t xml:space="preserve">. Na </w:t>
      </w:r>
      <w:r w:rsidR="00C42306">
        <w:fldChar w:fldCharType="begin"/>
      </w:r>
      <w:r w:rsidR="00C3024B">
        <w:instrText xml:space="preserve"> REF _Ref106563727 \h </w:instrText>
      </w:r>
      <w:r w:rsidR="00C42306">
        <w:fldChar w:fldCharType="separate"/>
      </w:r>
      <w:r w:rsidR="00876605">
        <w:t xml:space="preserve">Figura </w:t>
      </w:r>
      <w:r w:rsidR="00876605">
        <w:rPr>
          <w:noProof/>
        </w:rPr>
        <w:t>6</w:t>
      </w:r>
      <w:r w:rsidR="00876605">
        <w:t>.</w:t>
      </w:r>
      <w:r w:rsidR="00876605">
        <w:rPr>
          <w:noProof/>
        </w:rPr>
        <w:t>1</w:t>
      </w:r>
      <w:r w:rsidR="00C42306">
        <w:fldChar w:fldCharType="end"/>
      </w:r>
      <w:r w:rsidR="00735018">
        <w:t xml:space="preserve"> </w:t>
      </w:r>
      <w:r w:rsidR="00536F6C">
        <w:t xml:space="preserve">e na </w:t>
      </w:r>
      <w:r w:rsidR="00C42306">
        <w:fldChar w:fldCharType="begin"/>
      </w:r>
      <w:r w:rsidR="00C3024B">
        <w:instrText xml:space="preserve"> REF _Ref106563737 \h </w:instrText>
      </w:r>
      <w:r w:rsidR="00C42306">
        <w:fldChar w:fldCharType="separate"/>
      </w:r>
      <w:r w:rsidR="00876605">
        <w:t xml:space="preserve">Figura </w:t>
      </w:r>
      <w:r w:rsidR="00876605">
        <w:rPr>
          <w:noProof/>
        </w:rPr>
        <w:t>6</w:t>
      </w:r>
      <w:r w:rsidR="00876605">
        <w:t>.</w:t>
      </w:r>
      <w:r w:rsidR="00876605">
        <w:rPr>
          <w:noProof/>
        </w:rPr>
        <w:t>2</w:t>
      </w:r>
      <w:r w:rsidR="00C42306">
        <w:fldChar w:fldCharType="end"/>
      </w:r>
      <w:r w:rsidR="00C3024B">
        <w:t xml:space="preserve"> </w:t>
      </w:r>
      <w:r w:rsidR="00536F6C">
        <w:t xml:space="preserve">é possível observar o resultado da confecção </w:t>
      </w:r>
      <w:r w:rsidR="004274CF">
        <w:t>das cases</w:t>
      </w:r>
      <w:r w:rsidR="0053458D">
        <w:t>.</w:t>
      </w:r>
      <w:r w:rsidR="004274CF">
        <w:t xml:space="preserve"> </w:t>
      </w:r>
      <w:r w:rsidR="00735018">
        <w:t>Com</w:t>
      </w:r>
      <w:r w:rsidR="006F004F">
        <w:t xml:space="preserve">o indicado na Seção </w:t>
      </w:r>
      <w:r w:rsidR="00C42306">
        <w:fldChar w:fldCharType="begin"/>
      </w:r>
      <w:r w:rsidR="006F004F">
        <w:instrText xml:space="preserve"> REF _Ref106564092 \n \h </w:instrText>
      </w:r>
      <w:r w:rsidR="00C42306">
        <w:fldChar w:fldCharType="separate"/>
      </w:r>
      <w:r w:rsidR="00876605">
        <w:t>1.1.2</w:t>
      </w:r>
      <w:r w:rsidR="00C42306">
        <w:fldChar w:fldCharType="end"/>
      </w:r>
      <w:r w:rsidR="00735018">
        <w:t>,</w:t>
      </w:r>
      <w:r w:rsidR="006F004F">
        <w:t xml:space="preserve"> buscou-se a elaboração de um protótipo de baixo custo, além de compacto e </w:t>
      </w:r>
      <w:r w:rsidR="00BD64E6">
        <w:t xml:space="preserve">com pequena </w:t>
      </w:r>
      <w:r w:rsidR="006F004F">
        <w:t>massa.</w:t>
      </w:r>
      <w:r w:rsidR="00883323">
        <w:t xml:space="preserve"> O custo do par </w:t>
      </w:r>
      <w:r w:rsidR="00BD64E6">
        <w:t xml:space="preserve">transmissor/receptor </w:t>
      </w:r>
      <w:r w:rsidR="00B6775B">
        <w:t xml:space="preserve">é de aproximadamente </w:t>
      </w:r>
      <w:r w:rsidR="00BD64E6">
        <w:t>US</w:t>
      </w:r>
      <w:r w:rsidR="00B6775B">
        <w:t>$40</w:t>
      </w:r>
      <w:r w:rsidR="00BD64E6">
        <w:t>.</w:t>
      </w:r>
      <w:r w:rsidR="00B6775B">
        <w:t>00</w:t>
      </w:r>
      <w:r w:rsidR="00DC2A1A">
        <w:t>.</w:t>
      </w:r>
      <w:r w:rsidR="00B6775B">
        <w:t xml:space="preserve"> </w:t>
      </w:r>
      <w:r w:rsidR="00DC2A1A">
        <w:t>A</w:t>
      </w:r>
      <w:r w:rsidR="00B6775B">
        <w:t>s dimensões e massa do emissor e receptor são, respectivamente, 59</w:t>
      </w:r>
      <w:r w:rsidR="00BD64E6">
        <w:t>,</w:t>
      </w:r>
      <w:r w:rsidR="00B6775B">
        <w:t>4</w:t>
      </w:r>
      <w:r w:rsidR="00D328C4">
        <w:t xml:space="preserve"> mm</w:t>
      </w:r>
      <w:r w:rsidR="00B6775B">
        <w:t xml:space="preserve"> ×</w:t>
      </w:r>
      <w:r w:rsidR="00B42261">
        <w:t xml:space="preserve"> </w:t>
      </w:r>
      <w:r w:rsidR="00B6775B">
        <w:t>37</w:t>
      </w:r>
      <w:r w:rsidR="00BD64E6">
        <w:t>,</w:t>
      </w:r>
      <w:r w:rsidR="00B6775B">
        <w:t>0</w:t>
      </w:r>
      <w:r w:rsidR="00D328C4">
        <w:t xml:space="preserve"> mm</w:t>
      </w:r>
      <w:r w:rsidR="00B6775B">
        <w:t xml:space="preserve"> × 39</w:t>
      </w:r>
      <w:r w:rsidR="00BD64E6">
        <w:t>,</w:t>
      </w:r>
      <w:r w:rsidR="00B6775B">
        <w:t>2</w:t>
      </w:r>
      <w:r w:rsidR="00D328C4">
        <w:t xml:space="preserve"> mm</w:t>
      </w:r>
      <w:r w:rsidR="00DC2A1A">
        <w:t xml:space="preserve"> com</w:t>
      </w:r>
      <w:r w:rsidR="00B6775B">
        <w:t xml:space="preserve"> </w:t>
      </w:r>
      <w:r w:rsidR="00735018">
        <w:t xml:space="preserve">65 g e </w:t>
      </w:r>
      <w:r w:rsidR="00B6775B">
        <w:t>62</w:t>
      </w:r>
      <w:r w:rsidR="00BD64E6">
        <w:t>,</w:t>
      </w:r>
      <w:r w:rsidR="00B6775B">
        <w:t>0</w:t>
      </w:r>
      <w:r w:rsidR="00D328C4">
        <w:t xml:space="preserve"> mm</w:t>
      </w:r>
      <w:r w:rsidR="00B6775B">
        <w:t xml:space="preserve"> </w:t>
      </w:r>
      <w:r w:rsidR="00B42261">
        <w:t xml:space="preserve">× </w:t>
      </w:r>
      <w:r w:rsidR="00B6775B">
        <w:t>37</w:t>
      </w:r>
      <w:r w:rsidR="00BD64E6">
        <w:t>,</w:t>
      </w:r>
      <w:r w:rsidR="00B6775B">
        <w:t>0</w:t>
      </w:r>
      <w:r w:rsidR="00D328C4">
        <w:t xml:space="preserve"> mm</w:t>
      </w:r>
      <w:r w:rsidR="00B42261">
        <w:t xml:space="preserve"> ×</w:t>
      </w:r>
      <w:r w:rsidR="00B6775B">
        <w:t xml:space="preserve"> 40</w:t>
      </w:r>
      <w:r w:rsidR="00BD64E6">
        <w:t>,</w:t>
      </w:r>
      <w:r w:rsidR="00B6775B">
        <w:t>6</w:t>
      </w:r>
      <w:r w:rsidR="00D328C4">
        <w:t xml:space="preserve"> mm</w:t>
      </w:r>
      <w:r w:rsidR="00B6775B">
        <w:t xml:space="preserve"> </w:t>
      </w:r>
      <w:r w:rsidR="00DC2A1A">
        <w:t xml:space="preserve">com </w:t>
      </w:r>
      <w:r w:rsidR="00735018">
        <w:t>76 g</w:t>
      </w:r>
      <w:r w:rsidR="00B42261">
        <w:t>.</w:t>
      </w:r>
    </w:p>
    <w:p w14:paraId="7510EA13" w14:textId="77777777" w:rsidR="00C3024B" w:rsidRDefault="00C3024B" w:rsidP="00C3024B">
      <w:pPr>
        <w:pStyle w:val="CorpodoTexto"/>
        <w:jc w:val="left"/>
      </w:pPr>
    </w:p>
    <w:p w14:paraId="24F0C84D" w14:textId="77777777" w:rsidR="00C3024B" w:rsidRDefault="00C3024B" w:rsidP="00C3024B">
      <w:pPr>
        <w:pStyle w:val="Legenda"/>
        <w:keepNext/>
      </w:pPr>
      <w:bookmarkStart w:id="182" w:name="_Ref106563727"/>
      <w:bookmarkStart w:id="183" w:name="_Toc109837683"/>
      <w:r>
        <w:t xml:space="preserve">Figura </w:t>
      </w:r>
      <w:r w:rsidR="00C42306">
        <w:fldChar w:fldCharType="begin"/>
      </w:r>
      <w:r w:rsidR="00D8476F">
        <w:instrText xml:space="preserve"> STYLEREF 1 \s </w:instrText>
      </w:r>
      <w:r w:rsidR="00C42306">
        <w:fldChar w:fldCharType="separate"/>
      </w:r>
      <w:r w:rsidR="00876605">
        <w:rPr>
          <w:noProof/>
        </w:rPr>
        <w:t>6</w:t>
      </w:r>
      <w:r w:rsidR="00C42306">
        <w:rPr>
          <w:noProof/>
        </w:rPr>
        <w:fldChar w:fldCharType="end"/>
      </w:r>
      <w:r>
        <w:t>.</w:t>
      </w:r>
      <w:r w:rsidR="00C42306">
        <w:fldChar w:fldCharType="begin"/>
      </w:r>
      <w:r w:rsidR="00610164">
        <w:instrText xml:space="preserve"> SEQ Figura \* ARABIC \s 1 </w:instrText>
      </w:r>
      <w:r w:rsidR="00C42306">
        <w:fldChar w:fldCharType="separate"/>
      </w:r>
      <w:r w:rsidR="00876605">
        <w:rPr>
          <w:noProof/>
        </w:rPr>
        <w:t>1</w:t>
      </w:r>
      <w:r w:rsidR="00C42306">
        <w:rPr>
          <w:noProof/>
        </w:rPr>
        <w:fldChar w:fldCharType="end"/>
      </w:r>
      <w:bookmarkEnd w:id="182"/>
      <w:r>
        <w:t xml:space="preserve"> </w:t>
      </w:r>
      <w:r w:rsidRPr="00610D31">
        <w:t>–</w:t>
      </w:r>
      <w:r>
        <w:t xml:space="preserve"> Emissor de dados.</w:t>
      </w:r>
      <w:bookmarkEnd w:id="183"/>
    </w:p>
    <w:p w14:paraId="4440ECF1" w14:textId="77777777" w:rsidR="00C3024B" w:rsidRDefault="00C3024B" w:rsidP="00C3024B">
      <w:pPr>
        <w:pStyle w:val="Legenda"/>
        <w:jc w:val="center"/>
        <w:rPr>
          <w:noProof/>
        </w:rPr>
      </w:pPr>
      <w:r>
        <w:rPr>
          <w:noProof/>
          <w:lang w:val="en-US" w:eastAsia="en-US"/>
        </w:rPr>
        <w:drawing>
          <wp:inline distT="0" distB="0" distL="0" distR="0" wp14:anchorId="726F40DB" wp14:editId="311815F5">
            <wp:extent cx="2157730" cy="2090058"/>
            <wp:effectExtent l="0" t="0" r="0" b="571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m 33"/>
                    <pic:cNvPicPr/>
                  </pic:nvPicPr>
                  <pic:blipFill rotWithShape="1">
                    <a:blip r:embed="rId57" cstate="print">
                      <a:extLst>
                        <a:ext uri="{28A0092B-C50C-407E-A947-70E740481C1C}">
                          <a14:useLocalDpi xmlns:a14="http://schemas.microsoft.com/office/drawing/2010/main" val="0"/>
                        </a:ext>
                      </a:extLst>
                    </a:blip>
                    <a:srcRect t="19121" b="8233"/>
                    <a:stretch/>
                  </pic:blipFill>
                  <pic:spPr bwMode="auto">
                    <a:xfrm>
                      <a:off x="0" y="0"/>
                      <a:ext cx="2160000" cy="2092257"/>
                    </a:xfrm>
                    <a:prstGeom prst="rect">
                      <a:avLst/>
                    </a:prstGeom>
                    <a:ln>
                      <a:noFill/>
                    </a:ln>
                    <a:extLst>
                      <a:ext uri="{53640926-AAD7-44D8-BBD7-CCE9431645EC}">
                        <a14:shadowObscured xmlns:a14="http://schemas.microsoft.com/office/drawing/2010/main"/>
                      </a:ext>
                    </a:extLst>
                  </pic:spPr>
                </pic:pic>
              </a:graphicData>
            </a:graphic>
          </wp:inline>
        </w:drawing>
      </w:r>
    </w:p>
    <w:p w14:paraId="09CEB185" w14:textId="77777777" w:rsidR="00C3024B" w:rsidRDefault="00C3024B" w:rsidP="00C3024B">
      <w:pPr>
        <w:pStyle w:val="Legenda"/>
      </w:pPr>
      <w:r>
        <w:t>Fonte: Autor.</w:t>
      </w:r>
    </w:p>
    <w:p w14:paraId="597CF83B" w14:textId="77777777" w:rsidR="00C3024B" w:rsidRPr="00C3024B" w:rsidRDefault="00C3024B" w:rsidP="00C3024B"/>
    <w:p w14:paraId="2A4BE320" w14:textId="77777777" w:rsidR="00C3024B" w:rsidRDefault="00C3024B" w:rsidP="00C3024B">
      <w:pPr>
        <w:pStyle w:val="Legenda"/>
        <w:keepNext/>
        <w:jc w:val="both"/>
      </w:pPr>
      <w:bookmarkStart w:id="184" w:name="_Ref106563737"/>
      <w:bookmarkStart w:id="185" w:name="_Toc109837684"/>
      <w:r>
        <w:t xml:space="preserve">Figura </w:t>
      </w:r>
      <w:r w:rsidR="00C42306">
        <w:fldChar w:fldCharType="begin"/>
      </w:r>
      <w:r w:rsidR="00D8476F">
        <w:instrText xml:space="preserve"> STYLEREF 1 \s </w:instrText>
      </w:r>
      <w:r w:rsidR="00C42306">
        <w:fldChar w:fldCharType="separate"/>
      </w:r>
      <w:r w:rsidR="00876605">
        <w:rPr>
          <w:noProof/>
        </w:rPr>
        <w:t>6</w:t>
      </w:r>
      <w:r w:rsidR="00C42306">
        <w:rPr>
          <w:noProof/>
        </w:rPr>
        <w:fldChar w:fldCharType="end"/>
      </w:r>
      <w:r>
        <w:t>.</w:t>
      </w:r>
      <w:r w:rsidR="00C42306">
        <w:fldChar w:fldCharType="begin"/>
      </w:r>
      <w:r w:rsidR="00610164">
        <w:instrText xml:space="preserve"> SEQ Figura \* ARABIC \s 1 </w:instrText>
      </w:r>
      <w:r w:rsidR="00C42306">
        <w:fldChar w:fldCharType="separate"/>
      </w:r>
      <w:r w:rsidR="00876605">
        <w:rPr>
          <w:noProof/>
        </w:rPr>
        <w:t>2</w:t>
      </w:r>
      <w:r w:rsidR="00C42306">
        <w:rPr>
          <w:noProof/>
        </w:rPr>
        <w:fldChar w:fldCharType="end"/>
      </w:r>
      <w:bookmarkEnd w:id="184"/>
      <w:r>
        <w:t xml:space="preserve"> </w:t>
      </w:r>
      <w:r w:rsidRPr="00610D31">
        <w:t>–</w:t>
      </w:r>
      <w:r>
        <w:t xml:space="preserve"> Receptor de dados.</w:t>
      </w:r>
      <w:bookmarkEnd w:id="185"/>
    </w:p>
    <w:p w14:paraId="3C55077C" w14:textId="77777777" w:rsidR="00C3024B" w:rsidRDefault="00C3024B" w:rsidP="00735018">
      <w:pPr>
        <w:pStyle w:val="Legenda"/>
        <w:jc w:val="center"/>
      </w:pPr>
      <w:r>
        <w:rPr>
          <w:noProof/>
          <w:lang w:val="en-US" w:eastAsia="en-US"/>
        </w:rPr>
        <w:drawing>
          <wp:inline distT="0" distB="0" distL="0" distR="0" wp14:anchorId="040F3059" wp14:editId="55BE7FBA">
            <wp:extent cx="1962667" cy="2108835"/>
            <wp:effectExtent l="2857" t="0" r="2858" b="2857"/>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m 34"/>
                    <pic:cNvPicPr/>
                  </pic:nvPicPr>
                  <pic:blipFill rotWithShape="1">
                    <a:blip r:embed="rId58" cstate="print">
                      <a:extLst>
                        <a:ext uri="{28A0092B-C50C-407E-A947-70E740481C1C}">
                          <a14:useLocalDpi xmlns:a14="http://schemas.microsoft.com/office/drawing/2010/main" val="0"/>
                        </a:ext>
                      </a:extLst>
                    </a:blip>
                    <a:srcRect t="2655" r="9040" b="24047"/>
                    <a:stretch/>
                  </pic:blipFill>
                  <pic:spPr bwMode="auto">
                    <a:xfrm rot="5400000">
                      <a:off x="0" y="0"/>
                      <a:ext cx="1964752" cy="2111075"/>
                    </a:xfrm>
                    <a:prstGeom prst="rect">
                      <a:avLst/>
                    </a:prstGeom>
                    <a:ln>
                      <a:noFill/>
                    </a:ln>
                    <a:extLst>
                      <a:ext uri="{53640926-AAD7-44D8-BBD7-CCE9431645EC}">
                        <a14:shadowObscured xmlns:a14="http://schemas.microsoft.com/office/drawing/2010/main"/>
                      </a:ext>
                    </a:extLst>
                  </pic:spPr>
                </pic:pic>
              </a:graphicData>
            </a:graphic>
          </wp:inline>
        </w:drawing>
      </w:r>
    </w:p>
    <w:p w14:paraId="250CF71E" w14:textId="77777777" w:rsidR="00C3024B" w:rsidRDefault="00C3024B" w:rsidP="00C3024B">
      <w:pPr>
        <w:pStyle w:val="Legenda"/>
      </w:pPr>
      <w:r>
        <w:t>Fonte: Autor.</w:t>
      </w:r>
    </w:p>
    <w:p w14:paraId="7D70EFEB" w14:textId="77777777" w:rsidR="00C3024B" w:rsidRDefault="00C3024B" w:rsidP="00FA5A50">
      <w:pPr>
        <w:pStyle w:val="CorpodoTexto"/>
      </w:pPr>
    </w:p>
    <w:p w14:paraId="70B10926" w14:textId="77777777" w:rsidR="000C4795" w:rsidRDefault="004274CF" w:rsidP="00FA5A50">
      <w:pPr>
        <w:pStyle w:val="CorpodoTexto"/>
      </w:pPr>
      <w:r>
        <w:t>Além disso,</w:t>
      </w:r>
      <w:r w:rsidR="00F74D45">
        <w:t xml:space="preserve"> na Seção </w:t>
      </w:r>
      <w:r w:rsidR="00C42306">
        <w:fldChar w:fldCharType="begin"/>
      </w:r>
      <w:r w:rsidR="00F74D45">
        <w:instrText xml:space="preserve"> REF _Ref106564092 \n \h </w:instrText>
      </w:r>
      <w:r w:rsidR="00C42306">
        <w:fldChar w:fldCharType="separate"/>
      </w:r>
      <w:r w:rsidR="00876605">
        <w:t>1.1.2</w:t>
      </w:r>
      <w:r w:rsidR="00C42306">
        <w:fldChar w:fldCharType="end"/>
      </w:r>
      <w:r>
        <w:t xml:space="preserve"> </w:t>
      </w:r>
      <w:r w:rsidR="00F74D45">
        <w:t xml:space="preserve">também se objetivou </w:t>
      </w:r>
      <w:r w:rsidR="00464E30">
        <w:t>a elaboração de um sistema com alta taxa de transmissão e estável. Para isso, e</w:t>
      </w:r>
      <w:r>
        <w:t xml:space="preserve">m posse dos protótipos, se realizou a elaboração do </w:t>
      </w:r>
      <w:r w:rsidRPr="00BF2AA1">
        <w:rPr>
          <w:i/>
          <w:iCs/>
        </w:rPr>
        <w:t>firmware</w:t>
      </w:r>
      <w:r>
        <w:t xml:space="preserve"> para a</w:t>
      </w:r>
      <w:r w:rsidR="00464E30">
        <w:t xml:space="preserve"> transmissão dos dados do emissor,</w:t>
      </w:r>
      <w:r>
        <w:t xml:space="preserve"> detecção e resposta aos movimentos de regência.</w:t>
      </w:r>
      <w:r w:rsidR="00F74D45">
        <w:t xml:space="preserve"> </w:t>
      </w:r>
      <w:r w:rsidR="00464E30">
        <w:t xml:space="preserve">A maior taxa de transmissão </w:t>
      </w:r>
      <w:r w:rsidR="00212B61">
        <w:t xml:space="preserve">estável </w:t>
      </w:r>
      <w:r w:rsidR="00464E30">
        <w:t xml:space="preserve">obtida para </w:t>
      </w:r>
      <w:r w:rsidR="00212B61">
        <w:t xml:space="preserve">este sistema foi de 125 Hz para um raio aproximado de 25 metros. Ainda, com relação </w:t>
      </w:r>
      <w:r w:rsidR="00BD64E6">
        <w:t xml:space="preserve">à </w:t>
      </w:r>
      <w:r w:rsidR="00212B61">
        <w:t>predição do sistema, c</w:t>
      </w:r>
      <w:r w:rsidR="00F74D45">
        <w:t xml:space="preserve">lassificou-se a rede neural desenvolvida como excelente devido a obtenção de uma </w:t>
      </w:r>
      <w:r w:rsidR="000E059F">
        <w:t>AUC</w:t>
      </w:r>
      <w:r w:rsidR="00F74D45">
        <w:t xml:space="preserve"> de 99,52%.</w:t>
      </w:r>
    </w:p>
    <w:p w14:paraId="3775BFF3" w14:textId="3B519C54" w:rsidR="005B0219" w:rsidRDefault="000C4795" w:rsidP="005B0219">
      <w:pPr>
        <w:pStyle w:val="CorpodoTexto"/>
      </w:pPr>
      <w:r>
        <w:t xml:space="preserve">Por fim, como proposto inicialmente, </w:t>
      </w:r>
      <w:r w:rsidR="00591FCF">
        <w:t>o desempenho dos protótipos foi</w:t>
      </w:r>
      <w:r>
        <w:t xml:space="preserve"> </w:t>
      </w:r>
      <w:r w:rsidR="00591FCF">
        <w:t>avaliado</w:t>
      </w:r>
      <w:r w:rsidR="0094367E">
        <w:t xml:space="preserve"> </w:t>
      </w:r>
      <w:r w:rsidR="00591FCF">
        <w:t xml:space="preserve">pelo atual maestro da Orquestra sinfônica de Santa Maria, </w:t>
      </w:r>
      <w:r w:rsidR="00591FCF" w:rsidRPr="009F72B8">
        <w:t>Prof. Dr. João Batista</w:t>
      </w:r>
      <w:r w:rsidR="00591FCF">
        <w:t xml:space="preserve"> Sa</w:t>
      </w:r>
      <w:r w:rsidR="00BD64E6">
        <w:t>r</w:t>
      </w:r>
      <w:r w:rsidR="00591FCF">
        <w:t>tor</w:t>
      </w:r>
      <w:r w:rsidR="00B54D80">
        <w:t>.</w:t>
      </w:r>
    </w:p>
    <w:p w14:paraId="19178572" w14:textId="77777777" w:rsidR="009F46D2" w:rsidRDefault="00AB5B66" w:rsidP="009F46D2">
      <w:pPr>
        <w:pStyle w:val="Ttulo2"/>
      </w:pPr>
      <w:bookmarkStart w:id="186" w:name="_Toc109837849"/>
      <w:r>
        <w:t>Avaliação qualitativa do maestro</w:t>
      </w:r>
      <w:bookmarkEnd w:id="186"/>
    </w:p>
    <w:p w14:paraId="3667347E" w14:textId="453F0754" w:rsidR="00495B9F" w:rsidRDefault="00052883" w:rsidP="00052883">
      <w:pPr>
        <w:pStyle w:val="CorpodoTexto"/>
      </w:pPr>
      <w:r>
        <w:t xml:space="preserve">O </w:t>
      </w:r>
      <w:r w:rsidRPr="00BF2AA1">
        <w:rPr>
          <w:i/>
          <w:iCs/>
        </w:rPr>
        <w:t>feedback</w:t>
      </w:r>
      <w:r>
        <w:t xml:space="preserve"> </w:t>
      </w:r>
      <w:r w:rsidRPr="00B54D80">
        <w:t xml:space="preserve">do Maestro </w:t>
      </w:r>
      <w:r w:rsidR="007658D9" w:rsidRPr="00B54D80">
        <w:t>fo</w:t>
      </w:r>
      <w:r w:rsidR="007658D9">
        <w:t>i</w:t>
      </w:r>
      <w:r w:rsidR="007658D9" w:rsidRPr="00B54D80">
        <w:t xml:space="preserve"> </w:t>
      </w:r>
      <w:r w:rsidRPr="00B54D80">
        <w:t xml:space="preserve">coletado através de </w:t>
      </w:r>
      <w:r w:rsidR="007658D9">
        <w:t>um questionário</w:t>
      </w:r>
      <w:r w:rsidRPr="00B54D80">
        <w:t>, cuja</w:t>
      </w:r>
      <w:r w:rsidR="007658D9">
        <w:t>s</w:t>
      </w:r>
      <w:r w:rsidRPr="00B54D80">
        <w:t xml:space="preserve"> resposta</w:t>
      </w:r>
      <w:r w:rsidR="007658D9">
        <w:t>s</w:t>
      </w:r>
      <w:r w:rsidRPr="00B54D80">
        <w:t xml:space="preserve"> pode</w:t>
      </w:r>
      <w:r w:rsidR="007658D9">
        <w:t>m</w:t>
      </w:r>
      <w:r w:rsidRPr="00B54D80">
        <w:t xml:space="preserve"> ser </w:t>
      </w:r>
      <w:r w:rsidR="007A2BA4" w:rsidRPr="00B54D80">
        <w:t>encontradas</w:t>
      </w:r>
      <w:r w:rsidRPr="00B54D80">
        <w:t xml:space="preserve"> no</w:t>
      </w:r>
      <w:r>
        <w:t xml:space="preserve"> </w:t>
      </w:r>
      <w:r w:rsidR="00C42306">
        <w:fldChar w:fldCharType="begin"/>
      </w:r>
      <w:r>
        <w:instrText xml:space="preserve"> REF _Ref109766741 \h </w:instrText>
      </w:r>
      <w:r w:rsidR="00C42306">
        <w:fldChar w:fldCharType="separate"/>
      </w:r>
      <w:r>
        <w:t>Apêndice A</w:t>
      </w:r>
      <w:r w:rsidR="00C42306">
        <w:fldChar w:fldCharType="end"/>
      </w:r>
      <w:r>
        <w:t>.</w:t>
      </w:r>
      <w:r w:rsidR="003C10AE">
        <w:t xml:space="preserve"> Inicialmente</w:t>
      </w:r>
      <w:r w:rsidR="007658D9">
        <w:t>,</w:t>
      </w:r>
      <w:r w:rsidR="003C10AE">
        <w:t xml:space="preserve"> </w:t>
      </w:r>
      <w:r w:rsidR="00BD6ADE">
        <w:t xml:space="preserve">abordou-se as características do sistema </w:t>
      </w:r>
      <w:r w:rsidR="007658D9">
        <w:t xml:space="preserve">definidos </w:t>
      </w:r>
      <w:r w:rsidR="003C10AE">
        <w:t xml:space="preserve">na Seção </w:t>
      </w:r>
      <w:r w:rsidR="00C42306">
        <w:fldChar w:fldCharType="begin"/>
      </w:r>
      <w:r w:rsidR="003C10AE">
        <w:instrText xml:space="preserve"> REF _Ref106564092 \n \h </w:instrText>
      </w:r>
      <w:r w:rsidR="00C42306">
        <w:fldChar w:fldCharType="separate"/>
      </w:r>
      <w:r w:rsidR="003C10AE">
        <w:t>1.1.2</w:t>
      </w:r>
      <w:r w:rsidR="00C42306">
        <w:fldChar w:fldCharType="end"/>
      </w:r>
      <w:r w:rsidR="00BD6ADE">
        <w:t xml:space="preserve"> que são:</w:t>
      </w:r>
      <w:r w:rsidR="00565231">
        <w:t xml:space="preserve"> </w:t>
      </w:r>
      <w:r>
        <w:t>estabilidade</w:t>
      </w:r>
      <w:r w:rsidR="00565231">
        <w:t xml:space="preserve">, taxa de </w:t>
      </w:r>
      <w:r w:rsidR="00E126C9">
        <w:t xml:space="preserve">comunicação e </w:t>
      </w:r>
      <w:r w:rsidR="00BD6ADE">
        <w:t>massa dos protótipos.</w:t>
      </w:r>
      <w:r w:rsidR="00565231">
        <w:t xml:space="preserve"> </w:t>
      </w:r>
      <w:r w:rsidR="00BD6ADE">
        <w:t>O Prof.</w:t>
      </w:r>
      <w:r w:rsidRPr="00052883">
        <w:t xml:space="preserve"> </w:t>
      </w:r>
      <w:r w:rsidRPr="009F72B8">
        <w:t>João Batista</w:t>
      </w:r>
      <w:r>
        <w:t xml:space="preserve"> Sartor, relata</w:t>
      </w:r>
      <w:r w:rsidR="001345C0">
        <w:t xml:space="preserve"> não perceber instabilidade no </w:t>
      </w:r>
      <w:r w:rsidR="007658D9">
        <w:t xml:space="preserve">protótipo. </w:t>
      </w:r>
      <w:r w:rsidR="007658D9">
        <w:t xml:space="preserve">Além </w:t>
      </w:r>
      <w:r w:rsidR="00565231">
        <w:t xml:space="preserve">disso, o </w:t>
      </w:r>
      <w:r w:rsidR="007658D9">
        <w:t xml:space="preserve">protótipo </w:t>
      </w:r>
      <w:r w:rsidR="00565231">
        <w:t>confere</w:t>
      </w:r>
      <w:r w:rsidR="001345C0">
        <w:t xml:space="preserve"> uma excelente resposta ao movimento</w:t>
      </w:r>
      <w:r w:rsidR="00BD6ADE">
        <w:t>. Quanto a massa do emissor de dados, o maestro não relata qualquer desconforto ou limitação de movimento</w:t>
      </w:r>
      <w:r w:rsidR="001345C0">
        <w:t>. Contudo, declara que o protótipo do receptor necessita de uma maior portabilidade</w:t>
      </w:r>
      <w:r w:rsidR="003C10AE">
        <w:t xml:space="preserve"> e indica a necessidade de ampliação do alcance estável do sistema</w:t>
      </w:r>
      <w:r w:rsidR="00BD6ADE">
        <w:t xml:space="preserve"> para </w:t>
      </w:r>
      <w:r w:rsidR="00222024">
        <w:t>aplicações além da inclusão do músico com deficiência visual</w:t>
      </w:r>
      <w:r w:rsidR="001345C0">
        <w:t>.</w:t>
      </w:r>
    </w:p>
    <w:p w14:paraId="30558397" w14:textId="09A34856" w:rsidR="00141A27" w:rsidRPr="00495B9F" w:rsidRDefault="00141A27" w:rsidP="00052883">
      <w:pPr>
        <w:pStyle w:val="CorpodoTexto"/>
      </w:pPr>
      <w:r>
        <w:t xml:space="preserve">Com relação a aplicação do projeto, o professor afirma que o projeto pode auxiliar </w:t>
      </w:r>
      <w:r w:rsidR="00156616">
        <w:t xml:space="preserve">sem qualquer tipo de limitações </w:t>
      </w:r>
      <w:r>
        <w:t>na inclusão dos músicos com deficiência visual</w:t>
      </w:r>
      <w:r w:rsidR="007D559C">
        <w:t>. O sistema pode ser considerado não intrusivo, uma vez que permite a inclusão do m</w:t>
      </w:r>
      <w:r w:rsidR="007658D9">
        <w:t>ú</w:t>
      </w:r>
      <w:r w:rsidR="007D559C">
        <w:t xml:space="preserve">sico sem grandes modificações na estrutura da orquestra sendo “simples de explicar e </w:t>
      </w:r>
      <w:r w:rsidR="007D559C" w:rsidRPr="00156616">
        <w:t>aplicar”</w:t>
      </w:r>
      <w:r w:rsidR="008B6218" w:rsidRPr="00156616">
        <w:t>. Além</w:t>
      </w:r>
      <w:r w:rsidR="008B6218">
        <w:t xml:space="preserve"> da inclusão, o </w:t>
      </w:r>
      <w:r w:rsidR="007658D9">
        <w:t>M</w:t>
      </w:r>
      <w:r w:rsidR="008B6218">
        <w:t xml:space="preserve">aestro indica </w:t>
      </w:r>
      <w:r w:rsidR="00E21784">
        <w:t>a possibilidade do sistema auxiliar as orquestras sinfônicas em concertos especiais</w:t>
      </w:r>
      <w:r w:rsidR="00C16375">
        <w:t>. Uma vez que nestes concertos o</w:t>
      </w:r>
      <w:r w:rsidR="00FC54C5">
        <w:t xml:space="preserve"> m</w:t>
      </w:r>
      <w:r w:rsidR="007658D9">
        <w:t>ú</w:t>
      </w:r>
      <w:r w:rsidR="00FC54C5">
        <w:t xml:space="preserve">sico pode ser alocado além do palco ou na plateia, </w:t>
      </w:r>
      <w:r w:rsidR="00C16375">
        <w:t>im</w:t>
      </w:r>
      <w:r w:rsidR="00FC54C5">
        <w:t>possibilitando</w:t>
      </w:r>
      <w:r w:rsidR="00C16375">
        <w:t xml:space="preserve"> o </w:t>
      </w:r>
      <w:r w:rsidR="00FC54C5">
        <w:t xml:space="preserve">contato visual com o maestro. Ainda, o sistema pode auxiliar no ensino de regência uma vez que o sistema </w:t>
      </w:r>
      <w:r w:rsidR="004B0903">
        <w:t xml:space="preserve">fornece o </w:t>
      </w:r>
      <w:r w:rsidR="004B0903" w:rsidRPr="004B0903">
        <w:rPr>
          <w:i/>
          <w:iCs/>
        </w:rPr>
        <w:t>feedback</w:t>
      </w:r>
      <w:r w:rsidR="004B0903">
        <w:t xml:space="preserve"> da regência em tempo real ao aluno</w:t>
      </w:r>
      <w:r w:rsidR="00FC54C5">
        <w:t xml:space="preserve"> </w:t>
      </w:r>
      <w:r w:rsidR="004B0903">
        <w:t xml:space="preserve">e/ou ao professor. </w:t>
      </w:r>
    </w:p>
    <w:p w14:paraId="5BA60C13" w14:textId="77777777" w:rsidR="009F46D2" w:rsidRDefault="009F46D2" w:rsidP="00755275">
      <w:pPr>
        <w:pStyle w:val="Ttulo2"/>
      </w:pPr>
      <w:bookmarkStart w:id="187" w:name="_Toc109837850"/>
      <w:r>
        <w:lastRenderedPageBreak/>
        <w:t>Propostas de Continuidade</w:t>
      </w:r>
      <w:bookmarkEnd w:id="187"/>
    </w:p>
    <w:p w14:paraId="0C2A150A" w14:textId="77777777" w:rsidR="009F46D2" w:rsidRDefault="009F46D2" w:rsidP="009F46D2">
      <w:pPr>
        <w:pStyle w:val="CorpodoTexto"/>
      </w:pPr>
      <w:r>
        <w:t xml:space="preserve">Ao final, dividiu-se futuras implementações em três propostas de continuidade: melhoria do </w:t>
      </w:r>
      <w:r w:rsidRPr="009F46D2">
        <w:rPr>
          <w:i/>
        </w:rPr>
        <w:t>hardware</w:t>
      </w:r>
      <w:r>
        <w:t xml:space="preserve">, avaliações do </w:t>
      </w:r>
      <w:r w:rsidRPr="009F46D2">
        <w:rPr>
          <w:i/>
        </w:rPr>
        <w:t>firmware</w:t>
      </w:r>
      <w:r>
        <w:t xml:space="preserve"> com outros modelos de redes neurais e os projetos experimentais em orquestras sinfônicas.</w:t>
      </w:r>
    </w:p>
    <w:p w14:paraId="4575D5D5" w14:textId="77777777" w:rsidR="009F46D2" w:rsidRPr="009F46D2" w:rsidRDefault="009F46D2" w:rsidP="009F46D2"/>
    <w:p w14:paraId="549924DE" w14:textId="77777777" w:rsidR="00FA5A50" w:rsidRDefault="00AB5B66" w:rsidP="009F46D2">
      <w:pPr>
        <w:pStyle w:val="Ttulo3"/>
      </w:pPr>
      <w:bookmarkStart w:id="188" w:name="_Toc109837851"/>
      <w:r>
        <w:t>Hardware</w:t>
      </w:r>
      <w:bookmarkEnd w:id="188"/>
    </w:p>
    <w:p w14:paraId="12284659" w14:textId="77777777" w:rsidR="008D4D33" w:rsidRPr="008D4D33" w:rsidRDefault="00D328C4" w:rsidP="008D4D33">
      <w:r>
        <w:t>Mesmo obtendo um protótipo relativamente compacto e com baixa massa, acredita-se que possa ser confeccionado um emissor de dados mais compacto e mais leve.</w:t>
      </w:r>
      <w:r w:rsidR="00463F7A">
        <w:t xml:space="preserve"> </w:t>
      </w:r>
      <w:r w:rsidR="00A6080D">
        <w:t xml:space="preserve">Além disso, </w:t>
      </w:r>
      <w:r w:rsidR="00463F7A">
        <w:t>como argumentado pelo Prof. João Batista Sartor, o</w:t>
      </w:r>
      <w:r w:rsidR="00A6080D">
        <w:t xml:space="preserve"> receptor de dados necessita de uma maior portabilidade.</w:t>
      </w:r>
      <w:r>
        <w:t xml:space="preserve"> Para isso, pode-se</w:t>
      </w:r>
      <w:r w:rsidR="00BD64E6">
        <w:t>,</w:t>
      </w:r>
      <w:r>
        <w:t xml:space="preserve"> por exemplo, </w:t>
      </w:r>
      <w:r w:rsidR="002D22F5">
        <w:t>integrar todos os componentes em uma placa de circuito impresso, removendo assim todos os módulos necessários (NodeMCU, MPU6050, TP4050). Além disso</w:t>
      </w:r>
      <w:r w:rsidR="00C047D5">
        <w:t xml:space="preserve">, pode-se buscar aumentar a taxa de transmissão e o alcance do emissor de dados ao </w:t>
      </w:r>
      <w:r w:rsidR="007623C2">
        <w:t>modificar o microcontrolador</w:t>
      </w:r>
      <w:r w:rsidR="00A6080D">
        <w:t xml:space="preserve"> ou </w:t>
      </w:r>
      <w:r w:rsidR="007658D9">
        <w:t xml:space="preserve">a </w:t>
      </w:r>
      <w:r w:rsidR="00A6080D">
        <w:t>antena</w:t>
      </w:r>
      <w:r w:rsidR="007623C2">
        <w:t xml:space="preserve">. </w:t>
      </w:r>
    </w:p>
    <w:p w14:paraId="2E1F74D0" w14:textId="77777777" w:rsidR="00FA5A50" w:rsidRDefault="00AB5B66" w:rsidP="009F46D2">
      <w:pPr>
        <w:pStyle w:val="Ttulo3"/>
      </w:pPr>
      <w:bookmarkStart w:id="189" w:name="_Toc109837852"/>
      <w:r>
        <w:t>Firmware</w:t>
      </w:r>
      <w:bookmarkEnd w:id="189"/>
      <w:r>
        <w:t xml:space="preserve"> </w:t>
      </w:r>
    </w:p>
    <w:p w14:paraId="07D1170C" w14:textId="11E16992" w:rsidR="00C047D5" w:rsidRDefault="000E22F7" w:rsidP="00C047D5">
      <w:r>
        <w:t xml:space="preserve">Atualmente, para a coleta de novos dados, o usuário deve ter conhecimentos de programação para o armazenamento, tratamento dos dados e treinamento da rede neural. </w:t>
      </w:r>
      <w:r w:rsidR="007623C2">
        <w:t xml:space="preserve">Com o intuito de facilitar a coleta de dados, </w:t>
      </w:r>
      <w:r w:rsidR="00327AB3">
        <w:t>propõe-se a elaboração de</w:t>
      </w:r>
      <w:r w:rsidR="007623C2">
        <w:t xml:space="preserve"> um </w:t>
      </w:r>
      <w:r w:rsidR="007623C2" w:rsidRPr="007623C2">
        <w:rPr>
          <w:i/>
          <w:iCs/>
        </w:rPr>
        <w:t>software</w:t>
      </w:r>
      <w:r w:rsidR="007623C2">
        <w:t xml:space="preserve"> </w:t>
      </w:r>
      <w:r w:rsidR="00BD64E6">
        <w:t xml:space="preserve">de fácil operação </w:t>
      </w:r>
      <w:r w:rsidR="007623C2">
        <w:t>capaz de coletar os dados, armazen</w:t>
      </w:r>
      <w:r w:rsidR="00BD64E6">
        <w:t>á</w:t>
      </w:r>
      <w:r w:rsidR="007623C2">
        <w:t>-los</w:t>
      </w:r>
      <w:r>
        <w:t>, trat</w:t>
      </w:r>
      <w:r w:rsidR="00BD64E6">
        <w:t>á</w:t>
      </w:r>
      <w:r>
        <w:t>-los</w:t>
      </w:r>
      <w:r w:rsidR="007623C2">
        <w:t xml:space="preserve"> e posteriormente </w:t>
      </w:r>
      <w:r w:rsidR="00757BF2">
        <w:t>os utiliz</w:t>
      </w:r>
      <w:r w:rsidR="00BD64E6">
        <w:t>á-los</w:t>
      </w:r>
      <w:r w:rsidR="00757BF2">
        <w:t xml:space="preserve"> para o treinamento da rede neural. Devido a tal aprimoramento, o sistema deve comportar dois modos distintos: </w:t>
      </w:r>
      <w:r w:rsidR="007658D9">
        <w:t xml:space="preserve">modo de </w:t>
      </w:r>
      <w:r w:rsidR="00757BF2">
        <w:t xml:space="preserve">coleta de dados e modo </w:t>
      </w:r>
      <w:r w:rsidR="007658D9">
        <w:t>de operação</w:t>
      </w:r>
      <w:r w:rsidR="00757BF2">
        <w:t xml:space="preserve">. Para isso, </w:t>
      </w:r>
      <w:r w:rsidR="00866AA3">
        <w:t xml:space="preserve">o </w:t>
      </w:r>
      <w:r w:rsidR="00866AA3" w:rsidRPr="009F46D2">
        <w:rPr>
          <w:i/>
        </w:rPr>
        <w:t>hardware</w:t>
      </w:r>
      <w:r w:rsidR="00866AA3">
        <w:t xml:space="preserve"> também deverá ser modificado, implementando botões para </w:t>
      </w:r>
      <w:r>
        <w:t>a seleção dos</w:t>
      </w:r>
      <w:r w:rsidR="00866AA3">
        <w:t xml:space="preserve"> modos de operação.</w:t>
      </w:r>
    </w:p>
    <w:p w14:paraId="7B6DE5C5" w14:textId="77777777" w:rsidR="00866AA3" w:rsidRPr="00C047D5" w:rsidRDefault="00866AA3" w:rsidP="00C047D5">
      <w:r>
        <w:lastRenderedPageBreak/>
        <w:t xml:space="preserve">Além disso, </w:t>
      </w:r>
      <w:r w:rsidR="00C00D80">
        <w:t>redes neurais derivad</w:t>
      </w:r>
      <w:r w:rsidR="00BD64E6">
        <w:t>a</w:t>
      </w:r>
      <w:r w:rsidR="00C00D80">
        <w:t xml:space="preserve">s de diferentes modelos </w:t>
      </w:r>
      <w:r>
        <w:t>pode</w:t>
      </w:r>
      <w:r w:rsidR="00C00D80">
        <w:t>m ser</w:t>
      </w:r>
      <w:r>
        <w:t xml:space="preserve"> </w:t>
      </w:r>
      <w:r w:rsidR="00C71D2B">
        <w:t>desenvolvidas e</w:t>
      </w:r>
      <w:r>
        <w:t xml:space="preserve"> </w:t>
      </w:r>
      <w:r w:rsidR="00622C76">
        <w:t>avaliadas</w:t>
      </w:r>
      <w:r>
        <w:t>.</w:t>
      </w:r>
      <w:r w:rsidR="00C00D80">
        <w:t xml:space="preserve"> </w:t>
      </w:r>
      <w:r w:rsidR="00C71D2B">
        <w:t>Ainda,</w:t>
      </w:r>
      <w:r w:rsidR="005817F3">
        <w:t xml:space="preserve"> o modelo matemático ou a rede neural pode ser alterada com o objetivo de abranger todas as escolas de regência</w:t>
      </w:r>
      <w:r w:rsidR="00327AB3">
        <w:t>.</w:t>
      </w:r>
    </w:p>
    <w:p w14:paraId="4214C288" w14:textId="77777777" w:rsidR="00FA5A50" w:rsidRDefault="00AB5B66" w:rsidP="009F46D2">
      <w:pPr>
        <w:pStyle w:val="Ttulo3"/>
      </w:pPr>
      <w:bookmarkStart w:id="190" w:name="_Toc109837853"/>
      <w:r>
        <w:t>Projetos</w:t>
      </w:r>
      <w:r w:rsidR="00FA5A50">
        <w:t xml:space="preserve"> experiment</w:t>
      </w:r>
      <w:r w:rsidR="00677A61">
        <w:t>ais</w:t>
      </w:r>
      <w:r>
        <w:t xml:space="preserve"> em orquestras sinfônicas</w:t>
      </w:r>
      <w:bookmarkEnd w:id="190"/>
    </w:p>
    <w:p w14:paraId="3177C0EF" w14:textId="77824824" w:rsidR="003B081A" w:rsidRDefault="00327AB3" w:rsidP="001764D5">
      <w:r>
        <w:t>Por fim, propõe-se a efetiva utilização do sistema em orquestras sinfônicas</w:t>
      </w:r>
      <w:r w:rsidR="006E031F">
        <w:t xml:space="preserve"> para </w:t>
      </w:r>
      <w:r w:rsidR="008223F5">
        <w:t xml:space="preserve">validação do protótipo </w:t>
      </w:r>
      <w:r w:rsidR="00BD64E6">
        <w:t xml:space="preserve">e </w:t>
      </w:r>
      <w:r w:rsidR="006E031F">
        <w:t>coleta de resultados para ajustes</w:t>
      </w:r>
      <w:r w:rsidR="008223F5">
        <w:t xml:space="preserve">. </w:t>
      </w:r>
      <w:r w:rsidR="00A6080D">
        <w:t xml:space="preserve">Além disso, como destacado na entrevista, também se propõe a utilização do sistema por acadêmicos de regência </w:t>
      </w:r>
      <w:r w:rsidR="0074092A">
        <w:t>para validação e geração de projetos</w:t>
      </w:r>
      <w:r w:rsidR="00B2049D">
        <w:t xml:space="preserve"> acadêmicos</w:t>
      </w:r>
      <w:r w:rsidR="0074092A">
        <w:t>.</w:t>
      </w:r>
      <w:r w:rsidR="00A6080D">
        <w:t xml:space="preserve"> </w:t>
      </w:r>
      <w:r w:rsidR="008223F5">
        <w:t xml:space="preserve">Espera-se que o sistema entre em concordância com os objetivos citados na </w:t>
      </w:r>
      <w:r w:rsidR="00B27862">
        <w:t>S</w:t>
      </w:r>
      <w:r w:rsidR="008223F5">
        <w:t xml:space="preserve">eção </w:t>
      </w:r>
      <w:r w:rsidR="00C42306">
        <w:fldChar w:fldCharType="begin"/>
      </w:r>
      <w:r w:rsidR="008223F5">
        <w:instrText xml:space="preserve"> REF _Ref84938958 \w \h </w:instrText>
      </w:r>
      <w:r w:rsidR="00C42306">
        <w:fldChar w:fldCharType="separate"/>
      </w:r>
      <w:r w:rsidR="00876605">
        <w:t>1.1.2</w:t>
      </w:r>
      <w:r w:rsidR="00C42306">
        <w:fldChar w:fldCharType="end"/>
      </w:r>
      <w:r w:rsidR="008223F5">
        <w:t>, sendo capaz de incluir o m</w:t>
      </w:r>
      <w:r w:rsidR="00B27862">
        <w:t>ú</w:t>
      </w:r>
      <w:r w:rsidR="008223F5">
        <w:t xml:space="preserve">sico com deficiência visual em uma orquestra sem prejudicar a mobilidade do maestro. </w:t>
      </w:r>
      <w:r w:rsidR="001764D5">
        <w:t xml:space="preserve">Como comentado na Seção </w:t>
      </w:r>
      <w:r w:rsidR="00C42306">
        <w:fldChar w:fldCharType="begin"/>
      </w:r>
      <w:r w:rsidR="001764D5">
        <w:instrText xml:space="preserve"> REF _Ref106657870 \r \h </w:instrText>
      </w:r>
      <w:r w:rsidR="00C42306">
        <w:fldChar w:fldCharType="separate"/>
      </w:r>
      <w:r w:rsidR="00876605">
        <w:t>1</w:t>
      </w:r>
      <w:r w:rsidR="00C42306">
        <w:fldChar w:fldCharType="end"/>
      </w:r>
      <w:r w:rsidR="001764D5">
        <w:t>, a pesquisa e</w:t>
      </w:r>
      <w:r w:rsidR="00BD64E6">
        <w:t xml:space="preserve"> o</w:t>
      </w:r>
      <w:r w:rsidR="001764D5">
        <w:t xml:space="preserve"> desenvolvimento de soluções para a acessibilidade de músicos com deficiência visual em orquestras sinfônicas são pouco </w:t>
      </w:r>
      <w:r w:rsidR="00DE21B9">
        <w:t>abordados</w:t>
      </w:r>
      <w:r w:rsidR="001764D5">
        <w:t xml:space="preserve"> dentro do ambiente acadêmico e comercial. </w:t>
      </w:r>
      <w:r w:rsidR="00654539">
        <w:t>Espera</w:t>
      </w:r>
      <w:r w:rsidR="006E031F">
        <w:t xml:space="preserve">-se que </w:t>
      </w:r>
      <w:r w:rsidR="00654539">
        <w:t xml:space="preserve">o presente trabalho contribua para o aumento de </w:t>
      </w:r>
      <w:r w:rsidR="00C93A3F">
        <w:t xml:space="preserve">projetos voltados </w:t>
      </w:r>
      <w:r w:rsidR="001764D5">
        <w:t>a essa problemática.</w:t>
      </w:r>
    </w:p>
    <w:p w14:paraId="5C167FB5" w14:textId="05AA193B" w:rsidR="00440A12" w:rsidRDefault="00440A12" w:rsidP="00440A12">
      <w:pPr>
        <w:pStyle w:val="Ttulo2"/>
      </w:pPr>
      <w:r>
        <w:t>Repositório Github</w:t>
      </w:r>
    </w:p>
    <w:p w14:paraId="6996A7D9" w14:textId="200F2C98" w:rsidR="00440A12" w:rsidRDefault="00440A12" w:rsidP="00440A12">
      <w:r>
        <w:t>Todos os projetos</w:t>
      </w:r>
      <w:r w:rsidR="004F17E8">
        <w:t>, artigos referenciados e</w:t>
      </w:r>
      <w:r>
        <w:t xml:space="preserve"> dados</w:t>
      </w:r>
      <w:r w:rsidR="004F17E8">
        <w:t xml:space="preserve"> coletados</w:t>
      </w:r>
      <w:r>
        <w:t xml:space="preserve"> contido neste documento podem ser encontrados no repositório do GitHub: </w:t>
      </w:r>
      <w:hyperlink r:id="rId59" w:history="1">
        <w:r w:rsidRPr="003D75A7">
          <w:rPr>
            <w:rStyle w:val="Hyperlink"/>
          </w:rPr>
          <w:t>https://github.com/haz05/TCC--Batuta_Eletronica</w:t>
        </w:r>
      </w:hyperlink>
    </w:p>
    <w:p w14:paraId="1E670690" w14:textId="77777777" w:rsidR="00440A12" w:rsidRPr="00440A12" w:rsidRDefault="00440A12" w:rsidP="00440A12"/>
    <w:p w14:paraId="5A316F62" w14:textId="77777777" w:rsidR="002873DD" w:rsidRDefault="002873DD" w:rsidP="002873DD">
      <w:pPr>
        <w:pStyle w:val="Ttulo1"/>
        <w:numPr>
          <w:ilvl w:val="0"/>
          <w:numId w:val="0"/>
        </w:numPr>
        <w:spacing w:after="0"/>
        <w:jc w:val="center"/>
      </w:pPr>
      <w:bookmarkStart w:id="191" w:name="_Toc79083914"/>
      <w:bookmarkStart w:id="192" w:name="_Toc109837854"/>
      <w:r w:rsidRPr="002873DD">
        <w:lastRenderedPageBreak/>
        <w:t>Refer</w:t>
      </w:r>
      <w:r>
        <w:t>ê</w:t>
      </w:r>
      <w:r w:rsidRPr="002873DD">
        <w:t>ncias</w:t>
      </w:r>
      <w:bookmarkEnd w:id="191"/>
      <w:bookmarkEnd w:id="192"/>
    </w:p>
    <w:p w14:paraId="358AE548" w14:textId="77777777" w:rsidR="00EF00E5" w:rsidRDefault="00EF00E5" w:rsidP="00EF00E5">
      <w:pPr>
        <w:widowControl w:val="0"/>
        <w:autoSpaceDE w:val="0"/>
        <w:autoSpaceDN w:val="0"/>
        <w:adjustRightInd w:val="0"/>
        <w:ind w:firstLine="0"/>
        <w:rPr>
          <w:sz w:val="20"/>
          <w:szCs w:val="20"/>
        </w:rPr>
      </w:pPr>
    </w:p>
    <w:p w14:paraId="2C8ADD77" w14:textId="77777777" w:rsidR="00F904A2" w:rsidRPr="005F187B" w:rsidRDefault="00F904A2" w:rsidP="00F904A2">
      <w:pPr>
        <w:pStyle w:val="Legenda"/>
        <w:jc w:val="both"/>
        <w:rPr>
          <w:sz w:val="24"/>
          <w:szCs w:val="24"/>
        </w:rPr>
      </w:pPr>
      <w:r w:rsidRPr="00847C8A">
        <w:rPr>
          <w:sz w:val="24"/>
          <w:szCs w:val="24"/>
        </w:rPr>
        <w:t>ARAÚJO, S. M. D. de.</w:t>
      </w:r>
      <w:r w:rsidRPr="00847C8A">
        <w:rPr>
          <w:b/>
          <w:sz w:val="24"/>
          <w:szCs w:val="24"/>
        </w:rPr>
        <w:t xml:space="preserve"> Elementos para se pensar a educação dos indivíduos cegos no Brasil: a história do instituto Benjamin Constant.</w:t>
      </w:r>
      <w:r w:rsidRPr="00847C8A">
        <w:rPr>
          <w:sz w:val="24"/>
          <w:szCs w:val="24"/>
        </w:rPr>
        <w:t xml:space="preserve"> 1993. 79 p. Dissertação (Mestr</w:t>
      </w:r>
      <w:r w:rsidR="009A421C">
        <w:rPr>
          <w:sz w:val="24"/>
          <w:szCs w:val="24"/>
        </w:rPr>
        <w:t>ado</w:t>
      </w:r>
      <w:r w:rsidRPr="00847C8A">
        <w:rPr>
          <w:sz w:val="24"/>
          <w:szCs w:val="24"/>
        </w:rPr>
        <w:t xml:space="preserve"> em Educação) – Universidade Estadual do Rio de Janeiro, Rio de Janeiro, 1993. </w:t>
      </w:r>
      <w:r w:rsidR="005F187B" w:rsidRPr="005F187B">
        <w:rPr>
          <w:color w:val="000000"/>
          <w:sz w:val="24"/>
          <w:szCs w:val="24"/>
          <w:shd w:val="clear" w:color="auto" w:fill="FFFFFF"/>
        </w:rPr>
        <w:t xml:space="preserve">Disponível em: </w:t>
      </w:r>
      <w:r w:rsidR="005F187B">
        <w:rPr>
          <w:color w:val="000000"/>
          <w:sz w:val="24"/>
          <w:szCs w:val="24"/>
          <w:shd w:val="clear" w:color="auto" w:fill="FFFFFF"/>
        </w:rPr>
        <w:t>&lt;</w:t>
      </w:r>
      <w:r w:rsidR="005F187B" w:rsidRPr="005F187B">
        <w:rPr>
          <w:sz w:val="24"/>
          <w:szCs w:val="24"/>
        </w:rPr>
        <w:t>https://bit.ly/3ngBWua</w:t>
      </w:r>
      <w:r w:rsidR="005F187B">
        <w:rPr>
          <w:sz w:val="24"/>
          <w:szCs w:val="24"/>
        </w:rPr>
        <w:t>&gt;</w:t>
      </w:r>
      <w:r w:rsidR="005F187B" w:rsidRPr="005F187B">
        <w:rPr>
          <w:sz w:val="24"/>
          <w:szCs w:val="24"/>
        </w:rPr>
        <w:t>. Acesso em: 11 jan. 2022.</w:t>
      </w:r>
    </w:p>
    <w:p w14:paraId="665EDDB1" w14:textId="77777777" w:rsidR="008B5521" w:rsidRDefault="008B5521" w:rsidP="008B5521">
      <w:pPr>
        <w:ind w:firstLine="0"/>
      </w:pPr>
    </w:p>
    <w:p w14:paraId="606BC9BB" w14:textId="77777777" w:rsidR="008B5521" w:rsidRPr="009A421C" w:rsidRDefault="009A421C" w:rsidP="008B5521">
      <w:pPr>
        <w:ind w:firstLine="0"/>
      </w:pPr>
      <w:r w:rsidRPr="009A421C">
        <w:rPr>
          <w:color w:val="000000"/>
          <w:shd w:val="clear" w:color="auto" w:fill="FFFFFF"/>
        </w:rPr>
        <w:t>AREIAS, L</w:t>
      </w:r>
      <w:r w:rsidR="0033381F">
        <w:rPr>
          <w:color w:val="000000"/>
          <w:shd w:val="clear" w:color="auto" w:fill="FFFFFF"/>
        </w:rPr>
        <w:t>.</w:t>
      </w:r>
      <w:r w:rsidRPr="009A421C">
        <w:rPr>
          <w:color w:val="000000"/>
          <w:shd w:val="clear" w:color="auto" w:fill="FFFFFF"/>
        </w:rPr>
        <w:t xml:space="preserve"> F</w:t>
      </w:r>
      <w:r w:rsidR="0033381F">
        <w:rPr>
          <w:color w:val="000000"/>
          <w:shd w:val="clear" w:color="auto" w:fill="FFFFFF"/>
        </w:rPr>
        <w:t>.</w:t>
      </w:r>
      <w:r w:rsidRPr="009A421C">
        <w:rPr>
          <w:color w:val="000000"/>
          <w:shd w:val="clear" w:color="auto" w:fill="FFFFFF"/>
        </w:rPr>
        <w:t xml:space="preserve"> da S. </w:t>
      </w:r>
      <w:r w:rsidRPr="009A421C">
        <w:rPr>
          <w:b/>
          <w:bCs/>
          <w:color w:val="000000"/>
          <w:shd w:val="clear" w:color="auto" w:fill="FFFFFF"/>
        </w:rPr>
        <w:t>Análise de Desempenho das Ferramentas CAD 3D da UA</w:t>
      </w:r>
      <w:r w:rsidRPr="009A421C">
        <w:rPr>
          <w:color w:val="000000"/>
          <w:shd w:val="clear" w:color="auto" w:fill="FFFFFF"/>
        </w:rPr>
        <w:t>. 2017. Dissertação (Mestrado em Engenharia Mecânica) - Universidade de Aveiro., [</w:t>
      </w:r>
      <w:r w:rsidRPr="009A421C">
        <w:rPr>
          <w:i/>
          <w:iCs/>
          <w:color w:val="000000"/>
          <w:shd w:val="clear" w:color="auto" w:fill="FFFFFF"/>
        </w:rPr>
        <w:t>S. l.</w:t>
      </w:r>
      <w:r w:rsidRPr="009A421C">
        <w:rPr>
          <w:color w:val="000000"/>
          <w:shd w:val="clear" w:color="auto" w:fill="FFFFFF"/>
        </w:rPr>
        <w:t xml:space="preserve">], 2017. Disponível em: </w:t>
      </w:r>
      <w:r w:rsidR="005F187B">
        <w:rPr>
          <w:color w:val="000000"/>
          <w:shd w:val="clear" w:color="auto" w:fill="FFFFFF"/>
        </w:rPr>
        <w:t>&lt;</w:t>
      </w:r>
      <w:r w:rsidRPr="009A421C">
        <w:rPr>
          <w:color w:val="000000"/>
          <w:shd w:val="clear" w:color="auto" w:fill="FFFFFF"/>
        </w:rPr>
        <w:t>bit.ly/31P7no3</w:t>
      </w:r>
      <w:r w:rsidR="005F187B">
        <w:rPr>
          <w:color w:val="000000"/>
          <w:shd w:val="clear" w:color="auto" w:fill="FFFFFF"/>
        </w:rPr>
        <w:t>&gt;</w:t>
      </w:r>
      <w:r w:rsidRPr="009A421C">
        <w:rPr>
          <w:color w:val="000000"/>
          <w:shd w:val="clear" w:color="auto" w:fill="FFFFFF"/>
        </w:rPr>
        <w:t>. Acesso em: 5 jan. 2022.</w:t>
      </w:r>
    </w:p>
    <w:p w14:paraId="2227037F" w14:textId="77777777" w:rsidR="008B5521" w:rsidRPr="008B5521" w:rsidRDefault="008B5521" w:rsidP="008B5521">
      <w:pPr>
        <w:ind w:firstLine="0"/>
      </w:pPr>
    </w:p>
    <w:p w14:paraId="4DBDDC94" w14:textId="77777777" w:rsidR="00FC38AF" w:rsidRPr="00847C8A" w:rsidRDefault="00F904A2" w:rsidP="00F904A2">
      <w:pPr>
        <w:pStyle w:val="Legenda"/>
        <w:jc w:val="both"/>
        <w:rPr>
          <w:sz w:val="24"/>
          <w:szCs w:val="24"/>
        </w:rPr>
      </w:pPr>
      <w:r w:rsidRPr="00847C8A">
        <w:rPr>
          <w:sz w:val="24"/>
          <w:szCs w:val="24"/>
        </w:rPr>
        <w:t xml:space="preserve">BERNARDI, S. </w:t>
      </w:r>
      <w:r w:rsidRPr="00847C8A">
        <w:rPr>
          <w:b/>
          <w:sz w:val="24"/>
          <w:szCs w:val="24"/>
        </w:rPr>
        <w:t>Controle de congestionamento em Redes TCP/ IP: uma abordagem via lmi.</w:t>
      </w:r>
      <w:r w:rsidRPr="00847C8A">
        <w:rPr>
          <w:sz w:val="24"/>
          <w:szCs w:val="24"/>
        </w:rPr>
        <w:t xml:space="preserve"> 2006. 111 p. Dissertação (Mestrado em Engenharia Elétrica) - Universidade Federal de Santa Catarina, Florianópolis, 2006. </w:t>
      </w:r>
      <w:r w:rsidR="003224BE" w:rsidRPr="00847C8A">
        <w:rPr>
          <w:sz w:val="24"/>
          <w:szCs w:val="24"/>
          <w:shd w:val="clear" w:color="auto" w:fill="FFFFFF"/>
        </w:rPr>
        <w:t>Disponível em:</w:t>
      </w:r>
      <w:r w:rsidR="003224BE" w:rsidRPr="003224BE">
        <w:rPr>
          <w:sz w:val="24"/>
          <w:szCs w:val="24"/>
        </w:rPr>
        <w:t xml:space="preserve"> </w:t>
      </w:r>
      <w:r w:rsidR="003224BE">
        <w:rPr>
          <w:sz w:val="24"/>
          <w:szCs w:val="24"/>
        </w:rPr>
        <w:t>&lt;</w:t>
      </w:r>
      <w:r w:rsidR="003224BE" w:rsidRPr="003224BE">
        <w:rPr>
          <w:sz w:val="24"/>
          <w:szCs w:val="24"/>
        </w:rPr>
        <w:t>https://bit.ly/3xQJSWd</w:t>
      </w:r>
      <w:r w:rsidR="003224BE">
        <w:rPr>
          <w:sz w:val="24"/>
          <w:szCs w:val="24"/>
        </w:rPr>
        <w:t>&gt;</w:t>
      </w:r>
      <w:r w:rsidR="003224BE" w:rsidRPr="00847C8A">
        <w:rPr>
          <w:sz w:val="24"/>
          <w:szCs w:val="24"/>
          <w:shd w:val="clear" w:color="auto" w:fill="FFFFFF"/>
        </w:rPr>
        <w:t xml:space="preserve">. Acesso em: </w:t>
      </w:r>
      <w:r w:rsidR="003224BE">
        <w:rPr>
          <w:sz w:val="24"/>
          <w:szCs w:val="24"/>
          <w:shd w:val="clear" w:color="auto" w:fill="FFFFFF"/>
        </w:rPr>
        <w:t>11</w:t>
      </w:r>
      <w:r w:rsidR="003224BE" w:rsidRPr="00847C8A">
        <w:rPr>
          <w:sz w:val="24"/>
          <w:szCs w:val="24"/>
          <w:shd w:val="clear" w:color="auto" w:fill="FFFFFF"/>
        </w:rPr>
        <w:t xml:space="preserve"> j</w:t>
      </w:r>
      <w:r w:rsidR="003224BE">
        <w:rPr>
          <w:sz w:val="24"/>
          <w:szCs w:val="24"/>
          <w:shd w:val="clear" w:color="auto" w:fill="FFFFFF"/>
        </w:rPr>
        <w:t>a</w:t>
      </w:r>
      <w:r w:rsidR="003224BE" w:rsidRPr="00847C8A">
        <w:rPr>
          <w:sz w:val="24"/>
          <w:szCs w:val="24"/>
          <w:shd w:val="clear" w:color="auto" w:fill="FFFFFF"/>
        </w:rPr>
        <w:t>n. 202</w:t>
      </w:r>
      <w:r w:rsidR="003224BE">
        <w:rPr>
          <w:sz w:val="24"/>
          <w:szCs w:val="24"/>
          <w:shd w:val="clear" w:color="auto" w:fill="FFFFFF"/>
        </w:rPr>
        <w:t>2</w:t>
      </w:r>
      <w:r w:rsidR="003224BE" w:rsidRPr="00847C8A">
        <w:rPr>
          <w:sz w:val="24"/>
          <w:szCs w:val="24"/>
          <w:shd w:val="clear" w:color="auto" w:fill="FFFFFF"/>
        </w:rPr>
        <w:t>.</w:t>
      </w:r>
      <w:r w:rsidR="003224BE">
        <w:rPr>
          <w:sz w:val="24"/>
          <w:szCs w:val="24"/>
          <w:shd w:val="clear" w:color="auto" w:fill="FFFFFF"/>
        </w:rPr>
        <w:t xml:space="preserve"> </w:t>
      </w:r>
      <w:r w:rsidR="00C42306" w:rsidRPr="00847C8A">
        <w:rPr>
          <w:sz w:val="24"/>
          <w:szCs w:val="24"/>
        </w:rPr>
        <w:fldChar w:fldCharType="begin" w:fldLock="1"/>
      </w:r>
      <w:r w:rsidR="00AE1933" w:rsidRPr="00847C8A">
        <w:rPr>
          <w:sz w:val="24"/>
          <w:szCs w:val="24"/>
        </w:rPr>
        <w:instrText xml:space="preserve">ADDIN Mendeley Bibliography CSL_BIBLIOGRAPHY </w:instrText>
      </w:r>
      <w:r w:rsidR="00C42306" w:rsidRPr="00847C8A">
        <w:rPr>
          <w:sz w:val="24"/>
          <w:szCs w:val="24"/>
        </w:rPr>
        <w:fldChar w:fldCharType="separate"/>
      </w:r>
    </w:p>
    <w:p w14:paraId="07C3F183" w14:textId="77777777" w:rsidR="00B573AA" w:rsidRPr="00847C8A" w:rsidRDefault="00B573AA" w:rsidP="00F904A2">
      <w:pPr>
        <w:pStyle w:val="Legenda"/>
        <w:jc w:val="both"/>
        <w:rPr>
          <w:noProof/>
          <w:sz w:val="24"/>
          <w:szCs w:val="24"/>
        </w:rPr>
      </w:pPr>
    </w:p>
    <w:p w14:paraId="0314D69B" w14:textId="77777777" w:rsidR="009136D3" w:rsidRPr="00847C8A" w:rsidRDefault="00C42306" w:rsidP="00F904A2">
      <w:pPr>
        <w:pStyle w:val="Legenda"/>
        <w:jc w:val="both"/>
        <w:rPr>
          <w:sz w:val="24"/>
          <w:szCs w:val="24"/>
          <w:shd w:val="clear" w:color="auto" w:fill="FFFFFF"/>
        </w:rPr>
      </w:pPr>
      <w:r w:rsidRPr="00847C8A">
        <w:rPr>
          <w:sz w:val="24"/>
          <w:szCs w:val="24"/>
        </w:rPr>
        <w:fldChar w:fldCharType="end"/>
      </w:r>
      <w:r w:rsidR="009136D3" w:rsidRPr="00847C8A">
        <w:rPr>
          <w:sz w:val="24"/>
          <w:szCs w:val="24"/>
          <w:shd w:val="clear" w:color="auto" w:fill="FFFFFF"/>
        </w:rPr>
        <w:t xml:space="preserve">BRASIL. Constituição (1854). Decreto nº 1.428, de 12 de </w:t>
      </w:r>
      <w:r w:rsidR="00F904A2" w:rsidRPr="00847C8A">
        <w:rPr>
          <w:sz w:val="24"/>
          <w:szCs w:val="24"/>
          <w:shd w:val="clear" w:color="auto" w:fill="FFFFFF"/>
        </w:rPr>
        <w:t>setembro</w:t>
      </w:r>
      <w:r w:rsidR="009136D3" w:rsidRPr="00847C8A">
        <w:rPr>
          <w:sz w:val="24"/>
          <w:szCs w:val="24"/>
          <w:shd w:val="clear" w:color="auto" w:fill="FFFFFF"/>
        </w:rPr>
        <w:t xml:space="preserve"> de 1854: Regulamento provisório do Imperial Instituto dos meninos cegos.</w:t>
      </w:r>
      <w:r w:rsidR="005F37CC" w:rsidRPr="00847C8A">
        <w:rPr>
          <w:sz w:val="24"/>
          <w:szCs w:val="24"/>
          <w:shd w:val="clear" w:color="auto" w:fill="FFFFFF"/>
        </w:rPr>
        <w:t xml:space="preserve"> </w:t>
      </w:r>
      <w:r w:rsidR="005F37CC" w:rsidRPr="00847C8A">
        <w:rPr>
          <w:b/>
          <w:sz w:val="24"/>
          <w:szCs w:val="24"/>
          <w:shd w:val="clear" w:color="auto" w:fill="FFFFFF"/>
        </w:rPr>
        <w:t>Câmara dos Deputados</w:t>
      </w:r>
      <w:r w:rsidR="005F37CC" w:rsidRPr="00847C8A">
        <w:rPr>
          <w:sz w:val="24"/>
          <w:szCs w:val="24"/>
          <w:shd w:val="clear" w:color="auto" w:fill="FFFFFF"/>
        </w:rPr>
        <w:t xml:space="preserve">, </w:t>
      </w:r>
      <w:r w:rsidR="0003210F" w:rsidRPr="00847C8A">
        <w:rPr>
          <w:sz w:val="24"/>
          <w:szCs w:val="24"/>
          <w:shd w:val="clear" w:color="auto" w:fill="FFFFFF"/>
        </w:rPr>
        <w:t>Palácio do Congresso Nacional</w:t>
      </w:r>
      <w:r w:rsidR="005F37CC" w:rsidRPr="00847C8A">
        <w:rPr>
          <w:sz w:val="24"/>
          <w:szCs w:val="24"/>
          <w:shd w:val="clear" w:color="auto" w:fill="FFFFFF"/>
        </w:rPr>
        <w:t xml:space="preserve">, </w:t>
      </w:r>
      <w:r w:rsidR="0003210F" w:rsidRPr="00847C8A">
        <w:rPr>
          <w:sz w:val="24"/>
          <w:szCs w:val="24"/>
          <w:shd w:val="clear" w:color="auto" w:fill="FFFFFF"/>
        </w:rPr>
        <w:t>DF</w:t>
      </w:r>
      <w:r w:rsidR="005F37CC" w:rsidRPr="00847C8A">
        <w:rPr>
          <w:sz w:val="24"/>
          <w:szCs w:val="24"/>
          <w:shd w:val="clear" w:color="auto" w:fill="FFFFFF"/>
        </w:rPr>
        <w:t xml:space="preserve">.  </w:t>
      </w:r>
      <w:r w:rsidR="009136D3" w:rsidRPr="00847C8A">
        <w:rPr>
          <w:sz w:val="24"/>
          <w:szCs w:val="24"/>
          <w:shd w:val="clear" w:color="auto" w:fill="FFFFFF"/>
        </w:rPr>
        <w:t xml:space="preserve"> Disponível em: </w:t>
      </w:r>
      <w:r w:rsidR="003224BE">
        <w:rPr>
          <w:sz w:val="24"/>
          <w:szCs w:val="24"/>
          <w:shd w:val="clear" w:color="auto" w:fill="FFFFFF"/>
        </w:rPr>
        <w:t>&lt;</w:t>
      </w:r>
      <w:r w:rsidR="0003210F" w:rsidRPr="00847C8A">
        <w:rPr>
          <w:sz w:val="24"/>
          <w:szCs w:val="24"/>
          <w:shd w:val="clear" w:color="auto" w:fill="FFFFFF"/>
        </w:rPr>
        <w:t>https://bit.ly/3xlDvtf</w:t>
      </w:r>
      <w:r w:rsidR="003224BE">
        <w:rPr>
          <w:sz w:val="24"/>
          <w:szCs w:val="24"/>
          <w:shd w:val="clear" w:color="auto" w:fill="FFFFFF"/>
        </w:rPr>
        <w:t>&gt;</w:t>
      </w:r>
      <w:r w:rsidR="009136D3" w:rsidRPr="00847C8A">
        <w:rPr>
          <w:sz w:val="24"/>
          <w:szCs w:val="24"/>
          <w:shd w:val="clear" w:color="auto" w:fill="FFFFFF"/>
        </w:rPr>
        <w:t>. Acesso em: 29 jun. 2021.</w:t>
      </w:r>
    </w:p>
    <w:p w14:paraId="5179ABA2" w14:textId="77777777" w:rsidR="00F904A2" w:rsidRPr="00847C8A" w:rsidRDefault="00F904A2" w:rsidP="00F904A2">
      <w:pPr>
        <w:ind w:firstLine="0"/>
      </w:pPr>
    </w:p>
    <w:p w14:paraId="43BA4FF4" w14:textId="77777777" w:rsidR="00F904A2" w:rsidRPr="00C85F04" w:rsidRDefault="00F904A2" w:rsidP="00F904A2">
      <w:pPr>
        <w:pStyle w:val="Legenda"/>
        <w:jc w:val="both"/>
        <w:rPr>
          <w:sz w:val="24"/>
          <w:szCs w:val="24"/>
          <w:shd w:val="clear" w:color="auto" w:fill="FFFFFF"/>
          <w:lang w:val="en-US"/>
        </w:rPr>
      </w:pPr>
      <w:r w:rsidRPr="00847C8A">
        <w:rPr>
          <w:sz w:val="24"/>
          <w:szCs w:val="24"/>
        </w:rPr>
        <w:t>BRASIL. Lei nº 7.853, de 24 de outubro de 1989.  Ementa: Dispõe sobre o apoio às pessoas portadoras de deficiência, sua integração social, sobre a Coordenadoria Nacional para Integração da Pessoa Portadora de Deficiência - Corde, institui a tutela jurisdicional de interesses coletivos ou difusos dessas pessoas, disciplina a atuação do Ministério Público, define crimes, e dá outras providências.</w:t>
      </w:r>
      <w:r w:rsidRPr="00847C8A">
        <w:rPr>
          <w:b/>
          <w:sz w:val="24"/>
          <w:szCs w:val="24"/>
        </w:rPr>
        <w:t xml:space="preserve"> </w:t>
      </w:r>
      <w:r w:rsidRPr="00847C8A">
        <w:rPr>
          <w:sz w:val="24"/>
          <w:szCs w:val="24"/>
        </w:rPr>
        <w:t xml:space="preserve">Brasília, DF: Presidente da República. Disponível em: &lt;http://www.planalto.gov.br/ccivil_03/decreto/D3298.htm&gt;. </w:t>
      </w:r>
      <w:r w:rsidRPr="00C85F04">
        <w:rPr>
          <w:sz w:val="24"/>
          <w:szCs w:val="24"/>
          <w:shd w:val="clear" w:color="auto" w:fill="FFFFFF"/>
          <w:lang w:val="en-US"/>
        </w:rPr>
        <w:t>Acesso em: 29 jun. 2021.</w:t>
      </w:r>
    </w:p>
    <w:p w14:paraId="5D9A15E9" w14:textId="77777777" w:rsidR="00F904A2" w:rsidRPr="00C85F04" w:rsidRDefault="00F904A2" w:rsidP="00F904A2">
      <w:pPr>
        <w:ind w:firstLine="0"/>
        <w:rPr>
          <w:lang w:val="en-US"/>
        </w:rPr>
      </w:pPr>
    </w:p>
    <w:p w14:paraId="7B47766A" w14:textId="77777777" w:rsidR="003B45F6" w:rsidRDefault="003B45F6" w:rsidP="00F904A2">
      <w:pPr>
        <w:ind w:firstLine="0"/>
      </w:pPr>
      <w:r w:rsidRPr="003B45F6">
        <w:rPr>
          <w:lang w:val="en-US"/>
        </w:rPr>
        <w:t>CHEN, D.</w:t>
      </w:r>
      <w:r w:rsidR="00492DFB">
        <w:rPr>
          <w:lang w:val="en-US"/>
        </w:rPr>
        <w:t xml:space="preserve"> et al.</w:t>
      </w:r>
      <w:r w:rsidRPr="003B45F6">
        <w:rPr>
          <w:lang w:val="en-US"/>
        </w:rPr>
        <w:t xml:space="preserve"> Scalp EEG-Based Pain Detection Using Convolutional Neural Network. </w:t>
      </w:r>
      <w:r w:rsidRPr="003B45F6">
        <w:rPr>
          <w:b/>
          <w:bCs/>
          <w:lang w:val="en-US"/>
        </w:rPr>
        <w:t>IEEE Transactions on Neural Systems and Rehabilitation Engineering</w:t>
      </w:r>
      <w:r w:rsidRPr="003B45F6">
        <w:rPr>
          <w:lang w:val="en-US"/>
        </w:rPr>
        <w:t xml:space="preserve">, [s. l.], v. 30, 2022. </w:t>
      </w:r>
      <w:r w:rsidRPr="003B45F6">
        <w:t xml:space="preserve">Disponível em: </w:t>
      </w:r>
      <w:r>
        <w:t>&lt;</w:t>
      </w:r>
      <w:r w:rsidRPr="003B45F6">
        <w:t>https://ieeexplore.ieee.org/document/9696316</w:t>
      </w:r>
      <w:r>
        <w:t>&gt;</w:t>
      </w:r>
      <w:r w:rsidRPr="003B45F6">
        <w:t xml:space="preserve">. Acesso em: </w:t>
      </w:r>
      <w:r>
        <w:t>15</w:t>
      </w:r>
      <w:r w:rsidRPr="003B45F6">
        <w:t xml:space="preserve"> mai</w:t>
      </w:r>
      <w:r>
        <w:t>.</w:t>
      </w:r>
      <w:r w:rsidRPr="003B45F6">
        <w:t xml:space="preserve"> 2022.</w:t>
      </w:r>
    </w:p>
    <w:p w14:paraId="7F96BA7D" w14:textId="77777777" w:rsidR="003B45F6" w:rsidRDefault="003B45F6" w:rsidP="00F904A2">
      <w:pPr>
        <w:ind w:firstLine="0"/>
      </w:pPr>
    </w:p>
    <w:p w14:paraId="547D4286" w14:textId="77777777" w:rsidR="00BC239A" w:rsidRDefault="00BC239A" w:rsidP="00F904A2">
      <w:pPr>
        <w:ind w:firstLine="0"/>
      </w:pPr>
      <w:r w:rsidRPr="00BC239A">
        <w:t xml:space="preserve">COPPIN, Ben. </w:t>
      </w:r>
      <w:r w:rsidRPr="00BC239A">
        <w:rPr>
          <w:b/>
          <w:bCs/>
        </w:rPr>
        <w:t>Inteligência artificial.</w:t>
      </w:r>
      <w:r w:rsidRPr="00BC239A">
        <w:t xml:space="preserve"> 1. ed. Rio de Janeiro: LTC, 2013.</w:t>
      </w:r>
    </w:p>
    <w:p w14:paraId="646DE4EC" w14:textId="77777777" w:rsidR="00BC239A" w:rsidRPr="00847C8A" w:rsidRDefault="00BC239A" w:rsidP="00F904A2">
      <w:pPr>
        <w:ind w:firstLine="0"/>
      </w:pPr>
    </w:p>
    <w:p w14:paraId="66F40E32" w14:textId="77777777" w:rsidR="002873DD" w:rsidRDefault="00F904A2" w:rsidP="00F904A2">
      <w:pPr>
        <w:pStyle w:val="Legenda"/>
        <w:jc w:val="both"/>
        <w:rPr>
          <w:sz w:val="24"/>
          <w:szCs w:val="24"/>
          <w:shd w:val="clear" w:color="auto" w:fill="FFFFFF"/>
        </w:rPr>
      </w:pPr>
      <w:r w:rsidRPr="00847C8A">
        <w:rPr>
          <w:noProof/>
          <w:sz w:val="24"/>
          <w:szCs w:val="24"/>
        </w:rPr>
        <w:lastRenderedPageBreak/>
        <w:t xml:space="preserve">DICHER, M.; TREVISAM, E. A jornada histórica da pessoa com deficiência: inclusão como exercício do direito à dignidade da pessoa humana. In: DIREITOS FUNDAMENTAIS E DEMOCRACIA III: XXIII CONGRESSO NACIONAL DO CONPEDI. 2014. João Pessoa, PB. </w:t>
      </w:r>
      <w:r w:rsidRPr="00847C8A">
        <w:rPr>
          <w:b/>
          <w:noProof/>
          <w:sz w:val="24"/>
          <w:szCs w:val="24"/>
        </w:rPr>
        <w:t>Anais</w:t>
      </w:r>
      <w:r w:rsidRPr="00847C8A">
        <w:rPr>
          <w:noProof/>
          <w:sz w:val="24"/>
          <w:szCs w:val="24"/>
        </w:rPr>
        <w:t>...João Pessoa, PB: CONPEDI, 2014. Disponível em: &lt;http://publicadireito.com.br/artigos/?cod=572f88dee7e2502b&gt;</w:t>
      </w:r>
      <w:r w:rsidRPr="00847C8A">
        <w:rPr>
          <w:sz w:val="24"/>
          <w:szCs w:val="24"/>
          <w:shd w:val="clear" w:color="auto" w:fill="FFFFFF"/>
        </w:rPr>
        <w:t xml:space="preserve"> Acesso em: 29 jun. 2021.</w:t>
      </w:r>
    </w:p>
    <w:p w14:paraId="3BD1738C" w14:textId="77777777" w:rsidR="00B2237D" w:rsidRPr="007A2BA4" w:rsidRDefault="00B2237D" w:rsidP="00FD167B">
      <w:pPr>
        <w:ind w:firstLine="0"/>
      </w:pPr>
    </w:p>
    <w:p w14:paraId="6D4AA476" w14:textId="77777777" w:rsidR="00FD167B" w:rsidRPr="00FD167B" w:rsidRDefault="00FD167B" w:rsidP="00FD167B">
      <w:pPr>
        <w:ind w:firstLine="0"/>
      </w:pPr>
      <w:r w:rsidRPr="00FD167B">
        <w:rPr>
          <w:lang w:val="en-US"/>
        </w:rPr>
        <w:t>DUBEY, S</w:t>
      </w:r>
      <w:r>
        <w:rPr>
          <w:lang w:val="en-US"/>
        </w:rPr>
        <w:t>.</w:t>
      </w:r>
      <w:r w:rsidRPr="00FD167B">
        <w:rPr>
          <w:lang w:val="en-US"/>
        </w:rPr>
        <w:t xml:space="preserve"> R</w:t>
      </w:r>
      <w:r>
        <w:rPr>
          <w:lang w:val="en-US"/>
        </w:rPr>
        <w:t>. et al.</w:t>
      </w:r>
      <w:r w:rsidRPr="00FD167B">
        <w:rPr>
          <w:lang w:val="en-US"/>
        </w:rPr>
        <w:t xml:space="preserve"> DiffGrad: An Optimization Method for Convolutional Neural Networks. </w:t>
      </w:r>
      <w:r w:rsidRPr="00FD167B">
        <w:rPr>
          <w:b/>
          <w:bCs/>
          <w:lang w:val="en-US"/>
        </w:rPr>
        <w:t>IEEE Transactions on Neural Networks and Learning Systems</w:t>
      </w:r>
      <w:r w:rsidRPr="00FD167B">
        <w:rPr>
          <w:lang w:val="en-US"/>
        </w:rPr>
        <w:t xml:space="preserve">, [s. l.], v. 31, ed. 11, 2020. </w:t>
      </w:r>
      <w:r w:rsidRPr="00FD167B">
        <w:t xml:space="preserve">Disponível em: </w:t>
      </w:r>
      <w:r>
        <w:t>&lt;</w:t>
      </w:r>
      <w:r w:rsidRPr="00FD167B">
        <w:t>https://ieeexplore.ieee.org/document/8939562</w:t>
      </w:r>
      <w:r>
        <w:t>&gt;</w:t>
      </w:r>
      <w:r w:rsidRPr="00FD167B">
        <w:t>. Acesso em: 4 maio 2022.</w:t>
      </w:r>
    </w:p>
    <w:p w14:paraId="63944491" w14:textId="77777777" w:rsidR="00F904A2" w:rsidRPr="00847C8A" w:rsidRDefault="00F904A2" w:rsidP="00F904A2">
      <w:pPr>
        <w:ind w:firstLine="0"/>
        <w:rPr>
          <w:lang w:val="pt-PT"/>
        </w:rPr>
      </w:pPr>
    </w:p>
    <w:p w14:paraId="4A1758B3" w14:textId="77777777" w:rsidR="00E22119" w:rsidRPr="007A2BA4" w:rsidRDefault="00E22119" w:rsidP="00E22119">
      <w:pPr>
        <w:pStyle w:val="Legenda"/>
        <w:jc w:val="both"/>
        <w:rPr>
          <w:sz w:val="24"/>
          <w:szCs w:val="24"/>
        </w:rPr>
      </w:pPr>
      <w:r w:rsidRPr="009903FD">
        <w:rPr>
          <w:sz w:val="24"/>
          <w:szCs w:val="24"/>
          <w:shd w:val="clear" w:color="auto" w:fill="FFFFFF"/>
        </w:rPr>
        <w:t>EDMINISTER, J</w:t>
      </w:r>
      <w:r w:rsidR="009903FD" w:rsidRPr="009903FD">
        <w:rPr>
          <w:sz w:val="24"/>
          <w:szCs w:val="24"/>
          <w:shd w:val="clear" w:color="auto" w:fill="FFFFFF"/>
        </w:rPr>
        <w:t>.</w:t>
      </w:r>
      <w:r w:rsidRPr="009903FD">
        <w:rPr>
          <w:sz w:val="24"/>
          <w:szCs w:val="24"/>
          <w:shd w:val="clear" w:color="auto" w:fill="FFFFFF"/>
        </w:rPr>
        <w:t xml:space="preserve"> A.; NAHVI, M. </w:t>
      </w:r>
      <w:r w:rsidRPr="00847C8A">
        <w:rPr>
          <w:b/>
          <w:sz w:val="24"/>
          <w:szCs w:val="24"/>
          <w:shd w:val="clear" w:color="auto" w:fill="FFFFFF"/>
        </w:rPr>
        <w:t>Eletromagnetismo</w:t>
      </w:r>
      <w:r w:rsidRPr="00847C8A">
        <w:rPr>
          <w:sz w:val="24"/>
          <w:szCs w:val="24"/>
          <w:shd w:val="clear" w:color="auto" w:fill="FFFFFF"/>
        </w:rPr>
        <w:t xml:space="preserve">. 3. ed. rev. Porto Alegre: Bookman Editora LTDA, 2013. </w:t>
      </w:r>
      <w:r w:rsidRPr="007A2BA4">
        <w:rPr>
          <w:sz w:val="24"/>
          <w:szCs w:val="24"/>
          <w:shd w:val="clear" w:color="auto" w:fill="FFFFFF"/>
        </w:rPr>
        <w:t>354 p.</w:t>
      </w:r>
    </w:p>
    <w:p w14:paraId="7CB2A5B0" w14:textId="77777777" w:rsidR="00E22119" w:rsidRPr="007A2BA4" w:rsidRDefault="00E22119" w:rsidP="00F904A2">
      <w:pPr>
        <w:ind w:firstLine="0"/>
      </w:pPr>
    </w:p>
    <w:p w14:paraId="6C8B48E5" w14:textId="77777777" w:rsidR="00F904A2" w:rsidRPr="007A2BA4" w:rsidRDefault="00F904A2" w:rsidP="00F904A2">
      <w:pPr>
        <w:ind w:firstLine="0"/>
      </w:pPr>
      <w:bookmarkStart w:id="193" w:name="_Hlk89291287"/>
      <w:r w:rsidRPr="007A2BA4">
        <w:t>ESPRESSIF SYSTEMS.</w:t>
      </w:r>
      <w:r w:rsidRPr="007A2BA4">
        <w:rPr>
          <w:b/>
        </w:rPr>
        <w:t xml:space="preserve"> ESP8266EX: Datasheet</w:t>
      </w:r>
      <w:r w:rsidRPr="007A2BA4">
        <w:t>. 6.6. [S. l.], 2020.</w:t>
      </w:r>
      <w:bookmarkEnd w:id="193"/>
    </w:p>
    <w:p w14:paraId="3678720D" w14:textId="77777777" w:rsidR="00E7129A" w:rsidRPr="007A2BA4" w:rsidRDefault="00E7129A" w:rsidP="00F904A2">
      <w:pPr>
        <w:ind w:firstLine="0"/>
      </w:pPr>
    </w:p>
    <w:p w14:paraId="45BC361D" w14:textId="77777777" w:rsidR="00D21F80" w:rsidRPr="00B127F8" w:rsidRDefault="00D21F80" w:rsidP="00F904A2">
      <w:pPr>
        <w:ind w:firstLine="0"/>
        <w:rPr>
          <w:lang w:val="en-US"/>
        </w:rPr>
      </w:pPr>
      <w:r w:rsidRPr="007A2BA4">
        <w:t xml:space="preserve">FALCÃO, J, V, R. et al. </w:t>
      </w:r>
      <w:r w:rsidRPr="00310549">
        <w:rPr>
          <w:lang w:val="en-US"/>
        </w:rPr>
        <w:t>Redes neurais deep learning com tensorflow</w:t>
      </w:r>
      <w:r w:rsidRPr="00FD475D">
        <w:rPr>
          <w:lang w:val="en-US"/>
        </w:rPr>
        <w:t xml:space="preserve">. </w:t>
      </w:r>
      <w:r w:rsidRPr="00D21F80">
        <w:rPr>
          <w:b/>
          <w:bCs/>
        </w:rPr>
        <w:t>RE3C - Revista Eletrônica Científica de Ciência da Computação</w:t>
      </w:r>
      <w:r w:rsidRPr="00D21F80">
        <w:t xml:space="preserve">, [s. l.], v. 14, ed. 1, 2019. Disponível em: </w:t>
      </w:r>
      <w:r>
        <w:t>&lt;</w:t>
      </w:r>
      <w:r w:rsidRPr="00D21F80">
        <w:t>https://revistas.unifenas.br/index.php/RE3C/article/view/232</w:t>
      </w:r>
      <w:r>
        <w:t>&gt;</w:t>
      </w:r>
      <w:r w:rsidRPr="00D21F80">
        <w:t xml:space="preserve">. </w:t>
      </w:r>
      <w:r w:rsidRPr="00B127F8">
        <w:rPr>
          <w:lang w:val="en-US"/>
        </w:rPr>
        <w:t>Acesso em: 4 mai. 2022.</w:t>
      </w:r>
    </w:p>
    <w:p w14:paraId="6074C4C2" w14:textId="77777777" w:rsidR="00D21F80" w:rsidRPr="00B127F8" w:rsidRDefault="00D21F80" w:rsidP="00F904A2">
      <w:pPr>
        <w:ind w:firstLine="0"/>
        <w:rPr>
          <w:lang w:val="en-US"/>
        </w:rPr>
      </w:pPr>
    </w:p>
    <w:p w14:paraId="7AAD3897" w14:textId="77777777" w:rsidR="009903FD" w:rsidRPr="00B127F8" w:rsidRDefault="009903FD" w:rsidP="00F904A2">
      <w:pPr>
        <w:ind w:firstLine="0"/>
      </w:pPr>
      <w:r w:rsidRPr="009903FD">
        <w:rPr>
          <w:lang w:val="en-US"/>
        </w:rPr>
        <w:t>F</w:t>
      </w:r>
      <w:r>
        <w:rPr>
          <w:lang w:val="en-US"/>
        </w:rPr>
        <w:t>ARD,</w:t>
      </w:r>
      <w:r w:rsidRPr="009903FD">
        <w:rPr>
          <w:lang w:val="en-US"/>
        </w:rPr>
        <w:t xml:space="preserve"> S. P</w:t>
      </w:r>
      <w:r>
        <w:rPr>
          <w:lang w:val="en-US"/>
        </w:rPr>
        <w:t>.;</w:t>
      </w:r>
      <w:r w:rsidRPr="009903FD">
        <w:rPr>
          <w:lang w:val="en-US"/>
        </w:rPr>
        <w:t xml:space="preserve"> ZAINUDDIN</w:t>
      </w:r>
      <w:r>
        <w:rPr>
          <w:lang w:val="en-US"/>
        </w:rPr>
        <w:t xml:space="preserve"> </w:t>
      </w:r>
      <w:r w:rsidRPr="009903FD">
        <w:rPr>
          <w:lang w:val="en-US"/>
        </w:rPr>
        <w:t>Z. The Universal Approximation Capabilities of 2pi-Periodic Approximate Identity Neural Networks</w:t>
      </w:r>
      <w:r>
        <w:rPr>
          <w:lang w:val="en-US"/>
        </w:rPr>
        <w:t>.</w:t>
      </w:r>
      <w:r w:rsidRPr="009903FD">
        <w:rPr>
          <w:lang w:val="en-US"/>
        </w:rPr>
        <w:t xml:space="preserve">  </w:t>
      </w:r>
      <w:r w:rsidRPr="009903FD">
        <w:rPr>
          <w:b/>
          <w:bCs/>
          <w:lang w:val="en-US"/>
        </w:rPr>
        <w:t>International Conference on Information Science and Cloud Computing Companion</w:t>
      </w:r>
      <w:r w:rsidRPr="009903FD">
        <w:rPr>
          <w:lang w:val="en-US"/>
        </w:rPr>
        <w:t>, 2013</w:t>
      </w:r>
      <w:r>
        <w:rPr>
          <w:lang w:val="en-US"/>
        </w:rPr>
        <w:t xml:space="preserve">. </w:t>
      </w:r>
      <w:r w:rsidRPr="00B127F8">
        <w:rPr>
          <w:lang w:val="en-US"/>
        </w:rPr>
        <w:t>Disponível em:</w:t>
      </w:r>
      <w:r>
        <w:rPr>
          <w:lang w:val="en-US"/>
        </w:rPr>
        <w:t xml:space="preserve"> &lt;</w:t>
      </w:r>
      <w:r w:rsidRPr="00B127F8">
        <w:rPr>
          <w:lang w:val="en-US"/>
        </w:rPr>
        <w:t xml:space="preserve"> </w:t>
      </w:r>
      <w:r w:rsidRPr="009903FD">
        <w:rPr>
          <w:lang w:val="en-US"/>
        </w:rPr>
        <w:t>https://ieeexplore.ieee.org/document/6973689</w:t>
      </w:r>
      <w:r>
        <w:rPr>
          <w:lang w:val="en-US"/>
        </w:rPr>
        <w:t>&gt;</w:t>
      </w:r>
      <w:r w:rsidR="00724B60">
        <w:rPr>
          <w:lang w:val="en-US"/>
        </w:rPr>
        <w:t>.</w:t>
      </w:r>
      <w:r w:rsidR="00724B60" w:rsidRPr="00B127F8">
        <w:rPr>
          <w:lang w:val="en-US"/>
        </w:rPr>
        <w:t xml:space="preserve"> </w:t>
      </w:r>
      <w:r w:rsidR="00724B60" w:rsidRPr="00724B60">
        <w:t>Acesso em</w:t>
      </w:r>
      <w:r w:rsidR="00724B60">
        <w:t>: 08 mai. 2022.</w:t>
      </w:r>
    </w:p>
    <w:p w14:paraId="6260EB32" w14:textId="77777777" w:rsidR="009903FD" w:rsidRPr="00B127F8" w:rsidRDefault="009903FD" w:rsidP="00F904A2">
      <w:pPr>
        <w:ind w:firstLine="0"/>
      </w:pPr>
    </w:p>
    <w:p w14:paraId="3B2BBE32" w14:textId="77777777" w:rsidR="00F904A2" w:rsidRPr="00847C8A" w:rsidRDefault="00F904A2" w:rsidP="00F904A2">
      <w:pPr>
        <w:pStyle w:val="Legenda"/>
        <w:jc w:val="both"/>
        <w:rPr>
          <w:noProof/>
          <w:sz w:val="24"/>
          <w:szCs w:val="24"/>
        </w:rPr>
      </w:pPr>
      <w:r w:rsidRPr="00B127F8">
        <w:rPr>
          <w:noProof/>
          <w:sz w:val="24"/>
          <w:szCs w:val="24"/>
        </w:rPr>
        <w:t xml:space="preserve">FERRONI, E. H. et al. </w:t>
      </w:r>
      <w:r w:rsidR="00A54642">
        <w:rPr>
          <w:noProof/>
          <w:sz w:val="24"/>
          <w:szCs w:val="24"/>
        </w:rPr>
        <w:t>A</w:t>
      </w:r>
      <w:r w:rsidRPr="00847C8A">
        <w:rPr>
          <w:noProof/>
          <w:sz w:val="24"/>
          <w:szCs w:val="24"/>
        </w:rPr>
        <w:t xml:space="preserve"> Plataforma Arduíno E Suas Aplicações. </w:t>
      </w:r>
      <w:r w:rsidRPr="00847C8A">
        <w:rPr>
          <w:b/>
          <w:noProof/>
          <w:sz w:val="24"/>
          <w:szCs w:val="24"/>
        </w:rPr>
        <w:t>Revista UIIPS</w:t>
      </w:r>
      <w:r w:rsidRPr="00847C8A">
        <w:rPr>
          <w:noProof/>
          <w:sz w:val="24"/>
          <w:szCs w:val="24"/>
        </w:rPr>
        <w:t xml:space="preserve">, v. 3, p. 133–148, 2015. </w:t>
      </w:r>
      <w:r w:rsidR="003224BE" w:rsidRPr="00847C8A">
        <w:rPr>
          <w:sz w:val="24"/>
          <w:szCs w:val="24"/>
          <w:shd w:val="clear" w:color="auto" w:fill="FFFFFF"/>
        </w:rPr>
        <w:t>Disponível em:</w:t>
      </w:r>
      <w:r w:rsidR="003224BE" w:rsidRPr="003224BE">
        <w:rPr>
          <w:sz w:val="24"/>
          <w:szCs w:val="24"/>
        </w:rPr>
        <w:t xml:space="preserve"> </w:t>
      </w:r>
      <w:r w:rsidR="003224BE">
        <w:rPr>
          <w:sz w:val="24"/>
          <w:szCs w:val="24"/>
        </w:rPr>
        <w:t>&lt;</w:t>
      </w:r>
      <w:r w:rsidR="003224BE" w:rsidRPr="003224BE">
        <w:rPr>
          <w:noProof/>
          <w:sz w:val="24"/>
          <w:szCs w:val="24"/>
        </w:rPr>
        <w:t>https://bit.ly/34MsOY5</w:t>
      </w:r>
      <w:r w:rsidR="003224BE">
        <w:rPr>
          <w:sz w:val="24"/>
          <w:szCs w:val="24"/>
        </w:rPr>
        <w:t>&gt;</w:t>
      </w:r>
      <w:r w:rsidR="003224BE" w:rsidRPr="00847C8A">
        <w:rPr>
          <w:sz w:val="24"/>
          <w:szCs w:val="24"/>
          <w:shd w:val="clear" w:color="auto" w:fill="FFFFFF"/>
        </w:rPr>
        <w:t xml:space="preserve">. Acesso em: </w:t>
      </w:r>
      <w:r w:rsidR="003224BE">
        <w:rPr>
          <w:sz w:val="24"/>
          <w:szCs w:val="24"/>
          <w:shd w:val="clear" w:color="auto" w:fill="FFFFFF"/>
        </w:rPr>
        <w:t>11</w:t>
      </w:r>
      <w:r w:rsidR="003224BE" w:rsidRPr="00847C8A">
        <w:rPr>
          <w:sz w:val="24"/>
          <w:szCs w:val="24"/>
          <w:shd w:val="clear" w:color="auto" w:fill="FFFFFF"/>
        </w:rPr>
        <w:t xml:space="preserve"> j</w:t>
      </w:r>
      <w:r w:rsidR="003224BE">
        <w:rPr>
          <w:sz w:val="24"/>
          <w:szCs w:val="24"/>
          <w:shd w:val="clear" w:color="auto" w:fill="FFFFFF"/>
        </w:rPr>
        <w:t>a</w:t>
      </w:r>
      <w:r w:rsidR="003224BE" w:rsidRPr="00847C8A">
        <w:rPr>
          <w:sz w:val="24"/>
          <w:szCs w:val="24"/>
          <w:shd w:val="clear" w:color="auto" w:fill="FFFFFF"/>
        </w:rPr>
        <w:t>n. 202</w:t>
      </w:r>
      <w:r w:rsidR="003224BE">
        <w:rPr>
          <w:sz w:val="24"/>
          <w:szCs w:val="24"/>
          <w:shd w:val="clear" w:color="auto" w:fill="FFFFFF"/>
        </w:rPr>
        <w:t>2</w:t>
      </w:r>
      <w:r w:rsidR="003224BE" w:rsidRPr="00847C8A">
        <w:rPr>
          <w:sz w:val="24"/>
          <w:szCs w:val="24"/>
          <w:shd w:val="clear" w:color="auto" w:fill="FFFFFF"/>
        </w:rPr>
        <w:t>.</w:t>
      </w:r>
    </w:p>
    <w:p w14:paraId="182C669F" w14:textId="77777777" w:rsidR="00F904A2" w:rsidRDefault="00F904A2" w:rsidP="00F904A2">
      <w:pPr>
        <w:ind w:firstLine="0"/>
        <w:rPr>
          <w:lang w:val="pt-PT"/>
        </w:rPr>
      </w:pPr>
    </w:p>
    <w:p w14:paraId="7A69AF29" w14:textId="77777777" w:rsidR="00565B3D" w:rsidRDefault="00565B3D" w:rsidP="00F904A2">
      <w:pPr>
        <w:ind w:firstLine="0"/>
        <w:rPr>
          <w:lang w:val="pt-PT"/>
        </w:rPr>
      </w:pPr>
      <w:r w:rsidRPr="00565B3D">
        <w:rPr>
          <w:lang w:val="pt-PT"/>
        </w:rPr>
        <w:t>FILHO, E.S.D.da. S.</w:t>
      </w:r>
      <w:r w:rsidR="009F68CA" w:rsidRPr="009F68CA">
        <w:rPr>
          <w:noProof/>
        </w:rPr>
        <w:t xml:space="preserve"> et al. </w:t>
      </w:r>
      <w:r w:rsidRPr="00565B3D">
        <w:rPr>
          <w:lang w:val="pt-PT"/>
        </w:rPr>
        <w:t xml:space="preserve"> </w:t>
      </w:r>
      <w:r w:rsidRPr="00565B3D">
        <w:rPr>
          <w:b/>
          <w:bCs/>
          <w:lang w:val="pt-PT"/>
        </w:rPr>
        <w:t>Eletrônica</w:t>
      </w:r>
      <w:r w:rsidRPr="00565B3D">
        <w:rPr>
          <w:lang w:val="pt-PT"/>
        </w:rPr>
        <w:t xml:space="preserve">. </w:t>
      </w:r>
      <w:r>
        <w:rPr>
          <w:lang w:val="pt-PT"/>
        </w:rPr>
        <w:t>Porto Alegre</w:t>
      </w:r>
      <w:r w:rsidRPr="00565B3D">
        <w:rPr>
          <w:lang w:val="pt-PT"/>
        </w:rPr>
        <w:t xml:space="preserve">: </w:t>
      </w:r>
      <w:r w:rsidR="009F68CA" w:rsidRPr="009F68CA">
        <w:rPr>
          <w:lang w:val="pt-PT"/>
        </w:rPr>
        <w:t>SAGAH, 2018</w:t>
      </w:r>
      <w:r w:rsidRPr="00565B3D">
        <w:rPr>
          <w:lang w:val="pt-PT"/>
        </w:rPr>
        <w:t>. Disponível em: https://integrada.minhabiblioteca.com.br/#/books/9788595026117/. Acesso em: 12 jan. 2022.</w:t>
      </w:r>
    </w:p>
    <w:p w14:paraId="4371AA16" w14:textId="77777777" w:rsidR="00565B3D" w:rsidRPr="00847C8A" w:rsidRDefault="00565B3D" w:rsidP="00F904A2">
      <w:pPr>
        <w:ind w:firstLine="0"/>
        <w:rPr>
          <w:lang w:val="pt-PT"/>
        </w:rPr>
      </w:pPr>
    </w:p>
    <w:p w14:paraId="7A96E0EF" w14:textId="77777777" w:rsidR="00DA3F49" w:rsidRDefault="00F904A2" w:rsidP="00DA3F49">
      <w:pPr>
        <w:pStyle w:val="Legenda"/>
        <w:jc w:val="both"/>
        <w:rPr>
          <w:sz w:val="24"/>
          <w:szCs w:val="24"/>
          <w:shd w:val="clear" w:color="auto" w:fill="FFFFFF"/>
        </w:rPr>
      </w:pPr>
      <w:r w:rsidRPr="00847C8A">
        <w:rPr>
          <w:sz w:val="24"/>
          <w:szCs w:val="24"/>
          <w:shd w:val="clear" w:color="auto" w:fill="FFFFFF"/>
        </w:rPr>
        <w:t>FONSECA, A. F. R. M. C. da. </w:t>
      </w:r>
      <w:r w:rsidRPr="00847C8A">
        <w:rPr>
          <w:b/>
          <w:sz w:val="24"/>
          <w:szCs w:val="24"/>
          <w:shd w:val="clear" w:color="auto" w:fill="FFFFFF"/>
        </w:rPr>
        <w:t>A importância da prática de orquestra no ensino especializado da música</w:t>
      </w:r>
      <w:r w:rsidRPr="00847C8A">
        <w:rPr>
          <w:sz w:val="24"/>
          <w:szCs w:val="24"/>
          <w:shd w:val="clear" w:color="auto" w:fill="FFFFFF"/>
        </w:rPr>
        <w:t xml:space="preserve">: Implicações no âmbito da motivação para a aprendizagem instrumental. 2014. 211 p. Tese (Doutorado em Música) -Universidade de Aveiro, Aveiro, Portugal, 2014. </w:t>
      </w:r>
      <w:r w:rsidR="00DA3F49" w:rsidRPr="00847C8A">
        <w:rPr>
          <w:sz w:val="24"/>
          <w:szCs w:val="24"/>
          <w:shd w:val="clear" w:color="auto" w:fill="FFFFFF"/>
        </w:rPr>
        <w:t>Disponível em:</w:t>
      </w:r>
      <w:r w:rsidR="00DA3F49" w:rsidRPr="003224BE">
        <w:rPr>
          <w:sz w:val="24"/>
          <w:szCs w:val="24"/>
        </w:rPr>
        <w:t xml:space="preserve"> </w:t>
      </w:r>
      <w:r w:rsidR="00DA3F49">
        <w:rPr>
          <w:sz w:val="24"/>
          <w:szCs w:val="24"/>
        </w:rPr>
        <w:t>&lt;</w:t>
      </w:r>
      <w:r w:rsidR="00DA3F49" w:rsidRPr="00DA3F49">
        <w:rPr>
          <w:sz w:val="24"/>
          <w:szCs w:val="24"/>
          <w:shd w:val="clear" w:color="auto" w:fill="FFFFFF"/>
        </w:rPr>
        <w:t xml:space="preserve"> https://bit.ly/3Fh0fyb</w:t>
      </w:r>
      <w:r w:rsidR="00DA3F49">
        <w:rPr>
          <w:sz w:val="24"/>
          <w:szCs w:val="24"/>
        </w:rPr>
        <w:t>&gt;</w:t>
      </w:r>
      <w:r w:rsidR="00DA3F49" w:rsidRPr="00847C8A">
        <w:rPr>
          <w:sz w:val="24"/>
          <w:szCs w:val="24"/>
          <w:shd w:val="clear" w:color="auto" w:fill="FFFFFF"/>
        </w:rPr>
        <w:t xml:space="preserve">. Acesso em: </w:t>
      </w:r>
      <w:r w:rsidR="00DA3F49">
        <w:rPr>
          <w:sz w:val="24"/>
          <w:szCs w:val="24"/>
          <w:shd w:val="clear" w:color="auto" w:fill="FFFFFF"/>
        </w:rPr>
        <w:t>11</w:t>
      </w:r>
      <w:r w:rsidR="00DA3F49" w:rsidRPr="00847C8A">
        <w:rPr>
          <w:sz w:val="24"/>
          <w:szCs w:val="24"/>
          <w:shd w:val="clear" w:color="auto" w:fill="FFFFFF"/>
        </w:rPr>
        <w:t xml:space="preserve"> j</w:t>
      </w:r>
      <w:r w:rsidR="00DA3F49">
        <w:rPr>
          <w:sz w:val="24"/>
          <w:szCs w:val="24"/>
          <w:shd w:val="clear" w:color="auto" w:fill="FFFFFF"/>
        </w:rPr>
        <w:t>a</w:t>
      </w:r>
      <w:r w:rsidR="00DA3F49" w:rsidRPr="00847C8A">
        <w:rPr>
          <w:sz w:val="24"/>
          <w:szCs w:val="24"/>
          <w:shd w:val="clear" w:color="auto" w:fill="FFFFFF"/>
        </w:rPr>
        <w:t>n. 202</w:t>
      </w:r>
      <w:r w:rsidR="00DA3F49">
        <w:rPr>
          <w:sz w:val="24"/>
          <w:szCs w:val="24"/>
          <w:shd w:val="clear" w:color="auto" w:fill="FFFFFF"/>
        </w:rPr>
        <w:t>2</w:t>
      </w:r>
      <w:r w:rsidR="00DA3F49" w:rsidRPr="00847C8A">
        <w:rPr>
          <w:sz w:val="24"/>
          <w:szCs w:val="24"/>
          <w:shd w:val="clear" w:color="auto" w:fill="FFFFFF"/>
        </w:rPr>
        <w:t>.</w:t>
      </w:r>
    </w:p>
    <w:p w14:paraId="094033F4" w14:textId="77777777" w:rsidR="00C247D8" w:rsidRDefault="00C247D8" w:rsidP="00C247D8">
      <w:pPr>
        <w:ind w:firstLine="0"/>
      </w:pPr>
    </w:p>
    <w:p w14:paraId="7F15C651" w14:textId="77777777" w:rsidR="00C247D8" w:rsidRPr="00C247D8" w:rsidRDefault="00C15707" w:rsidP="00C247D8">
      <w:pPr>
        <w:ind w:firstLine="0"/>
      </w:pPr>
      <w:r w:rsidRPr="00EE3C08">
        <w:rPr>
          <w:shd w:val="clear" w:color="auto" w:fill="FFFFFF"/>
        </w:rPr>
        <w:t xml:space="preserve">GHADERIZADEH, S. et al. </w:t>
      </w:r>
      <w:r w:rsidR="00C247D8" w:rsidRPr="00C247D8">
        <w:rPr>
          <w:shd w:val="clear" w:color="auto" w:fill="FFFFFF"/>
          <w:lang w:val="en-US"/>
        </w:rPr>
        <w:t>Hyperspectral Image Classification Using a Hybrid 3D-2D Convolutional Neural Networks. </w:t>
      </w:r>
      <w:r w:rsidR="00C247D8" w:rsidRPr="00C247D8">
        <w:rPr>
          <w:b/>
          <w:bCs/>
          <w:shd w:val="clear" w:color="auto" w:fill="FFFFFF"/>
          <w:lang w:val="en-US"/>
        </w:rPr>
        <w:t>IEEE Journal of Selected Topics in Applied Earth Observations and Remote Sensing</w:t>
      </w:r>
      <w:r w:rsidR="00C247D8" w:rsidRPr="00C247D8">
        <w:rPr>
          <w:shd w:val="clear" w:color="auto" w:fill="FFFFFF"/>
          <w:lang w:val="en-US"/>
        </w:rPr>
        <w:t>, [</w:t>
      </w:r>
      <w:r w:rsidR="00C247D8" w:rsidRPr="00C247D8">
        <w:rPr>
          <w:i/>
          <w:iCs/>
          <w:shd w:val="clear" w:color="auto" w:fill="FFFFFF"/>
          <w:lang w:val="en-US"/>
        </w:rPr>
        <w:t>s. l.</w:t>
      </w:r>
      <w:r w:rsidR="00C247D8" w:rsidRPr="00C247D8">
        <w:rPr>
          <w:shd w:val="clear" w:color="auto" w:fill="FFFFFF"/>
          <w:lang w:val="en-US"/>
        </w:rPr>
        <w:t xml:space="preserve">], v. 14, 2021. </w:t>
      </w:r>
      <w:r w:rsidRPr="00EE3C08">
        <w:rPr>
          <w:shd w:val="clear" w:color="auto" w:fill="FFFFFF"/>
        </w:rPr>
        <w:t xml:space="preserve">Disponível em: &lt;https://ieeexplore.ieee.org/document/9495233&gt;. </w:t>
      </w:r>
      <w:r w:rsidR="00C247D8">
        <w:rPr>
          <w:shd w:val="clear" w:color="auto" w:fill="FFFFFF"/>
        </w:rPr>
        <w:t>Acesso em: 8 jun. 2022.</w:t>
      </w:r>
    </w:p>
    <w:p w14:paraId="016617DA" w14:textId="77777777" w:rsidR="006A0AAC" w:rsidRPr="00847C8A" w:rsidRDefault="006A0AAC" w:rsidP="006A0AAC">
      <w:pPr>
        <w:ind w:firstLine="0"/>
      </w:pPr>
    </w:p>
    <w:p w14:paraId="44ADB493" w14:textId="77777777" w:rsidR="00F904A2" w:rsidRPr="00847C8A" w:rsidRDefault="006A0AAC" w:rsidP="00F904A2">
      <w:pPr>
        <w:ind w:firstLine="0"/>
      </w:pPr>
      <w:r w:rsidRPr="00FD475D">
        <w:rPr>
          <w:lang w:val="en-US"/>
        </w:rPr>
        <w:t>GILROY, A</w:t>
      </w:r>
      <w:r w:rsidR="009903FD" w:rsidRPr="00FD475D">
        <w:rPr>
          <w:lang w:val="en-US"/>
        </w:rPr>
        <w:t>.</w:t>
      </w:r>
      <w:r w:rsidRPr="00FD475D">
        <w:rPr>
          <w:lang w:val="en-US"/>
        </w:rPr>
        <w:t xml:space="preserve"> M.</w:t>
      </w:r>
      <w:r w:rsidR="00A952ED" w:rsidRPr="00FD475D">
        <w:rPr>
          <w:lang w:val="en-US"/>
        </w:rPr>
        <w:t xml:space="preserve"> et al</w:t>
      </w:r>
      <w:r w:rsidRPr="00FD475D">
        <w:rPr>
          <w:lang w:val="en-US"/>
        </w:rPr>
        <w:t xml:space="preserve">. </w:t>
      </w:r>
      <w:r w:rsidRPr="00847C8A">
        <w:rPr>
          <w:b/>
          <w:bCs/>
        </w:rPr>
        <w:t>Atlas de Anatomia</w:t>
      </w:r>
      <w:r w:rsidRPr="00847C8A">
        <w:t>. 3. ed. rev. Rio de Janeiro: Guanabara Koogan, 2017. 689 p.</w:t>
      </w:r>
    </w:p>
    <w:p w14:paraId="56F555F3" w14:textId="77777777" w:rsidR="006A0AAC" w:rsidRPr="00847C8A" w:rsidRDefault="006A0AAC" w:rsidP="00F904A2">
      <w:pPr>
        <w:ind w:firstLine="0"/>
      </w:pPr>
    </w:p>
    <w:p w14:paraId="1CEF3BD2" w14:textId="77777777" w:rsidR="00F904A2" w:rsidRPr="00847C8A" w:rsidRDefault="00C15707" w:rsidP="00F904A2">
      <w:pPr>
        <w:pStyle w:val="Legenda"/>
        <w:jc w:val="both"/>
        <w:rPr>
          <w:sz w:val="24"/>
          <w:szCs w:val="24"/>
        </w:rPr>
      </w:pPr>
      <w:r w:rsidRPr="00EE3C08">
        <w:rPr>
          <w:sz w:val="24"/>
          <w:szCs w:val="24"/>
        </w:rPr>
        <w:t xml:space="preserve">HUMAN INSTRUMENTS. </w:t>
      </w:r>
      <w:r w:rsidRPr="00EE3C08">
        <w:rPr>
          <w:b/>
          <w:sz w:val="24"/>
          <w:szCs w:val="24"/>
        </w:rPr>
        <w:t>Haptic Baton</w:t>
      </w:r>
      <w:r w:rsidRPr="00EE3C08">
        <w:rPr>
          <w:sz w:val="24"/>
          <w:szCs w:val="24"/>
        </w:rPr>
        <w:t xml:space="preserve">. [S. l.], [20--?] </w:t>
      </w:r>
      <w:r w:rsidR="00F904A2" w:rsidRPr="00847C8A">
        <w:rPr>
          <w:sz w:val="24"/>
          <w:szCs w:val="24"/>
        </w:rPr>
        <w:t>Disponível em: &lt;https://www.humaninstruments.co.uk/haptic-baton&gt;. Acesso em: 19 jul. 2021.</w:t>
      </w:r>
    </w:p>
    <w:p w14:paraId="20D6BA63" w14:textId="77777777" w:rsidR="00F904A2" w:rsidRPr="00847C8A" w:rsidRDefault="00F904A2" w:rsidP="00F904A2">
      <w:pPr>
        <w:ind w:firstLine="0"/>
      </w:pPr>
    </w:p>
    <w:p w14:paraId="68B92C4C" w14:textId="77777777" w:rsidR="00F904A2" w:rsidRPr="00847C8A" w:rsidRDefault="0003397E" w:rsidP="00F904A2">
      <w:pPr>
        <w:pStyle w:val="Legenda"/>
        <w:jc w:val="both"/>
        <w:rPr>
          <w:sz w:val="24"/>
          <w:szCs w:val="24"/>
        </w:rPr>
      </w:pPr>
      <w:bookmarkStart w:id="194" w:name="_Hlk89291303"/>
      <w:r w:rsidRPr="007A2BA4">
        <w:rPr>
          <w:sz w:val="24"/>
          <w:szCs w:val="24"/>
          <w:lang w:val="en-US"/>
        </w:rPr>
        <w:t xml:space="preserve">INVENSENSE (U.S.A). </w:t>
      </w:r>
      <w:r w:rsidRPr="007A2BA4">
        <w:rPr>
          <w:b/>
          <w:sz w:val="24"/>
          <w:szCs w:val="24"/>
          <w:lang w:val="en-US"/>
        </w:rPr>
        <w:t>MPU-6000 and MPU-6050 Product Specification</w:t>
      </w:r>
      <w:r w:rsidRPr="007A2BA4">
        <w:rPr>
          <w:sz w:val="24"/>
          <w:szCs w:val="24"/>
          <w:lang w:val="en-US"/>
        </w:rPr>
        <w:t xml:space="preserve">. </w:t>
      </w:r>
      <w:r w:rsidR="00F904A2" w:rsidRPr="00847C8A">
        <w:rPr>
          <w:sz w:val="24"/>
          <w:szCs w:val="24"/>
        </w:rPr>
        <w:t xml:space="preserve">Califórnia, 2013. Disponível em: &lt;https://bit.ly/3zg68ZW&gt;. Acesso em: 19 jul. 2021.  </w:t>
      </w:r>
    </w:p>
    <w:bookmarkEnd w:id="194"/>
    <w:p w14:paraId="22E552A0" w14:textId="77777777" w:rsidR="00F904A2" w:rsidRPr="00847C8A" w:rsidRDefault="00F904A2" w:rsidP="00F904A2">
      <w:pPr>
        <w:pStyle w:val="Legenda"/>
        <w:jc w:val="both"/>
        <w:rPr>
          <w:sz w:val="24"/>
          <w:szCs w:val="24"/>
        </w:rPr>
      </w:pPr>
    </w:p>
    <w:p w14:paraId="529F96FF" w14:textId="77777777" w:rsidR="00F904A2" w:rsidRPr="00B127F8" w:rsidRDefault="0003397E" w:rsidP="00F904A2">
      <w:pPr>
        <w:pStyle w:val="Legenda"/>
        <w:jc w:val="both"/>
        <w:rPr>
          <w:sz w:val="24"/>
          <w:szCs w:val="24"/>
        </w:rPr>
      </w:pPr>
      <w:bookmarkStart w:id="195" w:name="_Hlk89291344"/>
      <w:r w:rsidRPr="007A2BA4">
        <w:rPr>
          <w:sz w:val="24"/>
          <w:szCs w:val="24"/>
          <w:lang w:val="en-US"/>
        </w:rPr>
        <w:t xml:space="preserve">JINLONG MACHINERY. </w:t>
      </w:r>
      <w:r w:rsidRPr="007A2BA4">
        <w:rPr>
          <w:b/>
          <w:sz w:val="24"/>
          <w:szCs w:val="24"/>
          <w:lang w:val="en-US"/>
        </w:rPr>
        <w:t>C1026B002F</w:t>
      </w:r>
      <w:r w:rsidRPr="007A2BA4">
        <w:rPr>
          <w:sz w:val="24"/>
          <w:szCs w:val="24"/>
          <w:lang w:val="en-US"/>
        </w:rPr>
        <w:t xml:space="preserve">. [S. l.], 2009. </w:t>
      </w:r>
      <w:r w:rsidR="00F904A2" w:rsidRPr="00847C8A">
        <w:rPr>
          <w:sz w:val="24"/>
          <w:szCs w:val="24"/>
        </w:rPr>
        <w:t xml:space="preserve">Disponível em: &lt;https://bit.ly/3eAGBTD&gt;. </w:t>
      </w:r>
      <w:r w:rsidR="00F904A2" w:rsidRPr="00B127F8">
        <w:rPr>
          <w:sz w:val="24"/>
          <w:szCs w:val="24"/>
        </w:rPr>
        <w:t xml:space="preserve">Acesso em: 19 jul. 2021. </w:t>
      </w:r>
    </w:p>
    <w:bookmarkEnd w:id="195"/>
    <w:p w14:paraId="4F708A6E" w14:textId="77777777" w:rsidR="00F904A2" w:rsidRPr="00B127F8" w:rsidRDefault="00F904A2" w:rsidP="00F904A2">
      <w:pPr>
        <w:ind w:firstLine="0"/>
      </w:pPr>
    </w:p>
    <w:p w14:paraId="2B7B76FA" w14:textId="77777777" w:rsidR="00340AFE" w:rsidRPr="00B127F8" w:rsidRDefault="00340AFE" w:rsidP="00340AFE">
      <w:pPr>
        <w:ind w:firstLine="0"/>
        <w:rPr>
          <w:lang w:val="en-US"/>
        </w:rPr>
      </w:pPr>
      <w:r w:rsidRPr="007658D9">
        <w:rPr>
          <w:lang w:val="en-US"/>
        </w:rPr>
        <w:t>KERAS.</w:t>
      </w:r>
      <w:r w:rsidRPr="007658D9">
        <w:rPr>
          <w:b/>
          <w:bCs/>
          <w:lang w:val="en-US"/>
        </w:rPr>
        <w:t>ABOUT Keras</w:t>
      </w:r>
      <w:r w:rsidRPr="007658D9">
        <w:rPr>
          <w:lang w:val="en-US"/>
        </w:rPr>
        <w:t xml:space="preserve">. [S. l.], 201-?. </w:t>
      </w:r>
      <w:r w:rsidRPr="00340AFE">
        <w:t xml:space="preserve">Disponível em: </w:t>
      </w:r>
      <w:r>
        <w:t>&lt;</w:t>
      </w:r>
      <w:r w:rsidRPr="00340AFE">
        <w:t>https://keras.io/about/</w:t>
      </w:r>
      <w:r>
        <w:t>&gt;</w:t>
      </w:r>
      <w:r w:rsidRPr="00340AFE">
        <w:t xml:space="preserve">. </w:t>
      </w:r>
      <w:r w:rsidRPr="00B127F8">
        <w:rPr>
          <w:lang w:val="en-US"/>
        </w:rPr>
        <w:t>Acesso em: 4 mai. 2022.</w:t>
      </w:r>
    </w:p>
    <w:p w14:paraId="3A902691" w14:textId="77777777" w:rsidR="00340AFE" w:rsidRPr="00B127F8" w:rsidRDefault="00340AFE" w:rsidP="00F904A2">
      <w:pPr>
        <w:ind w:firstLine="0"/>
        <w:rPr>
          <w:lang w:val="en-US"/>
        </w:rPr>
      </w:pPr>
    </w:p>
    <w:p w14:paraId="47246909" w14:textId="77777777" w:rsidR="00662721" w:rsidRDefault="00F904A2" w:rsidP="00F904A2">
      <w:pPr>
        <w:pStyle w:val="Legenda"/>
        <w:jc w:val="both"/>
        <w:rPr>
          <w:sz w:val="24"/>
          <w:szCs w:val="24"/>
          <w:lang w:val="en-US"/>
        </w:rPr>
      </w:pPr>
      <w:r w:rsidRPr="00847C8A">
        <w:rPr>
          <w:sz w:val="24"/>
          <w:szCs w:val="24"/>
          <w:lang w:val="en-US"/>
        </w:rPr>
        <w:t>KOLBAN, N.</w:t>
      </w:r>
      <w:r w:rsidRPr="00847C8A">
        <w:rPr>
          <w:b/>
          <w:sz w:val="24"/>
          <w:szCs w:val="24"/>
          <w:lang w:val="en-US"/>
        </w:rPr>
        <w:t xml:space="preserve"> Kolban's Book on ESP8266</w:t>
      </w:r>
      <w:r w:rsidRPr="00847C8A">
        <w:rPr>
          <w:sz w:val="24"/>
          <w:szCs w:val="24"/>
          <w:lang w:val="en-US"/>
        </w:rPr>
        <w:t>. Texas, USA: [s. n.], 2016.</w:t>
      </w:r>
    </w:p>
    <w:p w14:paraId="5ADE485F" w14:textId="77777777" w:rsidR="00662721" w:rsidRDefault="00662721" w:rsidP="00F904A2">
      <w:pPr>
        <w:pStyle w:val="Legenda"/>
        <w:jc w:val="both"/>
        <w:rPr>
          <w:sz w:val="24"/>
          <w:szCs w:val="24"/>
          <w:lang w:val="en-US"/>
        </w:rPr>
      </w:pPr>
    </w:p>
    <w:p w14:paraId="1C8B5701" w14:textId="77777777" w:rsidR="00662721" w:rsidRDefault="00662721" w:rsidP="00662721">
      <w:pPr>
        <w:ind w:firstLine="0"/>
        <w:rPr>
          <w:bCs/>
        </w:rPr>
      </w:pPr>
      <w:r w:rsidRPr="00662721">
        <w:rPr>
          <w:bCs/>
          <w:lang w:val="en-US"/>
        </w:rPr>
        <w:t xml:space="preserve">LIU, Lei. β -Dropout: A Unified Dropout. </w:t>
      </w:r>
      <w:r w:rsidRPr="00662721">
        <w:rPr>
          <w:b/>
        </w:rPr>
        <w:t>IEEE Access,</w:t>
      </w:r>
      <w:r w:rsidRPr="00662721">
        <w:rPr>
          <w:bCs/>
        </w:rPr>
        <w:t xml:space="preserve"> [s. l.], 2019. Disponível em: </w:t>
      </w:r>
      <w:r>
        <w:rPr>
          <w:bCs/>
        </w:rPr>
        <w:t>&lt;</w:t>
      </w:r>
      <w:r w:rsidRPr="00662721">
        <w:rPr>
          <w:bCs/>
        </w:rPr>
        <w:t>https://ieeexplore.ieee.org/document/8666975</w:t>
      </w:r>
      <w:r>
        <w:rPr>
          <w:bCs/>
        </w:rPr>
        <w:t>&gt;</w:t>
      </w:r>
      <w:r w:rsidRPr="00662721">
        <w:rPr>
          <w:bCs/>
        </w:rPr>
        <w:t xml:space="preserve">. </w:t>
      </w:r>
      <w:r w:rsidRPr="00F76306">
        <w:rPr>
          <w:bCs/>
        </w:rPr>
        <w:t>Acesso em: 9 maio 2022.</w:t>
      </w:r>
    </w:p>
    <w:p w14:paraId="289589D2" w14:textId="77777777" w:rsidR="00EA6A1C" w:rsidRDefault="00EA6A1C" w:rsidP="00662721">
      <w:pPr>
        <w:ind w:firstLine="0"/>
        <w:rPr>
          <w:bCs/>
        </w:rPr>
      </w:pPr>
    </w:p>
    <w:p w14:paraId="0BD50992" w14:textId="77777777" w:rsidR="00F904A2" w:rsidRPr="0060526D" w:rsidRDefault="00EA6A1C" w:rsidP="0060526D">
      <w:pPr>
        <w:ind w:firstLine="0"/>
        <w:rPr>
          <w:bCs/>
        </w:rPr>
      </w:pPr>
      <w:r w:rsidRPr="00EA6A1C">
        <w:rPr>
          <w:bCs/>
        </w:rPr>
        <w:t>LOPES, I</w:t>
      </w:r>
      <w:r>
        <w:rPr>
          <w:bCs/>
        </w:rPr>
        <w:t>.</w:t>
      </w:r>
      <w:r w:rsidRPr="00EA6A1C">
        <w:rPr>
          <w:bCs/>
        </w:rPr>
        <w:t xml:space="preserve"> L; SANTOS, F</w:t>
      </w:r>
      <w:r>
        <w:rPr>
          <w:bCs/>
        </w:rPr>
        <w:t>.</w:t>
      </w:r>
      <w:r w:rsidRPr="00EA6A1C">
        <w:rPr>
          <w:bCs/>
        </w:rPr>
        <w:t xml:space="preserve"> A</w:t>
      </w:r>
      <w:r>
        <w:rPr>
          <w:bCs/>
        </w:rPr>
        <w:t>.</w:t>
      </w:r>
      <w:r w:rsidRPr="00EA6A1C">
        <w:rPr>
          <w:bCs/>
        </w:rPr>
        <w:t xml:space="preserve"> O; PINHEIRO, C</w:t>
      </w:r>
      <w:r>
        <w:rPr>
          <w:bCs/>
        </w:rPr>
        <w:t>.</w:t>
      </w:r>
      <w:r w:rsidRPr="00EA6A1C">
        <w:rPr>
          <w:bCs/>
        </w:rPr>
        <w:t xml:space="preserve"> A</w:t>
      </w:r>
      <w:r>
        <w:rPr>
          <w:bCs/>
        </w:rPr>
        <w:t>.</w:t>
      </w:r>
      <w:r w:rsidRPr="00EA6A1C">
        <w:rPr>
          <w:bCs/>
        </w:rPr>
        <w:t xml:space="preserve"> M. </w:t>
      </w:r>
      <w:r w:rsidRPr="00EA6A1C">
        <w:rPr>
          <w:b/>
        </w:rPr>
        <w:t>Inteligência artificial.</w:t>
      </w:r>
      <w:r w:rsidRPr="00EA6A1C">
        <w:rPr>
          <w:bCs/>
        </w:rPr>
        <w:t xml:space="preserve"> 1. ed. Rio de Janeiro: Elsevier, 2014.</w:t>
      </w:r>
    </w:p>
    <w:p w14:paraId="06DCD612" w14:textId="77777777" w:rsidR="00F904A2" w:rsidRPr="00F76306" w:rsidRDefault="00F904A2" w:rsidP="00F904A2">
      <w:pPr>
        <w:ind w:firstLine="0"/>
      </w:pPr>
    </w:p>
    <w:p w14:paraId="610D3492" w14:textId="77777777" w:rsidR="00F904A2" w:rsidRPr="00847C8A" w:rsidRDefault="00F904A2" w:rsidP="00F904A2">
      <w:pPr>
        <w:ind w:firstLine="0"/>
      </w:pPr>
      <w:r w:rsidRPr="00847C8A">
        <w:t xml:space="preserve">MAIA, L. P. </w:t>
      </w:r>
      <w:r w:rsidRPr="00847C8A">
        <w:rPr>
          <w:b/>
          <w:bCs/>
        </w:rPr>
        <w:t>Arquitetura de redes de computadores</w:t>
      </w:r>
      <w:r w:rsidRPr="00847C8A">
        <w:t>. 2. ed. Rio de Janeiro: LTC, 2013.</w:t>
      </w:r>
    </w:p>
    <w:p w14:paraId="52A6C28B" w14:textId="77777777" w:rsidR="00F904A2" w:rsidRPr="00847C8A" w:rsidRDefault="00F904A2" w:rsidP="00F904A2">
      <w:pPr>
        <w:ind w:firstLine="0"/>
      </w:pPr>
    </w:p>
    <w:p w14:paraId="628231D9" w14:textId="77777777" w:rsidR="00D56A5F" w:rsidRPr="007A2BA4" w:rsidRDefault="00DF6567" w:rsidP="00F904A2">
      <w:pPr>
        <w:ind w:firstLine="0"/>
      </w:pPr>
      <w:r w:rsidRPr="00847C8A">
        <w:t>MALVINO, A; BATES, D</w:t>
      </w:r>
      <w:r w:rsidRPr="00847C8A">
        <w:rPr>
          <w:b/>
          <w:bCs/>
        </w:rPr>
        <w:t>. Eletrônica - Volume 1</w:t>
      </w:r>
      <w:r w:rsidRPr="00847C8A">
        <w:t xml:space="preserve">. </w:t>
      </w:r>
      <w:r w:rsidR="00237581" w:rsidRPr="007A2BA4">
        <w:t>8. ed. Porto Alegre: AMGH, 2016. 608 p. v. 1.</w:t>
      </w:r>
    </w:p>
    <w:p w14:paraId="37BF4C7E" w14:textId="77777777" w:rsidR="00DF6567" w:rsidRPr="007A2BA4" w:rsidRDefault="00DF6567" w:rsidP="00F904A2">
      <w:pPr>
        <w:ind w:firstLine="0"/>
      </w:pPr>
    </w:p>
    <w:p w14:paraId="40E63E83" w14:textId="77777777" w:rsidR="005309EC" w:rsidRPr="007A2BA4" w:rsidRDefault="005309EC" w:rsidP="005309EC">
      <w:pPr>
        <w:ind w:firstLine="0"/>
      </w:pPr>
      <w:r w:rsidRPr="005309EC">
        <w:rPr>
          <w:lang w:val="en-US"/>
        </w:rPr>
        <w:lastRenderedPageBreak/>
        <w:t>MARTIN, John H. </w:t>
      </w:r>
      <w:r w:rsidRPr="005309EC">
        <w:rPr>
          <w:b/>
          <w:bCs/>
          <w:lang w:val="en-US"/>
        </w:rPr>
        <w:t>Neuroanatomia</w:t>
      </w:r>
      <w:r w:rsidRPr="005309EC">
        <w:rPr>
          <w:lang w:val="en-US"/>
        </w:rPr>
        <w:t xml:space="preserve">. 4. ed. </w:t>
      </w:r>
      <w:r w:rsidR="00C15707" w:rsidRPr="007A2BA4">
        <w:t>Nova York: AMGH, 2013.</w:t>
      </w:r>
    </w:p>
    <w:p w14:paraId="5BF8FF08" w14:textId="77777777" w:rsidR="005309EC" w:rsidRPr="007A2BA4" w:rsidRDefault="005309EC" w:rsidP="005309EC"/>
    <w:p w14:paraId="7A5CAEC5" w14:textId="77777777" w:rsidR="00F904A2" w:rsidRPr="00847C8A" w:rsidRDefault="00F904A2" w:rsidP="00F904A2">
      <w:pPr>
        <w:pStyle w:val="Legenda"/>
        <w:jc w:val="both"/>
        <w:rPr>
          <w:sz w:val="24"/>
          <w:szCs w:val="24"/>
        </w:rPr>
      </w:pPr>
      <w:r w:rsidRPr="00847C8A">
        <w:rPr>
          <w:sz w:val="24"/>
          <w:szCs w:val="24"/>
        </w:rPr>
        <w:t xml:space="preserve">MENESES, E. B. de. REDE WIRELESS: UMA SOLUÇÃO SEM FIOS. </w:t>
      </w:r>
      <w:r w:rsidRPr="00847C8A">
        <w:rPr>
          <w:b/>
          <w:sz w:val="24"/>
          <w:szCs w:val="24"/>
        </w:rPr>
        <w:t>Revista Científica Semana Acadêmica.</w:t>
      </w:r>
      <w:r w:rsidRPr="00847C8A">
        <w:rPr>
          <w:sz w:val="24"/>
          <w:szCs w:val="24"/>
        </w:rPr>
        <w:t xml:space="preserve"> Fortaleza, Ceará, v.1, n.4, 2011. Disponível em: &lt;https://semanaacademica.com.br/artigo/rede-wireless-uma-solucao-sem-fios&gt;. Acessado em: 19</w:t>
      </w:r>
      <w:r w:rsidR="00D263CC">
        <w:rPr>
          <w:sz w:val="24"/>
          <w:szCs w:val="24"/>
        </w:rPr>
        <w:t xml:space="preserve"> jul. </w:t>
      </w:r>
      <w:r w:rsidRPr="00847C8A">
        <w:rPr>
          <w:sz w:val="24"/>
          <w:szCs w:val="24"/>
        </w:rPr>
        <w:t>2021.</w:t>
      </w:r>
    </w:p>
    <w:p w14:paraId="50A9A5BD" w14:textId="77777777" w:rsidR="00F904A2" w:rsidRPr="00847C8A" w:rsidRDefault="00F904A2" w:rsidP="00F904A2">
      <w:pPr>
        <w:ind w:firstLine="0"/>
      </w:pPr>
    </w:p>
    <w:p w14:paraId="17482C56" w14:textId="77777777" w:rsidR="00440967" w:rsidRPr="007A2BA4" w:rsidRDefault="00440967" w:rsidP="00440967">
      <w:pPr>
        <w:pStyle w:val="Legenda"/>
        <w:rPr>
          <w:sz w:val="24"/>
          <w:szCs w:val="24"/>
          <w:lang w:val="en-US"/>
        </w:rPr>
      </w:pPr>
      <w:r w:rsidRPr="00847C8A">
        <w:rPr>
          <w:sz w:val="24"/>
          <w:szCs w:val="24"/>
        </w:rPr>
        <w:t>NAHVI, M; EDMINISTER, J. A</w:t>
      </w:r>
      <w:r w:rsidRPr="00847C8A">
        <w:rPr>
          <w:b/>
          <w:bCs w:val="0"/>
          <w:sz w:val="24"/>
          <w:szCs w:val="24"/>
        </w:rPr>
        <w:t>. Circuitos Elétricos</w:t>
      </w:r>
      <w:r w:rsidRPr="00847C8A">
        <w:rPr>
          <w:sz w:val="24"/>
          <w:szCs w:val="24"/>
        </w:rPr>
        <w:t xml:space="preserve">: Coleção Schaum. </w:t>
      </w:r>
      <w:r w:rsidRPr="00847C8A">
        <w:rPr>
          <w:sz w:val="24"/>
          <w:szCs w:val="24"/>
          <w:lang w:val="en-US"/>
        </w:rPr>
        <w:t xml:space="preserve">5. ed. [S. l.]: ‎ Bookman, 2014. </w:t>
      </w:r>
      <w:r w:rsidR="00C15707" w:rsidRPr="007A2BA4">
        <w:rPr>
          <w:sz w:val="24"/>
          <w:szCs w:val="24"/>
          <w:lang w:val="en-US"/>
        </w:rPr>
        <w:t>504 p.</w:t>
      </w:r>
    </w:p>
    <w:p w14:paraId="46D9AF91" w14:textId="77777777" w:rsidR="00440967" w:rsidRPr="007A2BA4" w:rsidRDefault="00440967" w:rsidP="00F904A2">
      <w:pPr>
        <w:ind w:firstLine="0"/>
        <w:rPr>
          <w:lang w:val="en-US"/>
        </w:rPr>
      </w:pPr>
    </w:p>
    <w:p w14:paraId="28311CBA" w14:textId="77777777" w:rsidR="00F904A2" w:rsidRPr="00847C8A" w:rsidRDefault="00C15707" w:rsidP="00F904A2">
      <w:pPr>
        <w:ind w:firstLine="0"/>
      </w:pPr>
      <w:r w:rsidRPr="007A2BA4">
        <w:rPr>
          <w:lang w:val="en-US"/>
        </w:rPr>
        <w:t xml:space="preserve">MOUSER ELETRONICS. </w:t>
      </w:r>
      <w:r w:rsidRPr="007A2BA4">
        <w:rPr>
          <w:b/>
          <w:bCs/>
          <w:lang w:val="en-US"/>
        </w:rPr>
        <w:t>MPU-6050 TDK InvenSense.</w:t>
      </w:r>
      <w:r w:rsidRPr="007A2BA4">
        <w:rPr>
          <w:lang w:val="en-US"/>
        </w:rPr>
        <w:t xml:space="preserve"> </w:t>
      </w:r>
      <w:r w:rsidR="004C1162" w:rsidRPr="00847C8A">
        <w:t>[S. l.], 2021. Disponível em: &lt;https://bit.ly/2Ud2Vvu&gt;. Acesso em: 11 ago. 2021.</w:t>
      </w:r>
    </w:p>
    <w:p w14:paraId="7F27D73F" w14:textId="77777777" w:rsidR="004C1162" w:rsidRPr="00847C8A" w:rsidRDefault="004C1162" w:rsidP="00F904A2">
      <w:pPr>
        <w:ind w:firstLine="0"/>
      </w:pPr>
    </w:p>
    <w:p w14:paraId="36797743" w14:textId="77777777" w:rsidR="00F904A2" w:rsidRDefault="00C15707" w:rsidP="00F904A2">
      <w:pPr>
        <w:ind w:firstLine="0"/>
        <w:rPr>
          <w:bCs/>
        </w:rPr>
      </w:pPr>
      <w:r w:rsidRPr="00EE3C08">
        <w:rPr>
          <w:bCs/>
        </w:rPr>
        <w:t xml:space="preserve">MOUSER ELETRONICS. </w:t>
      </w:r>
      <w:r w:rsidRPr="00EE3C08">
        <w:rPr>
          <w:b/>
        </w:rPr>
        <w:t>113990105 Seeed Studio.</w:t>
      </w:r>
      <w:r w:rsidRPr="00EE3C08">
        <w:rPr>
          <w:bCs/>
        </w:rPr>
        <w:t xml:space="preserve"> [S. l.], 2021. </w:t>
      </w:r>
      <w:r w:rsidR="004C1162" w:rsidRPr="00847C8A">
        <w:rPr>
          <w:bCs/>
        </w:rPr>
        <w:t>Disponível em: &lt;https://bit.ly/3jKvFEF&gt;. Acesso em: 11 ago. 2021.</w:t>
      </w:r>
    </w:p>
    <w:p w14:paraId="6CE1040D" w14:textId="77777777" w:rsidR="00490D3E" w:rsidRPr="00847C8A" w:rsidRDefault="00490D3E" w:rsidP="00F904A2">
      <w:pPr>
        <w:ind w:firstLine="0"/>
        <w:rPr>
          <w:bCs/>
        </w:rPr>
      </w:pPr>
    </w:p>
    <w:p w14:paraId="0F656834" w14:textId="77777777" w:rsidR="00490D3E" w:rsidRDefault="00C15707" w:rsidP="00490D3E">
      <w:pPr>
        <w:pStyle w:val="Legenda"/>
        <w:jc w:val="both"/>
        <w:rPr>
          <w:sz w:val="24"/>
          <w:szCs w:val="24"/>
        </w:rPr>
      </w:pPr>
      <w:r w:rsidRPr="00EE3C08">
        <w:rPr>
          <w:sz w:val="24"/>
          <w:szCs w:val="24"/>
        </w:rPr>
        <w:t xml:space="preserve">MOUSER ELECTRONICS. </w:t>
      </w:r>
      <w:r w:rsidRPr="00EE3C08">
        <w:rPr>
          <w:b/>
          <w:sz w:val="24"/>
          <w:szCs w:val="24"/>
        </w:rPr>
        <w:t>Vibration Motors: Parallax 28821.</w:t>
      </w:r>
      <w:r w:rsidRPr="00EE3C08">
        <w:rPr>
          <w:sz w:val="24"/>
          <w:szCs w:val="24"/>
        </w:rPr>
        <w:t xml:space="preserve"> </w:t>
      </w:r>
      <w:r w:rsidR="00490D3E" w:rsidRPr="00847C8A">
        <w:rPr>
          <w:sz w:val="24"/>
          <w:szCs w:val="24"/>
        </w:rPr>
        <w:t>[S. l.], 2021. Disponível em: &lt;https://bit.ly/3rjASXa&gt;. Acesso em: 19 jul. 2021.</w:t>
      </w:r>
    </w:p>
    <w:p w14:paraId="405B4192" w14:textId="77777777" w:rsidR="00490D3E" w:rsidRPr="00490D3E" w:rsidRDefault="00490D3E" w:rsidP="00490D3E"/>
    <w:p w14:paraId="07EF5E1A" w14:textId="77777777" w:rsidR="00490D3E" w:rsidRPr="00847C8A" w:rsidRDefault="00490D3E" w:rsidP="00490D3E">
      <w:pPr>
        <w:pStyle w:val="Legenda"/>
        <w:jc w:val="both"/>
        <w:rPr>
          <w:sz w:val="24"/>
          <w:szCs w:val="24"/>
        </w:rPr>
      </w:pPr>
      <w:r w:rsidRPr="00847C8A">
        <w:rPr>
          <w:sz w:val="24"/>
          <w:szCs w:val="24"/>
        </w:rPr>
        <w:t xml:space="preserve">MORAES, A. F. de. </w:t>
      </w:r>
      <w:r w:rsidRPr="00847C8A">
        <w:rPr>
          <w:b/>
          <w:sz w:val="24"/>
          <w:szCs w:val="24"/>
        </w:rPr>
        <w:t>Redes de computadores</w:t>
      </w:r>
      <w:r w:rsidRPr="00847C8A">
        <w:rPr>
          <w:sz w:val="24"/>
          <w:szCs w:val="24"/>
        </w:rPr>
        <w:t>. 5. ed. Florianópolis, SC: Saraiva Educação, 2016.</w:t>
      </w:r>
    </w:p>
    <w:p w14:paraId="04F9B9AE" w14:textId="77777777" w:rsidR="004C1162" w:rsidRPr="00847C8A" w:rsidRDefault="004C1162" w:rsidP="00F904A2">
      <w:pPr>
        <w:ind w:firstLine="0"/>
      </w:pPr>
    </w:p>
    <w:p w14:paraId="7B54FE75" w14:textId="77777777" w:rsidR="00F904A2" w:rsidRPr="00847C8A" w:rsidRDefault="00F904A2" w:rsidP="00F904A2">
      <w:pPr>
        <w:pStyle w:val="Legenda"/>
        <w:jc w:val="both"/>
        <w:rPr>
          <w:sz w:val="24"/>
          <w:szCs w:val="24"/>
        </w:rPr>
      </w:pPr>
      <w:r w:rsidRPr="00847C8A">
        <w:rPr>
          <w:sz w:val="24"/>
          <w:szCs w:val="24"/>
        </w:rPr>
        <w:t>MORIM, A</w:t>
      </w:r>
      <w:r w:rsidR="00490D3E">
        <w:rPr>
          <w:sz w:val="24"/>
          <w:szCs w:val="24"/>
        </w:rPr>
        <w:t>.</w:t>
      </w:r>
      <w:r w:rsidRPr="00847C8A">
        <w:rPr>
          <w:sz w:val="24"/>
          <w:szCs w:val="24"/>
        </w:rPr>
        <w:t xml:space="preserve"> L G. </w:t>
      </w:r>
      <w:r w:rsidRPr="00847C8A">
        <w:rPr>
          <w:b/>
          <w:sz w:val="24"/>
          <w:szCs w:val="24"/>
        </w:rPr>
        <w:t>Arquivo da Orquestra Sinfônica de Santa Maria: uma breve descrição do seu histórico organizacional</w:t>
      </w:r>
      <w:r w:rsidRPr="00847C8A">
        <w:rPr>
          <w:sz w:val="24"/>
          <w:szCs w:val="24"/>
        </w:rPr>
        <w:t xml:space="preserve">. Simpósio acervos musicais brasileiros: modalidade: comunicação, Pelotas, 2019. Disponível em: </w:t>
      </w:r>
      <w:r w:rsidR="00490D3E">
        <w:rPr>
          <w:sz w:val="24"/>
          <w:szCs w:val="24"/>
        </w:rPr>
        <w:t>&lt;</w:t>
      </w:r>
      <w:r w:rsidRPr="00847C8A">
        <w:rPr>
          <w:sz w:val="24"/>
          <w:szCs w:val="24"/>
        </w:rPr>
        <w:t>http://bit.ly/OrquestraSM</w:t>
      </w:r>
      <w:r w:rsidR="00490D3E">
        <w:rPr>
          <w:sz w:val="24"/>
          <w:szCs w:val="24"/>
        </w:rPr>
        <w:t>&gt;</w:t>
      </w:r>
      <w:r w:rsidRPr="00847C8A">
        <w:rPr>
          <w:sz w:val="24"/>
          <w:szCs w:val="24"/>
        </w:rPr>
        <w:t>. Acesso em: 26 mai</w:t>
      </w:r>
      <w:r w:rsidR="00EE3C08">
        <w:rPr>
          <w:sz w:val="24"/>
          <w:szCs w:val="24"/>
        </w:rPr>
        <w:t>.</w:t>
      </w:r>
      <w:r w:rsidRPr="00847C8A">
        <w:rPr>
          <w:sz w:val="24"/>
          <w:szCs w:val="24"/>
        </w:rPr>
        <w:t xml:space="preserve"> 2021.</w:t>
      </w:r>
    </w:p>
    <w:p w14:paraId="06B2BBD4" w14:textId="77777777" w:rsidR="003759C0" w:rsidRPr="00847C8A" w:rsidRDefault="003759C0" w:rsidP="003759C0">
      <w:pPr>
        <w:ind w:firstLine="0"/>
      </w:pPr>
    </w:p>
    <w:p w14:paraId="11DC6818" w14:textId="77777777" w:rsidR="003759C0" w:rsidRPr="007A2BA4" w:rsidRDefault="003759C0" w:rsidP="003759C0">
      <w:pPr>
        <w:pStyle w:val="Legenda"/>
        <w:rPr>
          <w:sz w:val="24"/>
          <w:szCs w:val="24"/>
        </w:rPr>
      </w:pPr>
      <w:r w:rsidRPr="00B13365">
        <w:rPr>
          <w:sz w:val="24"/>
          <w:szCs w:val="24"/>
          <w:shd w:val="clear" w:color="auto" w:fill="FFFFFF"/>
        </w:rPr>
        <w:t>MULTCOMP. </w:t>
      </w:r>
      <w:r w:rsidRPr="00B13365">
        <w:rPr>
          <w:b/>
          <w:sz w:val="24"/>
          <w:szCs w:val="24"/>
          <w:shd w:val="clear" w:color="auto" w:fill="FFFFFF"/>
        </w:rPr>
        <w:t>2N2222</w:t>
      </w:r>
      <w:r w:rsidRPr="00B13365">
        <w:rPr>
          <w:sz w:val="24"/>
          <w:szCs w:val="24"/>
          <w:shd w:val="clear" w:color="auto" w:fill="FFFFFF"/>
        </w:rPr>
        <w:t xml:space="preserve">: Low Power Bipolar Transistors. </w:t>
      </w:r>
      <w:r w:rsidRPr="00847C8A">
        <w:rPr>
          <w:sz w:val="24"/>
          <w:szCs w:val="24"/>
          <w:shd w:val="clear" w:color="auto" w:fill="FFFFFF"/>
        </w:rPr>
        <w:t>[</w:t>
      </w:r>
      <w:r w:rsidRPr="00847C8A">
        <w:rPr>
          <w:i/>
          <w:iCs/>
          <w:sz w:val="24"/>
          <w:szCs w:val="24"/>
          <w:shd w:val="clear" w:color="auto" w:fill="FFFFFF"/>
        </w:rPr>
        <w:t>S. l.</w:t>
      </w:r>
      <w:r w:rsidRPr="00847C8A">
        <w:rPr>
          <w:sz w:val="24"/>
          <w:szCs w:val="24"/>
          <w:shd w:val="clear" w:color="auto" w:fill="FFFFFF"/>
        </w:rPr>
        <w:t>: </w:t>
      </w:r>
      <w:r w:rsidRPr="00847C8A">
        <w:rPr>
          <w:i/>
          <w:iCs/>
          <w:sz w:val="24"/>
          <w:szCs w:val="24"/>
          <w:shd w:val="clear" w:color="auto" w:fill="FFFFFF"/>
        </w:rPr>
        <w:t>s. n.</w:t>
      </w:r>
      <w:r w:rsidRPr="00847C8A">
        <w:rPr>
          <w:sz w:val="24"/>
          <w:szCs w:val="24"/>
          <w:shd w:val="clear" w:color="auto" w:fill="FFFFFF"/>
        </w:rPr>
        <w:t>], 2006. Disponível em:</w:t>
      </w:r>
      <w:r w:rsidRPr="00847C8A">
        <w:rPr>
          <w:sz w:val="24"/>
          <w:szCs w:val="24"/>
        </w:rPr>
        <w:t xml:space="preserve"> </w:t>
      </w:r>
      <w:r w:rsidR="00490D3E">
        <w:rPr>
          <w:sz w:val="24"/>
          <w:szCs w:val="24"/>
        </w:rPr>
        <w:t>&lt;</w:t>
      </w:r>
      <w:r w:rsidRPr="00847C8A">
        <w:rPr>
          <w:sz w:val="24"/>
          <w:szCs w:val="24"/>
          <w:shd w:val="clear" w:color="auto" w:fill="FFFFFF"/>
        </w:rPr>
        <w:t>https://bit.ly/31lg0qe</w:t>
      </w:r>
      <w:r w:rsidR="00490D3E">
        <w:rPr>
          <w:sz w:val="24"/>
          <w:szCs w:val="24"/>
          <w:shd w:val="clear" w:color="auto" w:fill="FFFFFF"/>
        </w:rPr>
        <w:t>&gt;</w:t>
      </w:r>
      <w:r w:rsidRPr="00847C8A">
        <w:rPr>
          <w:sz w:val="24"/>
          <w:szCs w:val="24"/>
          <w:shd w:val="clear" w:color="auto" w:fill="FFFFFF"/>
        </w:rPr>
        <w:t xml:space="preserve">. </w:t>
      </w:r>
      <w:r w:rsidRPr="007A2BA4">
        <w:rPr>
          <w:sz w:val="24"/>
          <w:szCs w:val="24"/>
          <w:shd w:val="clear" w:color="auto" w:fill="FFFFFF"/>
        </w:rPr>
        <w:t>Acesso em: 29 nov. 2021.</w:t>
      </w:r>
    </w:p>
    <w:p w14:paraId="4F921D69" w14:textId="77777777" w:rsidR="00F904A2" w:rsidRPr="007A2BA4" w:rsidRDefault="00F904A2" w:rsidP="00F904A2">
      <w:pPr>
        <w:ind w:firstLine="0"/>
      </w:pPr>
    </w:p>
    <w:p w14:paraId="337F23EE" w14:textId="77777777" w:rsidR="00F904A2" w:rsidRPr="00847C8A" w:rsidRDefault="00F904A2" w:rsidP="00F904A2">
      <w:pPr>
        <w:pStyle w:val="Legenda"/>
        <w:jc w:val="both"/>
        <w:rPr>
          <w:sz w:val="24"/>
          <w:szCs w:val="24"/>
        </w:rPr>
      </w:pPr>
      <w:r w:rsidRPr="007A2BA4">
        <w:rPr>
          <w:sz w:val="24"/>
          <w:szCs w:val="24"/>
        </w:rPr>
        <w:t xml:space="preserve">NASSCOM. </w:t>
      </w:r>
      <w:r w:rsidRPr="00847C8A">
        <w:rPr>
          <w:sz w:val="24"/>
          <w:szCs w:val="24"/>
          <w:lang w:val="en-US"/>
        </w:rPr>
        <w:t xml:space="preserve">Li2 Technologies. </w:t>
      </w:r>
      <w:r w:rsidRPr="00847C8A">
        <w:rPr>
          <w:b/>
          <w:sz w:val="24"/>
          <w:szCs w:val="24"/>
          <w:lang w:val="en-US"/>
        </w:rPr>
        <w:t>Set up Access point and Wifi station on NodeMCU</w:t>
      </w:r>
      <w:r w:rsidRPr="00847C8A">
        <w:rPr>
          <w:sz w:val="24"/>
          <w:szCs w:val="24"/>
          <w:lang w:val="en-US"/>
        </w:rPr>
        <w:t xml:space="preserve">. </w:t>
      </w:r>
      <w:r w:rsidRPr="00847C8A">
        <w:rPr>
          <w:sz w:val="24"/>
          <w:szCs w:val="24"/>
        </w:rPr>
        <w:t>[S. l.], 2021. Disponível em: &lt;https://tqb.li2.in/unit/how-do-access-point-and-wifi-station-work/&gt;. Acesso em: 19 jul. 2021.</w:t>
      </w:r>
    </w:p>
    <w:p w14:paraId="2F9232AF" w14:textId="77777777" w:rsidR="00F904A2" w:rsidRPr="00847C8A" w:rsidRDefault="00F904A2" w:rsidP="00F904A2">
      <w:pPr>
        <w:ind w:firstLine="0"/>
        <w:rPr>
          <w:lang w:val="pt-PT"/>
        </w:rPr>
      </w:pPr>
    </w:p>
    <w:p w14:paraId="16AF3985" w14:textId="77777777" w:rsidR="00F904A2" w:rsidRDefault="00F904A2" w:rsidP="00490D3E">
      <w:pPr>
        <w:ind w:firstLine="0"/>
        <w:rPr>
          <w:bCs/>
        </w:rPr>
      </w:pPr>
      <w:r w:rsidRPr="00847C8A">
        <w:lastRenderedPageBreak/>
        <w:t xml:space="preserve">NETO, A. M. D. </w:t>
      </w:r>
      <w:r w:rsidRPr="00847C8A">
        <w:rPr>
          <w:b/>
        </w:rPr>
        <w:t>Colete guia para deficientes visuais (CGPDV).</w:t>
      </w:r>
      <w:r w:rsidRPr="00847C8A">
        <w:t xml:space="preserve"> 2019. 65 p. Trabalho de Conclusão de Curso (Graduação em Engenharia Elétrica) - Centro Universitário Unifacvest, Lages, Santa Catarina, 2019.</w:t>
      </w:r>
      <w:r w:rsidR="00490D3E" w:rsidRPr="00490D3E">
        <w:rPr>
          <w:bCs/>
        </w:rPr>
        <w:t xml:space="preserve"> </w:t>
      </w:r>
      <w:r w:rsidR="00490D3E" w:rsidRPr="00847C8A">
        <w:rPr>
          <w:bCs/>
        </w:rPr>
        <w:t>Disponível em: &lt;</w:t>
      </w:r>
      <w:r w:rsidR="00490D3E" w:rsidRPr="00490D3E">
        <w:t>https://bit.ly/31Pi223</w:t>
      </w:r>
      <w:r w:rsidR="00490D3E" w:rsidRPr="00847C8A">
        <w:rPr>
          <w:bCs/>
        </w:rPr>
        <w:t xml:space="preserve">&gt;. Acesso em: 11 </w:t>
      </w:r>
      <w:r w:rsidR="00490D3E">
        <w:rPr>
          <w:bCs/>
        </w:rPr>
        <w:t>jan</w:t>
      </w:r>
      <w:r w:rsidR="00490D3E" w:rsidRPr="00847C8A">
        <w:rPr>
          <w:bCs/>
        </w:rPr>
        <w:t>. 202</w:t>
      </w:r>
      <w:r w:rsidR="00490D3E">
        <w:rPr>
          <w:bCs/>
        </w:rPr>
        <w:t>2</w:t>
      </w:r>
      <w:r w:rsidR="00490D3E" w:rsidRPr="00847C8A">
        <w:rPr>
          <w:bCs/>
        </w:rPr>
        <w:t>.</w:t>
      </w:r>
    </w:p>
    <w:p w14:paraId="5B3E63E7" w14:textId="77777777" w:rsidR="002E43F4" w:rsidRPr="00490D3E" w:rsidRDefault="002E43F4" w:rsidP="00490D3E">
      <w:pPr>
        <w:ind w:firstLine="0"/>
        <w:rPr>
          <w:bCs/>
        </w:rPr>
      </w:pPr>
    </w:p>
    <w:p w14:paraId="038B84CA" w14:textId="77777777" w:rsidR="00F904A2" w:rsidRPr="00C82AD4" w:rsidRDefault="00F904A2" w:rsidP="00F904A2">
      <w:pPr>
        <w:ind w:firstLine="0"/>
        <w:rPr>
          <w:bCs/>
        </w:rPr>
      </w:pPr>
      <w:r w:rsidRPr="00847C8A">
        <w:t xml:space="preserve">NACIMENTO, L. M. G. do; MAIA, W. A. F. </w:t>
      </w:r>
      <w:r w:rsidRPr="00847C8A">
        <w:rPr>
          <w:b/>
          <w:bCs/>
        </w:rPr>
        <w:t>PIMPARK - Pulseira vibratória inibidora dos tremores da doença de parkinson</w:t>
      </w:r>
      <w:r w:rsidRPr="00847C8A">
        <w:t>. 2019. 65 p. Trabalho de Conclusão de Curso (Técnico em Eletrônica) - Instituto de Educação, Ciência e tecnologia do Rio Grande do Norte, NATAL, Rio Grande do Norte, 2019.</w:t>
      </w:r>
      <w:r w:rsidR="00C82AD4" w:rsidRPr="00C82AD4">
        <w:rPr>
          <w:bCs/>
        </w:rPr>
        <w:t xml:space="preserve"> </w:t>
      </w:r>
      <w:r w:rsidR="00C82AD4" w:rsidRPr="00847C8A">
        <w:rPr>
          <w:bCs/>
        </w:rPr>
        <w:t>Disponível em: &lt;</w:t>
      </w:r>
      <w:r w:rsidR="00C82AD4" w:rsidRPr="00C82AD4">
        <w:rPr>
          <w:bCs/>
        </w:rPr>
        <w:t>https://bit.ly/3tgIFZ1</w:t>
      </w:r>
      <w:r w:rsidR="00C82AD4" w:rsidRPr="00847C8A">
        <w:rPr>
          <w:bCs/>
        </w:rPr>
        <w:t xml:space="preserve"> &gt;. Acesso em: 11 </w:t>
      </w:r>
      <w:r w:rsidR="00C82AD4">
        <w:rPr>
          <w:bCs/>
        </w:rPr>
        <w:t>jan</w:t>
      </w:r>
      <w:r w:rsidR="00C82AD4" w:rsidRPr="00847C8A">
        <w:rPr>
          <w:bCs/>
        </w:rPr>
        <w:t>. 202</w:t>
      </w:r>
      <w:r w:rsidR="00C82AD4">
        <w:rPr>
          <w:bCs/>
        </w:rPr>
        <w:t>2</w:t>
      </w:r>
      <w:r w:rsidR="00C82AD4" w:rsidRPr="00847C8A">
        <w:rPr>
          <w:bCs/>
        </w:rPr>
        <w:t>.</w:t>
      </w:r>
    </w:p>
    <w:p w14:paraId="1A71F421" w14:textId="77777777" w:rsidR="00F904A2" w:rsidRPr="00847C8A" w:rsidRDefault="00F904A2" w:rsidP="00F904A2">
      <w:pPr>
        <w:ind w:firstLine="0"/>
        <w:rPr>
          <w:lang w:val="pt-PT"/>
        </w:rPr>
      </w:pPr>
    </w:p>
    <w:p w14:paraId="20AF590D" w14:textId="77777777" w:rsidR="00247C7E" w:rsidRPr="00C222FC" w:rsidRDefault="006B13E8" w:rsidP="00247C7E">
      <w:pPr>
        <w:pStyle w:val="Legenda"/>
        <w:jc w:val="both"/>
        <w:rPr>
          <w:sz w:val="24"/>
          <w:szCs w:val="24"/>
          <w:lang w:val="pt-PT"/>
        </w:rPr>
      </w:pPr>
      <w:r w:rsidRPr="00847C8A">
        <w:rPr>
          <w:sz w:val="24"/>
          <w:szCs w:val="24"/>
          <w:lang w:val="pt-PT"/>
        </w:rPr>
        <w:t xml:space="preserve">OLIVEIRA, L. A. C. </w:t>
      </w:r>
      <w:r w:rsidR="000B72E9" w:rsidRPr="00847C8A">
        <w:rPr>
          <w:sz w:val="24"/>
          <w:szCs w:val="24"/>
          <w:lang w:val="pt-PT"/>
        </w:rPr>
        <w:t>de</w:t>
      </w:r>
      <w:r w:rsidRPr="00847C8A">
        <w:rPr>
          <w:sz w:val="24"/>
          <w:szCs w:val="24"/>
          <w:lang w:val="pt-PT"/>
        </w:rPr>
        <w:t xml:space="preserve">. </w:t>
      </w:r>
      <w:r w:rsidRPr="00847C8A">
        <w:rPr>
          <w:b/>
          <w:sz w:val="24"/>
          <w:szCs w:val="24"/>
          <w:lang w:val="pt-PT"/>
        </w:rPr>
        <w:t>O deficiente visual em contato com a música.</w:t>
      </w:r>
      <w:r w:rsidRPr="00847C8A">
        <w:rPr>
          <w:sz w:val="24"/>
          <w:szCs w:val="24"/>
          <w:lang w:val="pt-PT"/>
        </w:rPr>
        <w:t xml:space="preserve"> 2013. 84p. Dissertação (Mestr</w:t>
      </w:r>
      <w:r w:rsidR="009A421C">
        <w:rPr>
          <w:sz w:val="24"/>
          <w:szCs w:val="24"/>
          <w:lang w:val="pt-PT"/>
        </w:rPr>
        <w:t>ado</w:t>
      </w:r>
      <w:r w:rsidRPr="00847C8A">
        <w:rPr>
          <w:sz w:val="24"/>
          <w:szCs w:val="24"/>
          <w:lang w:val="pt-PT"/>
        </w:rPr>
        <w:t xml:space="preserve"> em Saúde)-Universidade Estadual de Campinas, Campinas, SP, 2013</w:t>
      </w:r>
      <w:r w:rsidRPr="00C222FC">
        <w:rPr>
          <w:sz w:val="24"/>
          <w:szCs w:val="24"/>
          <w:lang w:val="pt-PT"/>
        </w:rPr>
        <w:t xml:space="preserve">. </w:t>
      </w:r>
      <w:r w:rsidR="00247C7E" w:rsidRPr="00C222FC">
        <w:rPr>
          <w:sz w:val="24"/>
          <w:szCs w:val="24"/>
        </w:rPr>
        <w:t>Disponível em: &lt;</w:t>
      </w:r>
      <w:r w:rsidR="00247C7E" w:rsidRPr="00C222FC">
        <w:rPr>
          <w:sz w:val="24"/>
          <w:szCs w:val="24"/>
          <w:lang w:val="pt-PT"/>
        </w:rPr>
        <w:t>https://bit.ly/3Fl55KZ</w:t>
      </w:r>
      <w:r w:rsidR="00247C7E" w:rsidRPr="00C222FC">
        <w:rPr>
          <w:sz w:val="24"/>
          <w:szCs w:val="24"/>
        </w:rPr>
        <w:t xml:space="preserve">&gt;. Acesso em: 11 </w:t>
      </w:r>
      <w:r w:rsidR="00247C7E" w:rsidRPr="00C222FC">
        <w:rPr>
          <w:bCs w:val="0"/>
          <w:sz w:val="24"/>
          <w:szCs w:val="24"/>
        </w:rPr>
        <w:t>ago</w:t>
      </w:r>
      <w:r w:rsidR="00247C7E" w:rsidRPr="00C222FC">
        <w:rPr>
          <w:sz w:val="24"/>
          <w:szCs w:val="24"/>
        </w:rPr>
        <w:t>. 202</w:t>
      </w:r>
      <w:r w:rsidR="00247C7E" w:rsidRPr="00C222FC">
        <w:rPr>
          <w:bCs w:val="0"/>
          <w:sz w:val="24"/>
          <w:szCs w:val="24"/>
        </w:rPr>
        <w:t>1</w:t>
      </w:r>
      <w:r w:rsidR="00247C7E" w:rsidRPr="00C222FC">
        <w:rPr>
          <w:sz w:val="24"/>
          <w:szCs w:val="24"/>
        </w:rPr>
        <w:t>.</w:t>
      </w:r>
    </w:p>
    <w:p w14:paraId="01F81102" w14:textId="77777777" w:rsidR="00196787" w:rsidRPr="00847C8A" w:rsidRDefault="00196787" w:rsidP="00196787">
      <w:pPr>
        <w:rPr>
          <w:lang w:val="pt-PT"/>
        </w:rPr>
      </w:pPr>
    </w:p>
    <w:p w14:paraId="24B11F91" w14:textId="77777777" w:rsidR="00C222FC" w:rsidRPr="00145EF9" w:rsidRDefault="00F904A2" w:rsidP="00C222FC">
      <w:pPr>
        <w:pStyle w:val="Legenda"/>
        <w:jc w:val="both"/>
        <w:rPr>
          <w:sz w:val="24"/>
          <w:szCs w:val="24"/>
          <w:lang w:val="en-US"/>
        </w:rPr>
      </w:pPr>
      <w:r w:rsidRPr="00847C8A">
        <w:rPr>
          <w:sz w:val="24"/>
          <w:szCs w:val="24"/>
        </w:rPr>
        <w:t xml:space="preserve">OLIVEIRA, R. R. </w:t>
      </w:r>
      <w:r w:rsidRPr="00847C8A">
        <w:rPr>
          <w:b/>
          <w:sz w:val="24"/>
          <w:szCs w:val="24"/>
        </w:rPr>
        <w:t>Uso do microcontrolador esp8266 para automação Residencial</w:t>
      </w:r>
      <w:r w:rsidRPr="00847C8A">
        <w:rPr>
          <w:sz w:val="24"/>
          <w:szCs w:val="24"/>
        </w:rPr>
        <w:t xml:space="preserve">. 2017. 42 p. Trabalho de Conclusão de Curso (Graduação) - Universidade Federal do Rio de Janeiro, Rio de Janeiro, </w:t>
      </w:r>
      <w:r w:rsidRPr="00C222FC">
        <w:rPr>
          <w:sz w:val="24"/>
          <w:szCs w:val="24"/>
        </w:rPr>
        <w:t xml:space="preserve">2017. </w:t>
      </w:r>
      <w:r w:rsidR="00C222FC" w:rsidRPr="00145EF9">
        <w:rPr>
          <w:sz w:val="24"/>
          <w:szCs w:val="24"/>
          <w:lang w:val="en-US"/>
        </w:rPr>
        <w:t xml:space="preserve">Disponível em: &lt;https://bit.ly/31Naug3&gt;. Acesso em: 11 </w:t>
      </w:r>
      <w:r w:rsidR="00C222FC" w:rsidRPr="00145EF9">
        <w:rPr>
          <w:bCs w:val="0"/>
          <w:sz w:val="24"/>
          <w:szCs w:val="24"/>
          <w:lang w:val="en-US"/>
        </w:rPr>
        <w:t>jan</w:t>
      </w:r>
      <w:r w:rsidR="00C222FC" w:rsidRPr="00145EF9">
        <w:rPr>
          <w:sz w:val="24"/>
          <w:szCs w:val="24"/>
          <w:lang w:val="en-US"/>
        </w:rPr>
        <w:t>. 202</w:t>
      </w:r>
      <w:r w:rsidR="00C222FC" w:rsidRPr="00145EF9">
        <w:rPr>
          <w:bCs w:val="0"/>
          <w:sz w:val="24"/>
          <w:szCs w:val="24"/>
          <w:lang w:val="en-US"/>
        </w:rPr>
        <w:t>2</w:t>
      </w:r>
      <w:r w:rsidR="00C222FC" w:rsidRPr="00145EF9">
        <w:rPr>
          <w:sz w:val="24"/>
          <w:szCs w:val="24"/>
          <w:lang w:val="en-US"/>
        </w:rPr>
        <w:t>.</w:t>
      </w:r>
    </w:p>
    <w:p w14:paraId="3A14CD1A" w14:textId="77777777" w:rsidR="00196787" w:rsidRPr="00145EF9" w:rsidRDefault="00196787" w:rsidP="00196787">
      <w:pPr>
        <w:ind w:firstLine="0"/>
        <w:rPr>
          <w:lang w:val="en-US"/>
        </w:rPr>
      </w:pPr>
    </w:p>
    <w:p w14:paraId="4B0D3D9B" w14:textId="77777777" w:rsidR="00D263CC" w:rsidRPr="00D263CC" w:rsidRDefault="00D263CC" w:rsidP="00196787">
      <w:pPr>
        <w:ind w:firstLine="0"/>
      </w:pPr>
      <w:r w:rsidRPr="00D263CC">
        <w:rPr>
          <w:lang w:val="en-US"/>
        </w:rPr>
        <w:t xml:space="preserve">PICCININI, G. The First Computational Theory of Mind and Brain: A Close Look at Mcculloch and Pitts's “Logical Calculus of Ideas Immanent in Nervous Activity”. </w:t>
      </w:r>
      <w:r w:rsidRPr="00D263CC">
        <w:rPr>
          <w:b/>
          <w:bCs/>
        </w:rPr>
        <w:t>Synthese</w:t>
      </w:r>
      <w:r w:rsidRPr="00D263CC">
        <w:t xml:space="preserve"> 2004. Disponivel em: &lt;https://www.scinapse.io/papers/2046606639#fullText&gt;</w:t>
      </w:r>
      <w:r>
        <w:t>.</w:t>
      </w:r>
      <w:r w:rsidRPr="00D263CC">
        <w:t xml:space="preserve"> </w:t>
      </w:r>
      <w:r w:rsidRPr="00C222FC">
        <w:t xml:space="preserve">Acesso em: </w:t>
      </w:r>
      <w:r>
        <w:t>06</w:t>
      </w:r>
      <w:r w:rsidRPr="00C222FC">
        <w:t xml:space="preserve"> </w:t>
      </w:r>
      <w:r>
        <w:t>mai</w:t>
      </w:r>
      <w:r w:rsidRPr="00C222FC">
        <w:t>. 2022.</w:t>
      </w:r>
    </w:p>
    <w:p w14:paraId="56013102" w14:textId="77777777" w:rsidR="00D263CC" w:rsidRPr="00D263CC" w:rsidRDefault="00D263CC" w:rsidP="00196787">
      <w:pPr>
        <w:ind w:firstLine="0"/>
      </w:pPr>
    </w:p>
    <w:p w14:paraId="06C2016E" w14:textId="77777777" w:rsidR="00196787" w:rsidRPr="005309EC" w:rsidRDefault="00196787" w:rsidP="00196787">
      <w:pPr>
        <w:pStyle w:val="Legenda"/>
        <w:rPr>
          <w:sz w:val="24"/>
          <w:szCs w:val="24"/>
          <w:lang w:val="en-US"/>
        </w:rPr>
      </w:pPr>
      <w:r w:rsidRPr="00145EF9">
        <w:rPr>
          <w:sz w:val="24"/>
          <w:szCs w:val="24"/>
          <w:shd w:val="clear" w:color="auto" w:fill="FFFFFF"/>
          <w:lang w:val="en-US"/>
        </w:rPr>
        <w:t>PHILIPS ELECTRONICS. </w:t>
      </w:r>
      <w:r w:rsidRPr="00847C8A">
        <w:rPr>
          <w:b/>
          <w:sz w:val="24"/>
          <w:szCs w:val="24"/>
          <w:shd w:val="clear" w:color="auto" w:fill="FFFFFF"/>
          <w:lang w:val="en-US"/>
        </w:rPr>
        <w:t>2N2222; 2N2222A</w:t>
      </w:r>
      <w:r w:rsidRPr="00847C8A">
        <w:rPr>
          <w:sz w:val="24"/>
          <w:szCs w:val="24"/>
          <w:shd w:val="clear" w:color="auto" w:fill="FFFFFF"/>
          <w:lang w:val="en-US"/>
        </w:rPr>
        <w:t xml:space="preserve">: NPN switching transistors. </w:t>
      </w:r>
      <w:r w:rsidRPr="005309EC">
        <w:rPr>
          <w:sz w:val="24"/>
          <w:szCs w:val="24"/>
          <w:shd w:val="clear" w:color="auto" w:fill="FFFFFF"/>
          <w:lang w:val="en-US"/>
        </w:rPr>
        <w:t>[</w:t>
      </w:r>
      <w:r w:rsidRPr="005309EC">
        <w:rPr>
          <w:i/>
          <w:iCs/>
          <w:sz w:val="24"/>
          <w:szCs w:val="24"/>
          <w:shd w:val="clear" w:color="auto" w:fill="FFFFFF"/>
          <w:lang w:val="en-US"/>
        </w:rPr>
        <w:t>S. l.</w:t>
      </w:r>
      <w:r w:rsidRPr="005309EC">
        <w:rPr>
          <w:sz w:val="24"/>
          <w:szCs w:val="24"/>
          <w:shd w:val="clear" w:color="auto" w:fill="FFFFFF"/>
          <w:lang w:val="en-US"/>
        </w:rPr>
        <w:t>: </w:t>
      </w:r>
      <w:r w:rsidRPr="005309EC">
        <w:rPr>
          <w:i/>
          <w:iCs/>
          <w:sz w:val="24"/>
          <w:szCs w:val="24"/>
          <w:shd w:val="clear" w:color="auto" w:fill="FFFFFF"/>
          <w:lang w:val="en-US"/>
        </w:rPr>
        <w:t>s. n.</w:t>
      </w:r>
      <w:r w:rsidRPr="005309EC">
        <w:rPr>
          <w:sz w:val="24"/>
          <w:szCs w:val="24"/>
          <w:shd w:val="clear" w:color="auto" w:fill="FFFFFF"/>
          <w:lang w:val="en-US"/>
        </w:rPr>
        <w:t>], 1997.</w:t>
      </w:r>
    </w:p>
    <w:p w14:paraId="5BBD9B6C" w14:textId="77777777" w:rsidR="00196787" w:rsidRPr="005309EC" w:rsidRDefault="00196787" w:rsidP="00196787">
      <w:pPr>
        <w:ind w:firstLine="0"/>
        <w:rPr>
          <w:lang w:val="en-US"/>
        </w:rPr>
      </w:pPr>
    </w:p>
    <w:p w14:paraId="14005C7F" w14:textId="77777777" w:rsidR="008F67BB" w:rsidRDefault="008F67BB" w:rsidP="00196787">
      <w:pPr>
        <w:ind w:firstLine="0"/>
      </w:pPr>
      <w:r w:rsidRPr="008F67BB">
        <w:rPr>
          <w:lang w:val="en-US"/>
        </w:rPr>
        <w:t>QIAN, Leaden</w:t>
      </w:r>
      <w:r>
        <w:rPr>
          <w:lang w:val="en-US"/>
        </w:rPr>
        <w:t>. et al.</w:t>
      </w:r>
      <w:r w:rsidRPr="008F67BB">
        <w:rPr>
          <w:lang w:val="en-US"/>
        </w:rPr>
        <w:t xml:space="preserve"> Sequence-Dropout Block for Reducing Overfitting Problem in Image Classification. </w:t>
      </w:r>
      <w:r w:rsidRPr="008F67BB">
        <w:t xml:space="preserve">IEEE Access, [s. l.], 2020. Disponível em: </w:t>
      </w:r>
      <w:r>
        <w:t>&lt;</w:t>
      </w:r>
      <w:r w:rsidRPr="008F67BB">
        <w:t>https://ieeexplore.ieee.org/document/9049145</w:t>
      </w:r>
      <w:r>
        <w:t>&gt;</w:t>
      </w:r>
      <w:r>
        <w:rPr>
          <w:rFonts w:ascii="Segoe UI" w:hAnsi="Segoe UI" w:cs="Segoe UI"/>
          <w:color w:val="000000"/>
          <w:shd w:val="clear" w:color="auto" w:fill="FFFFFF"/>
        </w:rPr>
        <w:t>. </w:t>
      </w:r>
      <w:r w:rsidRPr="008F67BB">
        <w:t>Acesso em: 9 mai</w:t>
      </w:r>
      <w:r w:rsidR="008F6783">
        <w:t>.</w:t>
      </w:r>
      <w:r w:rsidRPr="008F67BB">
        <w:t xml:space="preserve"> 2022.</w:t>
      </w:r>
    </w:p>
    <w:p w14:paraId="6CE93AF1" w14:textId="77777777" w:rsidR="008F67BB" w:rsidRDefault="008F67BB" w:rsidP="00196787">
      <w:pPr>
        <w:ind w:firstLine="0"/>
      </w:pPr>
    </w:p>
    <w:p w14:paraId="4A872257" w14:textId="77777777" w:rsidR="00724B60" w:rsidRPr="00724B60" w:rsidRDefault="00724B60" w:rsidP="00724B60">
      <w:pPr>
        <w:ind w:firstLine="0"/>
      </w:pPr>
      <w:r w:rsidRPr="00724B60">
        <w:t>RUSSELL, S</w:t>
      </w:r>
      <w:r>
        <w:t>.</w:t>
      </w:r>
      <w:r w:rsidRPr="00724B60">
        <w:t xml:space="preserve">; NORVIG, P. </w:t>
      </w:r>
      <w:r w:rsidRPr="00724B60">
        <w:rPr>
          <w:b/>
          <w:bCs/>
        </w:rPr>
        <w:t>Inteligência artificial</w:t>
      </w:r>
      <w:r w:rsidRPr="00724B60">
        <w:t>. Rio de Janeiro: LTC, 2013.</w:t>
      </w:r>
    </w:p>
    <w:p w14:paraId="3D3D47EF" w14:textId="77777777" w:rsidR="00724B60" w:rsidRPr="00847C8A" w:rsidRDefault="00724B60" w:rsidP="00196787">
      <w:pPr>
        <w:ind w:firstLine="0"/>
      </w:pPr>
    </w:p>
    <w:p w14:paraId="72FD7DFA" w14:textId="77777777" w:rsidR="00D015BA" w:rsidRPr="00847C8A" w:rsidRDefault="00D015BA" w:rsidP="00D015BA">
      <w:pPr>
        <w:ind w:firstLine="0"/>
      </w:pPr>
      <w:r w:rsidRPr="00847C8A">
        <w:t xml:space="preserve">SANTOS, Marcos Antônio Silva. Nas Nuvens... Congresso de Música. </w:t>
      </w:r>
      <w:r w:rsidRPr="00847C8A">
        <w:rPr>
          <w:b/>
          <w:bCs/>
        </w:rPr>
        <w:t>Técnica da Regência: para além dos padrões métricos silenciosos</w:t>
      </w:r>
      <w:r w:rsidRPr="00847C8A">
        <w:t xml:space="preserve">, [s. l.], ed. 3, p. 268-283, 2017. Disponível em: </w:t>
      </w:r>
      <w:r w:rsidR="00C222FC">
        <w:t>&lt;</w:t>
      </w:r>
      <w:r w:rsidRPr="00847C8A">
        <w:t>https://bit.ly/3oW60wP</w:t>
      </w:r>
      <w:r w:rsidR="00C222FC">
        <w:t>&gt;</w:t>
      </w:r>
      <w:r w:rsidRPr="00847C8A">
        <w:t>. Acesso em: 2 out. 2021.</w:t>
      </w:r>
    </w:p>
    <w:p w14:paraId="01D6DE14" w14:textId="77777777" w:rsidR="00F904A2" w:rsidRDefault="00F904A2" w:rsidP="00622AE2"/>
    <w:p w14:paraId="2B125B4A" w14:textId="77777777" w:rsidR="00622AE2" w:rsidRPr="007A2BA4" w:rsidRDefault="00622AE2" w:rsidP="00622AE2">
      <w:pPr>
        <w:ind w:firstLine="0"/>
      </w:pPr>
      <w:r w:rsidRPr="00622AE2">
        <w:lastRenderedPageBreak/>
        <w:t>SILVA, F</w:t>
      </w:r>
      <w:r>
        <w:t>.</w:t>
      </w:r>
      <w:r w:rsidRPr="00622AE2">
        <w:t xml:space="preserve"> M</w:t>
      </w:r>
      <w:r>
        <w:t>.</w:t>
      </w:r>
      <w:r w:rsidRPr="00622AE2">
        <w:t xml:space="preserve"> da.</w:t>
      </w:r>
      <w:r>
        <w:t xml:space="preserve"> et al.</w:t>
      </w:r>
      <w:r w:rsidRPr="00622AE2">
        <w:t xml:space="preserve"> </w:t>
      </w:r>
      <w:r w:rsidRPr="00622AE2">
        <w:rPr>
          <w:b/>
          <w:bCs/>
        </w:rPr>
        <w:t>Inteligência artificial</w:t>
      </w:r>
      <w:r w:rsidRPr="00622AE2">
        <w:t xml:space="preserve">. </w:t>
      </w:r>
      <w:r w:rsidRPr="007A2BA4">
        <w:t>[S. l.]: SAGAH, 2019.</w:t>
      </w:r>
    </w:p>
    <w:p w14:paraId="7A44FE4C" w14:textId="77777777" w:rsidR="00622AE2" w:rsidRPr="007A2BA4" w:rsidRDefault="00622AE2" w:rsidP="00622AE2"/>
    <w:p w14:paraId="43DCA757" w14:textId="77777777" w:rsidR="00573D7F" w:rsidRPr="00573D7F" w:rsidRDefault="00573D7F" w:rsidP="00573D7F">
      <w:pPr>
        <w:ind w:firstLine="0"/>
      </w:pPr>
      <w:r w:rsidRPr="00B127F8">
        <w:rPr>
          <w:lang w:val="en-US"/>
        </w:rPr>
        <w:t>SHEN, Xu</w:t>
      </w:r>
      <w:r w:rsidR="008F67BB" w:rsidRPr="00B127F8">
        <w:rPr>
          <w:lang w:val="en-US"/>
        </w:rPr>
        <w:t>.</w:t>
      </w:r>
      <w:r w:rsidRPr="00B127F8">
        <w:rPr>
          <w:noProof/>
          <w:lang w:val="en-US"/>
        </w:rPr>
        <w:t xml:space="preserve"> et al</w:t>
      </w:r>
      <w:r w:rsidRPr="00B127F8">
        <w:rPr>
          <w:lang w:val="en-US"/>
        </w:rPr>
        <w:t xml:space="preserve">. </w:t>
      </w:r>
      <w:r w:rsidRPr="00573D7F">
        <w:rPr>
          <w:b/>
          <w:bCs/>
          <w:lang w:val="en-US"/>
        </w:rPr>
        <w:t>Continuous Dropout</w:t>
      </w:r>
      <w:r w:rsidRPr="00573D7F">
        <w:rPr>
          <w:lang w:val="en-US"/>
        </w:rPr>
        <w:t xml:space="preserve">. IEEE Transactions on Neural Networks and Learning Systems, [s. l.], 2018. </w:t>
      </w:r>
      <w:r w:rsidRPr="00573D7F">
        <w:t xml:space="preserve">Disponível em: </w:t>
      </w:r>
      <w:r w:rsidR="008F67BB">
        <w:t>&lt;</w:t>
      </w:r>
      <w:r w:rsidRPr="00573D7F">
        <w:t>https://ieeexplore.ieee.org/document/8057594</w:t>
      </w:r>
      <w:r w:rsidR="008F67BB">
        <w:t>&gt;</w:t>
      </w:r>
      <w:r w:rsidRPr="00573D7F">
        <w:t>.</w:t>
      </w:r>
      <w:r w:rsidR="008F67BB" w:rsidRPr="008F67BB">
        <w:t xml:space="preserve"> Acesso em: 9 mai</w:t>
      </w:r>
      <w:r w:rsidR="008F6783">
        <w:t>.</w:t>
      </w:r>
      <w:r w:rsidR="008F67BB" w:rsidRPr="008F67BB">
        <w:t xml:space="preserve"> 2022.</w:t>
      </w:r>
    </w:p>
    <w:p w14:paraId="030C86A8" w14:textId="77777777" w:rsidR="00573D7F" w:rsidRDefault="00573D7F" w:rsidP="00F904A2">
      <w:pPr>
        <w:ind w:firstLine="0"/>
        <w:rPr>
          <w:u w:val="single"/>
        </w:rPr>
      </w:pPr>
    </w:p>
    <w:p w14:paraId="12968A8A" w14:textId="77777777" w:rsidR="00573D7F" w:rsidRPr="00847C8A" w:rsidRDefault="00573D7F" w:rsidP="00F904A2">
      <w:pPr>
        <w:ind w:firstLine="0"/>
        <w:rPr>
          <w:u w:val="single"/>
        </w:rPr>
      </w:pPr>
    </w:p>
    <w:p w14:paraId="344D89C2" w14:textId="77777777" w:rsidR="00F904A2" w:rsidRPr="00847C8A" w:rsidRDefault="00F904A2" w:rsidP="00F904A2">
      <w:pPr>
        <w:pStyle w:val="Legenda"/>
        <w:jc w:val="both"/>
        <w:rPr>
          <w:sz w:val="24"/>
          <w:szCs w:val="24"/>
        </w:rPr>
      </w:pPr>
      <w:r w:rsidRPr="00847C8A">
        <w:rPr>
          <w:sz w:val="24"/>
          <w:szCs w:val="24"/>
        </w:rPr>
        <w:t xml:space="preserve">THOMAZINI, D.; ALBUQUERQUE, P. U. B. de. </w:t>
      </w:r>
      <w:r w:rsidRPr="00847C8A">
        <w:rPr>
          <w:b/>
          <w:sz w:val="24"/>
          <w:szCs w:val="24"/>
        </w:rPr>
        <w:t>Sensores Industriais: Fundamentos e Aplicações</w:t>
      </w:r>
      <w:r w:rsidRPr="00847C8A">
        <w:rPr>
          <w:sz w:val="24"/>
          <w:szCs w:val="24"/>
        </w:rPr>
        <w:t>. 8. ed. rev. e atual. São Paulo: Erica, 2011.</w:t>
      </w:r>
    </w:p>
    <w:p w14:paraId="1DAA95BF" w14:textId="77777777" w:rsidR="00214E6E" w:rsidRPr="00847C8A" w:rsidRDefault="00214E6E" w:rsidP="00F904A2">
      <w:pPr>
        <w:pStyle w:val="Legenda"/>
        <w:jc w:val="both"/>
        <w:rPr>
          <w:sz w:val="24"/>
          <w:szCs w:val="24"/>
        </w:rPr>
      </w:pPr>
    </w:p>
    <w:p w14:paraId="343F71B1" w14:textId="77777777" w:rsidR="00214E6E" w:rsidRPr="00847C8A" w:rsidRDefault="00214E6E" w:rsidP="00F904A2">
      <w:pPr>
        <w:pStyle w:val="Legenda"/>
        <w:jc w:val="both"/>
        <w:rPr>
          <w:sz w:val="24"/>
          <w:szCs w:val="24"/>
        </w:rPr>
      </w:pPr>
      <w:r w:rsidRPr="00847C8A">
        <w:rPr>
          <w:sz w:val="24"/>
          <w:szCs w:val="24"/>
        </w:rPr>
        <w:t xml:space="preserve">TIPLER, P. A.; MOSCA, G. </w:t>
      </w:r>
      <w:r w:rsidRPr="00847C8A">
        <w:rPr>
          <w:b/>
          <w:sz w:val="24"/>
          <w:szCs w:val="24"/>
        </w:rPr>
        <w:t>Física para cientistas e engenheiros: volume 1: mecânica, oscilações e ondas, termodinâmica.</w:t>
      </w:r>
      <w:r w:rsidRPr="00847C8A">
        <w:rPr>
          <w:sz w:val="24"/>
          <w:szCs w:val="24"/>
        </w:rPr>
        <w:t xml:space="preserve"> 1. ed. Rio de Janeiro: LTC, 2011.</w:t>
      </w:r>
    </w:p>
    <w:p w14:paraId="00F95AB6" w14:textId="77777777" w:rsidR="00214E6E" w:rsidRPr="00847C8A" w:rsidRDefault="00214E6E" w:rsidP="00F904A2">
      <w:pPr>
        <w:pStyle w:val="Legenda"/>
        <w:jc w:val="both"/>
        <w:rPr>
          <w:sz w:val="24"/>
          <w:szCs w:val="24"/>
        </w:rPr>
      </w:pPr>
    </w:p>
    <w:p w14:paraId="7919AF90" w14:textId="77777777" w:rsidR="00F904A2" w:rsidRPr="007A2BA4" w:rsidRDefault="00F904A2" w:rsidP="00F904A2">
      <w:pPr>
        <w:pStyle w:val="Legenda"/>
        <w:jc w:val="both"/>
        <w:rPr>
          <w:sz w:val="24"/>
          <w:szCs w:val="24"/>
        </w:rPr>
      </w:pPr>
      <w:r w:rsidRPr="00847C8A">
        <w:rPr>
          <w:sz w:val="24"/>
          <w:szCs w:val="24"/>
        </w:rPr>
        <w:t>VIEGAS, D. R</w:t>
      </w:r>
      <w:r w:rsidRPr="00847C8A">
        <w:rPr>
          <w:b/>
          <w:sz w:val="24"/>
          <w:szCs w:val="24"/>
        </w:rPr>
        <w:t>. Um estudo experimental dos protocolos TCP, SCTP e XTP</w:t>
      </w:r>
      <w:r w:rsidRPr="00847C8A">
        <w:rPr>
          <w:sz w:val="24"/>
          <w:szCs w:val="24"/>
        </w:rPr>
        <w:t>. 2008. 95 p. Dissertação (Mestrado em Ciência da Computação) - Universidade Federal de Santa Catarina, Florianópolis, 2008</w:t>
      </w:r>
      <w:r w:rsidRPr="00C222FC">
        <w:rPr>
          <w:sz w:val="24"/>
          <w:szCs w:val="24"/>
        </w:rPr>
        <w:t>.</w:t>
      </w:r>
      <w:r w:rsidR="00C222FC" w:rsidRPr="00C222FC">
        <w:rPr>
          <w:sz w:val="24"/>
          <w:szCs w:val="24"/>
        </w:rPr>
        <w:t xml:space="preserve"> </w:t>
      </w:r>
      <w:r w:rsidR="00C42306" w:rsidRPr="007A2BA4">
        <w:rPr>
          <w:sz w:val="24"/>
          <w:szCs w:val="24"/>
        </w:rPr>
        <w:t xml:space="preserve">Disponível em: &lt;https://bit.ly/3fftyH0&gt;. Acesso em: 11 </w:t>
      </w:r>
      <w:r w:rsidR="00C42306" w:rsidRPr="007A2BA4">
        <w:rPr>
          <w:bCs w:val="0"/>
          <w:sz w:val="24"/>
          <w:szCs w:val="24"/>
        </w:rPr>
        <w:t>ago</w:t>
      </w:r>
      <w:r w:rsidR="00C42306" w:rsidRPr="007A2BA4">
        <w:rPr>
          <w:sz w:val="24"/>
          <w:szCs w:val="24"/>
        </w:rPr>
        <w:t>. 202</w:t>
      </w:r>
      <w:r w:rsidR="00C42306" w:rsidRPr="007A2BA4">
        <w:rPr>
          <w:bCs w:val="0"/>
          <w:sz w:val="24"/>
          <w:szCs w:val="24"/>
        </w:rPr>
        <w:t>1</w:t>
      </w:r>
      <w:r w:rsidR="00C42306" w:rsidRPr="007A2BA4">
        <w:rPr>
          <w:sz w:val="24"/>
          <w:szCs w:val="24"/>
        </w:rPr>
        <w:t xml:space="preserve">. </w:t>
      </w:r>
    </w:p>
    <w:p w14:paraId="69711109" w14:textId="77777777" w:rsidR="00CB3C9F" w:rsidRPr="007A2BA4" w:rsidRDefault="00CB3C9F" w:rsidP="00C247D8">
      <w:pPr>
        <w:ind w:firstLine="0"/>
      </w:pPr>
    </w:p>
    <w:p w14:paraId="31A7770A" w14:textId="77777777" w:rsidR="00C247D8" w:rsidRPr="00C247D8" w:rsidRDefault="00C42306" w:rsidP="00C247D8">
      <w:pPr>
        <w:ind w:firstLine="0"/>
      </w:pPr>
      <w:r w:rsidRPr="007A2BA4">
        <w:t xml:space="preserve">XU, H. et al. </w:t>
      </w:r>
      <w:r w:rsidR="00C247D8" w:rsidRPr="00C247D8">
        <w:rPr>
          <w:lang w:val="en-US"/>
        </w:rPr>
        <w:t>Kernel Product Neural Networks. </w:t>
      </w:r>
      <w:r w:rsidR="00C247D8" w:rsidRPr="00C247D8">
        <w:rPr>
          <w:b/>
          <w:bCs/>
          <w:lang w:val="en-US"/>
        </w:rPr>
        <w:t>IEEE Access</w:t>
      </w:r>
      <w:r w:rsidR="00C247D8" w:rsidRPr="00C247D8">
        <w:rPr>
          <w:lang w:val="en-US"/>
        </w:rPr>
        <w:t xml:space="preserve">, [s. l.], v. 9, 2021. </w:t>
      </w:r>
      <w:r w:rsidR="00C247D8" w:rsidRPr="00C247D8">
        <w:t>Disponível em: https://ieeexplore.ieee.org/document/9650836. Acesso em: 8 jun. 2022</w:t>
      </w:r>
      <w:r w:rsidR="00C247D8">
        <w:rPr>
          <w:rFonts w:ascii="Segoe UI" w:hAnsi="Segoe UI" w:cs="Segoe UI"/>
          <w:color w:val="000000"/>
          <w:shd w:val="clear" w:color="auto" w:fill="FFFFFF"/>
        </w:rPr>
        <w:t>.</w:t>
      </w:r>
    </w:p>
    <w:p w14:paraId="008E7C46" w14:textId="77777777" w:rsidR="00C247D8" w:rsidRPr="00C247D8" w:rsidRDefault="00C247D8" w:rsidP="00C247D8">
      <w:pPr>
        <w:ind w:firstLine="0"/>
      </w:pPr>
    </w:p>
    <w:p w14:paraId="75424166" w14:textId="77777777" w:rsidR="0045516B" w:rsidRPr="00B127F8" w:rsidRDefault="0045516B" w:rsidP="00CB3C9F">
      <w:pPr>
        <w:ind w:firstLine="0"/>
        <w:rPr>
          <w:lang w:val="en-US"/>
        </w:rPr>
      </w:pPr>
      <w:r w:rsidRPr="0045516B">
        <w:rPr>
          <w:lang w:val="en-US"/>
        </w:rPr>
        <w:t>YAĞMUR N</w:t>
      </w:r>
      <w:r>
        <w:rPr>
          <w:lang w:val="en-US"/>
        </w:rPr>
        <w:t>;</w:t>
      </w:r>
      <w:r w:rsidRPr="0045516B">
        <w:rPr>
          <w:lang w:val="en-US"/>
        </w:rPr>
        <w:t xml:space="preserve"> ALAGÖZ B. B.</w:t>
      </w:r>
      <w:r>
        <w:rPr>
          <w:lang w:val="en-US"/>
        </w:rPr>
        <w:t xml:space="preserve"> </w:t>
      </w:r>
      <w:r w:rsidRPr="0045516B">
        <w:rPr>
          <w:lang w:val="en-US"/>
        </w:rPr>
        <w:t>Comparision of Solutions of Numerical Gradient Descent Method and Continous Time Gradient Descent Dynamics and Lyapunov Stability</w:t>
      </w:r>
      <w:r>
        <w:rPr>
          <w:lang w:val="en-US"/>
        </w:rPr>
        <w:t>.</w:t>
      </w:r>
      <w:r w:rsidRPr="0045516B">
        <w:rPr>
          <w:lang w:val="en-US"/>
        </w:rPr>
        <w:t xml:space="preserve"> 2019 27th </w:t>
      </w:r>
      <w:r w:rsidRPr="0045516B">
        <w:rPr>
          <w:b/>
          <w:bCs/>
          <w:lang w:val="en-US"/>
        </w:rPr>
        <w:t>Signal Processing and Communications Applications Conference (SIU)</w:t>
      </w:r>
      <w:r w:rsidRPr="0045516B">
        <w:rPr>
          <w:lang w:val="en-US"/>
        </w:rPr>
        <w:t>, 2019</w:t>
      </w:r>
      <w:r>
        <w:rPr>
          <w:lang w:val="en-US"/>
        </w:rPr>
        <w:t xml:space="preserve">. </w:t>
      </w:r>
      <w:r w:rsidRPr="00B127F8">
        <w:rPr>
          <w:lang w:val="en-US"/>
        </w:rPr>
        <w:t>Disponível em: &lt; https://ieeexplore.ieee.org/document/8806396&gt;. Acesso em: 9 mai. 2022.</w:t>
      </w:r>
    </w:p>
    <w:p w14:paraId="09D3DA33" w14:textId="77777777" w:rsidR="0045516B" w:rsidRPr="00B127F8" w:rsidRDefault="0045516B" w:rsidP="00CB3C9F">
      <w:pPr>
        <w:ind w:firstLine="0"/>
        <w:rPr>
          <w:lang w:val="en-US"/>
        </w:rPr>
      </w:pPr>
    </w:p>
    <w:p w14:paraId="1F668403" w14:textId="77777777" w:rsidR="00CB3C9F" w:rsidRPr="00CB3C9F" w:rsidRDefault="00CB3C9F" w:rsidP="00CB3C9F">
      <w:pPr>
        <w:ind w:firstLine="0"/>
      </w:pPr>
      <w:r w:rsidRPr="00B127F8">
        <w:rPr>
          <w:lang w:val="en-US"/>
        </w:rPr>
        <w:t xml:space="preserve">ZHANG, Qingchen. </w:t>
      </w:r>
      <w:r>
        <w:rPr>
          <w:lang w:val="en-US"/>
        </w:rPr>
        <w:t>Et al.</w:t>
      </w:r>
      <w:r w:rsidRPr="00CB3C9F">
        <w:rPr>
          <w:lang w:val="en-US"/>
        </w:rPr>
        <w:t xml:space="preserve"> An Adaptive Dropout Deep Computation Model for Industrial IoT Big Data Learning With Crowdsourcing to Cloud Computing, </w:t>
      </w:r>
      <w:r w:rsidRPr="00CB3C9F">
        <w:rPr>
          <w:b/>
          <w:bCs/>
          <w:lang w:val="en-US"/>
        </w:rPr>
        <w:t>IEEE Transactions on Industrial Informatics</w:t>
      </w:r>
      <w:r w:rsidRPr="00CB3C9F">
        <w:rPr>
          <w:lang w:val="en-US"/>
        </w:rPr>
        <w:t xml:space="preserve">, [s. l.], 2019. </w:t>
      </w:r>
      <w:r w:rsidRPr="00CB3C9F">
        <w:t xml:space="preserve">Disponível em: </w:t>
      </w:r>
      <w:r w:rsidR="0045516B">
        <w:t>&lt;</w:t>
      </w:r>
      <w:r w:rsidRPr="00CB3C9F">
        <w:t>https://ieeexplore.ieee.org/document/8252729</w:t>
      </w:r>
      <w:r w:rsidR="0045516B">
        <w:t>&gt;</w:t>
      </w:r>
      <w:r w:rsidRPr="00CB3C9F">
        <w:t>. Acesso em: 9 mai</w:t>
      </w:r>
      <w:r w:rsidR="008F6783">
        <w:t>.</w:t>
      </w:r>
      <w:r w:rsidRPr="00CB3C9F">
        <w:t xml:space="preserve"> 2022.</w:t>
      </w:r>
    </w:p>
    <w:p w14:paraId="3AE32462" w14:textId="77777777" w:rsidR="00D0201D" w:rsidRDefault="00D0201D" w:rsidP="00D0201D"/>
    <w:p w14:paraId="36F78D68" w14:textId="77777777" w:rsidR="00D0201D" w:rsidRDefault="00D0201D" w:rsidP="00D0201D"/>
    <w:p w14:paraId="51F8A566" w14:textId="77777777" w:rsidR="00D0201D" w:rsidRDefault="00D0201D" w:rsidP="00D0201D"/>
    <w:p w14:paraId="4AEE12FF" w14:textId="77777777" w:rsidR="00DE21B9" w:rsidRPr="00F907E7" w:rsidRDefault="00D0201D" w:rsidP="00280E39">
      <w:pPr>
        <w:pStyle w:val="Ttulo1"/>
        <w:numPr>
          <w:ilvl w:val="0"/>
          <w:numId w:val="0"/>
        </w:numPr>
        <w:jc w:val="center"/>
      </w:pPr>
      <w:bookmarkStart w:id="196" w:name="_Ref93416612"/>
      <w:bookmarkStart w:id="197" w:name="_Ref93060630"/>
      <w:bookmarkStart w:id="198" w:name="_Ref93331333"/>
      <w:bookmarkStart w:id="199" w:name="_Ref93331334"/>
      <w:bookmarkStart w:id="200" w:name="_Ref93331338"/>
      <w:bookmarkStart w:id="201" w:name="_Toc109837855"/>
      <w:bookmarkStart w:id="202" w:name="_Ref109766741"/>
      <w:r>
        <w:lastRenderedPageBreak/>
        <w:t>Apêndice A</w:t>
      </w:r>
      <w:bookmarkEnd w:id="196"/>
      <w:r w:rsidR="00EE4D3D">
        <w:t xml:space="preserve"> </w:t>
      </w:r>
      <w:bookmarkEnd w:id="197"/>
      <w:bookmarkEnd w:id="198"/>
      <w:bookmarkEnd w:id="199"/>
      <w:bookmarkEnd w:id="200"/>
      <w:r w:rsidR="00311803" w:rsidRPr="007E23B0">
        <w:t>–</w:t>
      </w:r>
      <w:r w:rsidR="00311803">
        <w:t xml:space="preserve"> </w:t>
      </w:r>
      <w:r w:rsidR="00DE21B9">
        <w:t>Entrevista com Maestro</w:t>
      </w:r>
      <w:bookmarkEnd w:id="201"/>
      <w:r w:rsidR="00DE21B9">
        <w:t xml:space="preserve"> </w:t>
      </w:r>
      <w:bookmarkEnd w:id="202"/>
    </w:p>
    <w:p w14:paraId="2A5B8B6B" w14:textId="77777777" w:rsidR="00280E39" w:rsidRPr="00280E39" w:rsidRDefault="00280E39" w:rsidP="00280E39">
      <w:pPr>
        <w:pStyle w:val="PargrafodaLista"/>
        <w:numPr>
          <w:ilvl w:val="0"/>
          <w:numId w:val="20"/>
        </w:numPr>
        <w:suppressAutoHyphens/>
      </w:pPr>
      <w:r w:rsidRPr="00280E39">
        <w:rPr>
          <w:b/>
          <w:bCs/>
        </w:rPr>
        <w:t>Apresentação do Maestro.</w:t>
      </w:r>
    </w:p>
    <w:p w14:paraId="150045FD" w14:textId="77777777" w:rsidR="00280E39" w:rsidRDefault="00280E39" w:rsidP="00280E39">
      <w:pPr>
        <w:pStyle w:val="PargrafodaLista"/>
        <w:suppressAutoHyphens/>
        <w:ind w:left="360" w:firstLine="0"/>
      </w:pPr>
    </w:p>
    <w:p w14:paraId="4689C4A4" w14:textId="77777777" w:rsidR="00280E39" w:rsidRDefault="00280E39" w:rsidP="00280E39">
      <w:pPr>
        <w:numPr>
          <w:ilvl w:val="1"/>
          <w:numId w:val="18"/>
        </w:numPr>
        <w:suppressAutoHyphens/>
      </w:pPr>
      <w:r>
        <w:t>Qual o seu nome?</w:t>
      </w:r>
    </w:p>
    <w:p w14:paraId="2E49973A" w14:textId="77777777" w:rsidR="00280E39" w:rsidRDefault="00280E39" w:rsidP="00280E39">
      <w:pPr>
        <w:ind w:left="1440" w:firstLine="0"/>
      </w:pPr>
      <w:r>
        <w:t>R: João Batista Sartor</w:t>
      </w:r>
    </w:p>
    <w:p w14:paraId="583B6921" w14:textId="77777777" w:rsidR="00280E39" w:rsidRDefault="00280E39" w:rsidP="00280E39">
      <w:pPr>
        <w:numPr>
          <w:ilvl w:val="1"/>
          <w:numId w:val="18"/>
        </w:numPr>
        <w:suppressAutoHyphens/>
      </w:pPr>
      <w:r>
        <w:t>Qual o seu nível acadêmico?</w:t>
      </w:r>
    </w:p>
    <w:p w14:paraId="7A3D07C1" w14:textId="77777777" w:rsidR="00280E39" w:rsidRDefault="00280E39" w:rsidP="00280E39">
      <w:pPr>
        <w:ind w:left="1440" w:firstLine="0"/>
      </w:pPr>
      <w:r>
        <w:t>R: Doutorado em Práticas Interpretativas, Música.</w:t>
      </w:r>
    </w:p>
    <w:p w14:paraId="125F5F1E" w14:textId="77777777" w:rsidR="00280E39" w:rsidRDefault="00280E39" w:rsidP="00280E39">
      <w:pPr>
        <w:numPr>
          <w:ilvl w:val="1"/>
          <w:numId w:val="18"/>
        </w:numPr>
        <w:suppressAutoHyphens/>
      </w:pPr>
      <w:r>
        <w:t>Qual o Seu tipo de regência/ escola de regência?</w:t>
      </w:r>
    </w:p>
    <w:p w14:paraId="6FD0B9DE" w14:textId="77777777" w:rsidR="00280E39" w:rsidRDefault="00280E39" w:rsidP="00280E39">
      <w:pPr>
        <w:ind w:left="1440" w:firstLine="0"/>
      </w:pPr>
      <w:r>
        <w:t xml:space="preserve">R: Experiência. Estilo pessoal. Músico da OSPA, por 15 anos. Professor da UFSM de flauta, Música de Câmara da UFSM desde 2005. Regente da Banda Sinfônica UFSM por 10 anos. Curso Latu Sensu de Pós-Graduação em Regência Orquestral. Regente e Diretor da OSSM desde 2019. </w:t>
      </w:r>
    </w:p>
    <w:p w14:paraId="35776DCA" w14:textId="77777777" w:rsidR="00280E39" w:rsidRDefault="00280E39" w:rsidP="00280E39"/>
    <w:p w14:paraId="41BBA6D7" w14:textId="77777777" w:rsidR="00280E39" w:rsidRPr="00280E39" w:rsidRDefault="00280E39" w:rsidP="00280E39">
      <w:pPr>
        <w:pStyle w:val="PargrafodaLista"/>
        <w:numPr>
          <w:ilvl w:val="0"/>
          <w:numId w:val="20"/>
        </w:numPr>
        <w:suppressAutoHyphens/>
      </w:pPr>
      <w:r w:rsidRPr="00280E39">
        <w:rPr>
          <w:b/>
          <w:bCs/>
        </w:rPr>
        <w:t>Aspectos gerais sobre o Protótipo.</w:t>
      </w:r>
    </w:p>
    <w:p w14:paraId="56FC5262" w14:textId="77777777" w:rsidR="00280E39" w:rsidRPr="00280E39" w:rsidRDefault="00280E39" w:rsidP="00280E39">
      <w:pPr>
        <w:pStyle w:val="PargrafodaLista"/>
        <w:suppressAutoHyphens/>
        <w:ind w:left="360" w:firstLine="0"/>
      </w:pPr>
      <w:r w:rsidRPr="00280E39">
        <w:rPr>
          <w:b/>
          <w:bCs/>
        </w:rPr>
        <w:t xml:space="preserve"> </w:t>
      </w:r>
    </w:p>
    <w:p w14:paraId="28F14FFF" w14:textId="77777777" w:rsidR="00280E39" w:rsidRDefault="00280E39" w:rsidP="00280E39">
      <w:pPr>
        <w:numPr>
          <w:ilvl w:val="1"/>
          <w:numId w:val="20"/>
        </w:numPr>
        <w:suppressAutoHyphens/>
      </w:pPr>
      <w:r>
        <w:t xml:space="preserve">Qual o grau de eficiência do protótipo? A resposta do sistema ao movimento foi adequada? </w:t>
      </w:r>
    </w:p>
    <w:p w14:paraId="4C96ADAC" w14:textId="77777777" w:rsidR="00280E39" w:rsidRDefault="00280E39" w:rsidP="00280E39">
      <w:pPr>
        <w:ind w:left="371"/>
      </w:pPr>
      <w:r>
        <w:t>R:Excelente.</w:t>
      </w:r>
    </w:p>
    <w:p w14:paraId="4B9176A0" w14:textId="77777777" w:rsidR="00280E39" w:rsidRDefault="00280E39" w:rsidP="00280E39">
      <w:pPr>
        <w:numPr>
          <w:ilvl w:val="1"/>
          <w:numId w:val="20"/>
        </w:numPr>
        <w:suppressAutoHyphens/>
      </w:pPr>
      <w:r>
        <w:t xml:space="preserve">Durante a transmissão, ocorreu alguma falha de comunicação ou </w:t>
      </w:r>
      <w:r>
        <w:rPr>
          <w:i/>
          <w:iCs/>
        </w:rPr>
        <w:t>delay</w:t>
      </w:r>
      <w:r>
        <w:t>?</w:t>
      </w:r>
    </w:p>
    <w:p w14:paraId="2680BB7B" w14:textId="77777777" w:rsidR="00280E39" w:rsidRDefault="00FC52C1" w:rsidP="00280E39">
      <w:pPr>
        <w:suppressAutoHyphens/>
        <w:ind w:left="1080" w:firstLine="0"/>
      </w:pPr>
      <w:r>
        <w:t xml:space="preserve">R: </w:t>
      </w:r>
      <w:r w:rsidRPr="00FC52C1">
        <w:t xml:space="preserve">Para mim, ok. Pode haver algum </w:t>
      </w:r>
      <w:r w:rsidRPr="00FC52C1">
        <w:rPr>
          <w:i/>
          <w:iCs/>
        </w:rPr>
        <w:t>delay</w:t>
      </w:r>
      <w:r w:rsidRPr="00FC52C1">
        <w:t xml:space="preserve"> que não atrapalha o resultado artístico. O regente sempre antecipa os seus gestos.</w:t>
      </w:r>
    </w:p>
    <w:p w14:paraId="33A531FB" w14:textId="65C64CB6" w:rsidR="00280E39" w:rsidRDefault="007658D9" w:rsidP="00280E39">
      <w:pPr>
        <w:numPr>
          <w:ilvl w:val="1"/>
          <w:numId w:val="20"/>
        </w:numPr>
        <w:suppressAutoHyphens/>
      </w:pPr>
      <w:r>
        <w:t>P</w:t>
      </w:r>
      <w:r w:rsidR="00280E39">
        <w:t>rotótipo do emissor de dados causou algum desconforto (peso elevado, limitação de mobilidade ou algum outro tipo de desconforto)?</w:t>
      </w:r>
    </w:p>
    <w:p w14:paraId="637B2AEB" w14:textId="77777777" w:rsidR="00280E39" w:rsidRDefault="00FC52C1" w:rsidP="00FC52C1">
      <w:pPr>
        <w:ind w:left="1080" w:firstLine="0"/>
      </w:pPr>
      <w:r>
        <w:t xml:space="preserve">R: </w:t>
      </w:r>
      <w:r w:rsidR="00280E39">
        <w:t xml:space="preserve">Poderia ser mais portátil, o receptor.    </w:t>
      </w:r>
    </w:p>
    <w:p w14:paraId="072A772E" w14:textId="77777777" w:rsidR="00280E39" w:rsidRPr="00280E39" w:rsidRDefault="00280E39" w:rsidP="00280E39">
      <w:pPr>
        <w:pStyle w:val="PargrafodaLista"/>
        <w:suppressAutoHyphens/>
        <w:ind w:left="360" w:firstLine="0"/>
      </w:pPr>
    </w:p>
    <w:p w14:paraId="032AD237" w14:textId="77777777" w:rsidR="00280E39" w:rsidRPr="00280E39" w:rsidRDefault="00280E39" w:rsidP="00280E39">
      <w:pPr>
        <w:pStyle w:val="PargrafodaLista"/>
        <w:numPr>
          <w:ilvl w:val="0"/>
          <w:numId w:val="20"/>
        </w:numPr>
        <w:suppressAutoHyphens/>
      </w:pPr>
      <w:r>
        <w:rPr>
          <w:b/>
          <w:bCs/>
        </w:rPr>
        <w:t xml:space="preserve">Viabilidade de utilização do protótipo. </w:t>
      </w:r>
    </w:p>
    <w:p w14:paraId="1CCF4BCB" w14:textId="77777777" w:rsidR="00280E39" w:rsidRPr="00280E39" w:rsidRDefault="00FC52C1" w:rsidP="00FC52C1">
      <w:pPr>
        <w:pStyle w:val="PargrafodaLista"/>
        <w:ind w:left="360" w:firstLine="0"/>
      </w:pPr>
      <w:r>
        <w:t>Obs: alcance estável do sistema em torno de 25 metros.</w:t>
      </w:r>
    </w:p>
    <w:p w14:paraId="579B6CFC" w14:textId="77777777" w:rsidR="00280E39" w:rsidRPr="00280E39" w:rsidRDefault="00280E39" w:rsidP="00280E39">
      <w:pPr>
        <w:pStyle w:val="PargrafodaLista"/>
        <w:suppressAutoHyphens/>
        <w:ind w:left="360" w:firstLine="0"/>
      </w:pPr>
    </w:p>
    <w:p w14:paraId="00B0DFE9" w14:textId="77777777" w:rsidR="00280E39" w:rsidRDefault="00280E39" w:rsidP="00280E39">
      <w:pPr>
        <w:numPr>
          <w:ilvl w:val="1"/>
          <w:numId w:val="20"/>
        </w:numPr>
        <w:suppressAutoHyphens/>
      </w:pPr>
      <w:r>
        <w:t xml:space="preserve">O sistema pode auxiliar efetivamente na integração de deficientes visuais em orquestras? </w:t>
      </w:r>
    </w:p>
    <w:p w14:paraId="1C8A9163" w14:textId="77777777" w:rsidR="00280E39" w:rsidRDefault="00FC52C1" w:rsidP="00FC52C1">
      <w:pPr>
        <w:ind w:left="708" w:firstLine="372"/>
      </w:pPr>
      <w:r>
        <w:t xml:space="preserve">R: </w:t>
      </w:r>
      <w:r w:rsidR="00280E39">
        <w:t xml:space="preserve">Muito bom. Não só deficientes visuais, como possibilitar participações de músicos que estejam em outros locais do teatro, para além do palco, como plateia e bastidores, o que é previsto em algumas partituras célebres, como a Sinfonia 2 de Mahler, óperas, etc. O alcance poderia ser ampliado para 200 m, por exemplo. A batuta eletrônica também pode ser utilizada em classes de regência, pois o pulso bem definido </w:t>
      </w:r>
      <w:r w:rsidR="00280E39">
        <w:lastRenderedPageBreak/>
        <w:t xml:space="preserve">é importante para o regente em boa parte dos seus movimentos, e a batuta eletrônica comprova isso. </w:t>
      </w:r>
    </w:p>
    <w:p w14:paraId="0AF84F19" w14:textId="77777777" w:rsidR="00280E39" w:rsidRDefault="00280E39" w:rsidP="00280E39">
      <w:pPr>
        <w:numPr>
          <w:ilvl w:val="1"/>
          <w:numId w:val="20"/>
        </w:numPr>
        <w:suppressAutoHyphens/>
      </w:pPr>
      <w:r>
        <w:t>Prevê alguma limitação do sistema em ensaios ou concertos?</w:t>
      </w:r>
    </w:p>
    <w:p w14:paraId="72FF1FAC" w14:textId="77777777" w:rsidR="00280E39" w:rsidRDefault="00FC52C1" w:rsidP="00FC52C1">
      <w:pPr>
        <w:ind w:left="708" w:firstLine="1"/>
      </w:pPr>
      <w:r>
        <w:t xml:space="preserve">R: </w:t>
      </w:r>
      <w:r w:rsidR="00280E39">
        <w:t>Não, auxilia. Inclui. Possibilita eventos espaciais em maior sincronia (com músicos</w:t>
      </w:r>
      <w:r>
        <w:t xml:space="preserve"> </w:t>
      </w:r>
      <w:r w:rsidR="00280E39">
        <w:t xml:space="preserve">distantes). </w:t>
      </w:r>
    </w:p>
    <w:p w14:paraId="406F0AC6" w14:textId="77777777" w:rsidR="00280E39" w:rsidRDefault="00280E39" w:rsidP="00280E39">
      <w:pPr>
        <w:numPr>
          <w:ilvl w:val="1"/>
          <w:numId w:val="20"/>
        </w:numPr>
        <w:suppressAutoHyphens/>
      </w:pPr>
      <w:r>
        <w:t xml:space="preserve">A introdução desse sistema modificaria a dinâmica da orquestra (rearranjos físicos dos músicos, pausas para explicações nos ensaios)? </w:t>
      </w:r>
    </w:p>
    <w:p w14:paraId="7EFD24C5" w14:textId="77777777" w:rsidR="00280E39" w:rsidRDefault="00FC52C1" w:rsidP="00FC52C1">
      <w:r>
        <w:t xml:space="preserve">R: </w:t>
      </w:r>
      <w:r w:rsidR="00280E39">
        <w:t xml:space="preserve">Tudo muito rápido e simples de explicar e aplicar. </w:t>
      </w:r>
    </w:p>
    <w:p w14:paraId="50788769" w14:textId="77777777" w:rsidR="00280E39" w:rsidRPr="00280E39" w:rsidRDefault="00280E39" w:rsidP="00280E39">
      <w:pPr>
        <w:pStyle w:val="PargrafodaLista"/>
        <w:suppressAutoHyphens/>
        <w:ind w:left="360" w:firstLine="0"/>
      </w:pPr>
    </w:p>
    <w:p w14:paraId="3AEFAC13" w14:textId="77777777" w:rsidR="00280E39" w:rsidRDefault="00280E39" w:rsidP="00280E39">
      <w:pPr>
        <w:pStyle w:val="PargrafodaLista"/>
        <w:numPr>
          <w:ilvl w:val="0"/>
          <w:numId w:val="20"/>
        </w:numPr>
        <w:rPr>
          <w:b/>
          <w:bCs/>
        </w:rPr>
      </w:pPr>
      <w:r w:rsidRPr="00280E39">
        <w:rPr>
          <w:b/>
          <w:bCs/>
        </w:rPr>
        <w:t>Viabilidade de utilização do sistema para outros fins.</w:t>
      </w:r>
    </w:p>
    <w:p w14:paraId="17A92215" w14:textId="77777777" w:rsidR="00280E39" w:rsidRPr="00280E39" w:rsidRDefault="00280E39" w:rsidP="00280E39">
      <w:pPr>
        <w:pStyle w:val="PargrafodaLista"/>
        <w:ind w:left="360" w:firstLine="0"/>
        <w:rPr>
          <w:b/>
          <w:bCs/>
        </w:rPr>
      </w:pPr>
    </w:p>
    <w:p w14:paraId="4E8D368D" w14:textId="77777777" w:rsidR="00280E39" w:rsidRDefault="00280E39" w:rsidP="00FC52C1">
      <w:pPr>
        <w:numPr>
          <w:ilvl w:val="0"/>
          <w:numId w:val="19"/>
        </w:numPr>
        <w:suppressAutoHyphens/>
      </w:pPr>
      <w:r>
        <w:t>Considera que o protótipo pode ser utilizado para outro fim (que não seja a inclusão de músicos com deficiência visual em orquestras)</w:t>
      </w:r>
    </w:p>
    <w:p w14:paraId="1A729E89" w14:textId="77777777" w:rsidR="00280E39" w:rsidRDefault="00FC52C1" w:rsidP="00FC52C1">
      <w:pPr>
        <w:ind w:left="708" w:firstLine="1"/>
      </w:pPr>
      <w:r>
        <w:t xml:space="preserve">R: </w:t>
      </w:r>
      <w:r w:rsidR="00280E39">
        <w:t xml:space="preserve">Já argumentei. O sinal poderia ser emitido via internet para distâncias bem maiores e ambientes virtuais. </w:t>
      </w:r>
    </w:p>
    <w:p w14:paraId="131DDD35" w14:textId="77777777" w:rsidR="00DE21B9" w:rsidRPr="00DE21B9" w:rsidRDefault="00DE21B9" w:rsidP="007A2BA4">
      <w:pPr>
        <w:tabs>
          <w:tab w:val="left" w:pos="3420"/>
        </w:tabs>
        <w:ind w:firstLine="0"/>
      </w:pPr>
    </w:p>
    <w:sectPr w:rsidR="00DE21B9" w:rsidRPr="00DE21B9" w:rsidSect="0017067B">
      <w:headerReference w:type="default" r:id="rId60"/>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4362E" w14:textId="77777777" w:rsidR="00EB3FA6" w:rsidRDefault="00EB3FA6" w:rsidP="0017067B">
      <w:pPr>
        <w:spacing w:line="240" w:lineRule="auto"/>
      </w:pPr>
      <w:r>
        <w:separator/>
      </w:r>
    </w:p>
  </w:endnote>
  <w:endnote w:type="continuationSeparator" w:id="0">
    <w:p w14:paraId="7F39A876" w14:textId="77777777" w:rsidR="00EB3FA6" w:rsidRDefault="00EB3FA6" w:rsidP="001706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7271A6" w14:textId="77777777" w:rsidR="00EB3FA6" w:rsidRDefault="00EB3FA6" w:rsidP="0017067B">
      <w:pPr>
        <w:spacing w:line="240" w:lineRule="auto"/>
      </w:pPr>
      <w:r>
        <w:separator/>
      </w:r>
    </w:p>
  </w:footnote>
  <w:footnote w:type="continuationSeparator" w:id="0">
    <w:p w14:paraId="6566B046" w14:textId="77777777" w:rsidR="00EB3FA6" w:rsidRDefault="00EB3FA6" w:rsidP="0017067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4B5FF" w14:textId="77777777" w:rsidR="00057850" w:rsidRDefault="00057850">
    <w:pPr>
      <w:pStyle w:val="Cabealho"/>
      <w:jc w:val="right"/>
    </w:pPr>
  </w:p>
  <w:p w14:paraId="2286F6A4" w14:textId="77777777" w:rsidR="00057850" w:rsidRDefault="00057850">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426959"/>
      <w:docPartObj>
        <w:docPartGallery w:val="Page Numbers (Top of Page)"/>
        <w:docPartUnique/>
      </w:docPartObj>
    </w:sdtPr>
    <w:sdtEndPr/>
    <w:sdtContent>
      <w:p w14:paraId="4ECC214D" w14:textId="77777777" w:rsidR="00057850" w:rsidRDefault="00C42306">
        <w:pPr>
          <w:pStyle w:val="Cabealho"/>
          <w:jc w:val="right"/>
        </w:pPr>
        <w:r>
          <w:fldChar w:fldCharType="begin"/>
        </w:r>
        <w:r w:rsidR="00906862">
          <w:instrText>PAGE   \* MERGEFORMAT</w:instrText>
        </w:r>
        <w:r>
          <w:fldChar w:fldCharType="separate"/>
        </w:r>
        <w:r w:rsidR="007658D9">
          <w:rPr>
            <w:noProof/>
          </w:rPr>
          <w:t>66</w:t>
        </w:r>
        <w:r>
          <w:rPr>
            <w:noProof/>
          </w:rPr>
          <w:fldChar w:fldCharType="end"/>
        </w:r>
      </w:p>
    </w:sdtContent>
  </w:sdt>
  <w:p w14:paraId="08267173" w14:textId="77777777" w:rsidR="00057850" w:rsidRDefault="0005785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00000003"/>
    <w:multiLevelType w:val="multilevel"/>
    <w:tmpl w:val="3348C62C"/>
    <w:lvl w:ilvl="0">
      <w:start w:val="1"/>
      <w:numFmt w:val="lowerLetter"/>
      <w:lvlText w:val="%1."/>
      <w:lvlJc w:val="left"/>
      <w:pPr>
        <w:tabs>
          <w:tab w:val="num" w:pos="348"/>
        </w:tabs>
        <w:ind w:left="1068" w:hanging="360"/>
      </w:pPr>
    </w:lvl>
    <w:lvl w:ilvl="1">
      <w:start w:val="1"/>
      <w:numFmt w:val="lowerLetter"/>
      <w:lvlText w:val="%2."/>
      <w:lvlJc w:val="left"/>
      <w:pPr>
        <w:tabs>
          <w:tab w:val="num" w:pos="348"/>
        </w:tabs>
        <w:ind w:left="1788" w:hanging="360"/>
      </w:pPr>
    </w:lvl>
    <w:lvl w:ilvl="2">
      <w:start w:val="1"/>
      <w:numFmt w:val="lowerRoman"/>
      <w:lvlText w:val="%3."/>
      <w:lvlJc w:val="right"/>
      <w:pPr>
        <w:tabs>
          <w:tab w:val="num" w:pos="348"/>
        </w:tabs>
        <w:ind w:left="2508" w:hanging="180"/>
      </w:pPr>
    </w:lvl>
    <w:lvl w:ilvl="3">
      <w:start w:val="1"/>
      <w:numFmt w:val="decimal"/>
      <w:lvlText w:val="%4."/>
      <w:lvlJc w:val="left"/>
      <w:pPr>
        <w:tabs>
          <w:tab w:val="num" w:pos="348"/>
        </w:tabs>
        <w:ind w:left="3228" w:hanging="360"/>
      </w:pPr>
    </w:lvl>
    <w:lvl w:ilvl="4">
      <w:start w:val="1"/>
      <w:numFmt w:val="lowerLetter"/>
      <w:lvlText w:val="%5."/>
      <w:lvlJc w:val="left"/>
      <w:pPr>
        <w:tabs>
          <w:tab w:val="num" w:pos="348"/>
        </w:tabs>
        <w:ind w:left="3948" w:hanging="360"/>
      </w:pPr>
    </w:lvl>
    <w:lvl w:ilvl="5">
      <w:start w:val="1"/>
      <w:numFmt w:val="lowerRoman"/>
      <w:lvlText w:val="%6."/>
      <w:lvlJc w:val="right"/>
      <w:pPr>
        <w:tabs>
          <w:tab w:val="num" w:pos="348"/>
        </w:tabs>
        <w:ind w:left="4668" w:hanging="180"/>
      </w:pPr>
    </w:lvl>
    <w:lvl w:ilvl="6">
      <w:start w:val="1"/>
      <w:numFmt w:val="decimal"/>
      <w:lvlText w:val="%7."/>
      <w:lvlJc w:val="left"/>
      <w:pPr>
        <w:tabs>
          <w:tab w:val="num" w:pos="348"/>
        </w:tabs>
        <w:ind w:left="5388" w:hanging="360"/>
      </w:pPr>
    </w:lvl>
    <w:lvl w:ilvl="7">
      <w:start w:val="1"/>
      <w:numFmt w:val="lowerLetter"/>
      <w:lvlText w:val="%8."/>
      <w:lvlJc w:val="left"/>
      <w:pPr>
        <w:tabs>
          <w:tab w:val="num" w:pos="348"/>
        </w:tabs>
        <w:ind w:left="6108" w:hanging="360"/>
      </w:pPr>
    </w:lvl>
    <w:lvl w:ilvl="8">
      <w:start w:val="1"/>
      <w:numFmt w:val="lowerRoman"/>
      <w:lvlText w:val="%9."/>
      <w:lvlJc w:val="right"/>
      <w:pPr>
        <w:tabs>
          <w:tab w:val="num" w:pos="348"/>
        </w:tabs>
        <w:ind w:left="6828" w:hanging="180"/>
      </w:pPr>
    </w:lvl>
  </w:abstractNum>
  <w:abstractNum w:abstractNumId="2" w15:restartNumberingAfterBreak="0">
    <w:nsid w:val="0C0B272F"/>
    <w:multiLevelType w:val="multilevel"/>
    <w:tmpl w:val="7E946416"/>
    <w:lvl w:ilvl="0">
      <w:start w:val="1"/>
      <w:numFmt w:val="decimal"/>
      <w:pStyle w:val="Ttulo1"/>
      <w:lvlText w:val="%1"/>
      <w:lvlJc w:val="left"/>
      <w:pPr>
        <w:ind w:left="432" w:hanging="432"/>
      </w:pPr>
    </w:lvl>
    <w:lvl w:ilvl="1">
      <w:start w:val="1"/>
      <w:numFmt w:val="decimal"/>
      <w:pStyle w:val="Ttulo2"/>
      <w:lvlText w:val="%1.%2"/>
      <w:lvlJc w:val="left"/>
      <w:pPr>
        <w:ind w:left="576" w:hanging="576"/>
      </w:pPr>
      <w:rPr>
        <w:sz w:val="24"/>
        <w:szCs w:val="24"/>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CE14DA3"/>
    <w:multiLevelType w:val="hybridMultilevel"/>
    <w:tmpl w:val="6A7810E2"/>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21CB29D3"/>
    <w:multiLevelType w:val="hybridMultilevel"/>
    <w:tmpl w:val="5EFA2C8A"/>
    <w:lvl w:ilvl="0" w:tplc="04160017">
      <w:start w:val="1"/>
      <w:numFmt w:val="lowerLetter"/>
      <w:lvlText w:val="%1)"/>
      <w:lvlJc w:val="left"/>
      <w:pPr>
        <w:ind w:left="1429" w:hanging="360"/>
      </w:pPr>
      <w:rPr>
        <w:rFonts w:hint="default"/>
      </w:rPr>
    </w:lvl>
    <w:lvl w:ilvl="1" w:tplc="10642FDA">
      <w:start w:val="1"/>
      <w:numFmt w:val="lowerLetter"/>
      <w:lvlText w:val="%2)"/>
      <w:lvlJc w:val="left"/>
      <w:pPr>
        <w:ind w:left="2149" w:hanging="360"/>
      </w:pPr>
      <w:rPr>
        <w:rFonts w:hint="default"/>
      </w:r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5" w15:restartNumberingAfterBreak="0">
    <w:nsid w:val="2AC61C74"/>
    <w:multiLevelType w:val="hybridMultilevel"/>
    <w:tmpl w:val="63FA0DD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32FF1D06"/>
    <w:multiLevelType w:val="hybridMultilevel"/>
    <w:tmpl w:val="53A8BDB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3AE75E67"/>
    <w:multiLevelType w:val="hybridMultilevel"/>
    <w:tmpl w:val="FA342078"/>
    <w:lvl w:ilvl="0" w:tplc="6FA6CD50">
      <w:start w:val="1"/>
      <w:numFmt w:val="decimal"/>
      <w:lvlText w:val="%1."/>
      <w:lvlJc w:val="left"/>
      <w:pPr>
        <w:ind w:left="1429" w:hanging="360"/>
      </w:pPr>
      <w:rPr>
        <w:rFonts w:hint="default"/>
      </w:rPr>
    </w:lvl>
    <w:lvl w:ilvl="1" w:tplc="10642FDA">
      <w:start w:val="1"/>
      <w:numFmt w:val="lowerLetter"/>
      <w:lvlText w:val="%2)"/>
      <w:lvlJc w:val="left"/>
      <w:pPr>
        <w:ind w:left="2149" w:hanging="360"/>
      </w:pPr>
      <w:rPr>
        <w:rFonts w:hint="default"/>
      </w:r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8" w15:restartNumberingAfterBreak="0">
    <w:nsid w:val="415C1C60"/>
    <w:multiLevelType w:val="hybridMultilevel"/>
    <w:tmpl w:val="6928ABEE"/>
    <w:lvl w:ilvl="0" w:tplc="7910CA0E">
      <w:start w:val="1"/>
      <w:numFmt w:val="decimal"/>
      <w:lvlText w:val="%1."/>
      <w:lvlJc w:val="left"/>
      <w:pPr>
        <w:ind w:left="1429" w:hanging="360"/>
      </w:pPr>
      <w:rPr>
        <w:rFonts w:hint="default"/>
        <w:b/>
        <w:bCs/>
      </w:rPr>
    </w:lvl>
    <w:lvl w:ilvl="1" w:tplc="04160003">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49A04A67"/>
    <w:multiLevelType w:val="hybridMultilevel"/>
    <w:tmpl w:val="483A29BA"/>
    <w:lvl w:ilvl="0" w:tplc="04160017">
      <w:start w:val="1"/>
      <w:numFmt w:val="lowerLetter"/>
      <w:lvlText w:val="%1)"/>
      <w:lvlJc w:val="left"/>
      <w:pPr>
        <w:ind w:left="1429" w:hanging="360"/>
      </w:pPr>
      <w:rPr>
        <w:rFonts w:hint="default"/>
      </w:rPr>
    </w:lvl>
    <w:lvl w:ilvl="1" w:tplc="10642FDA">
      <w:start w:val="1"/>
      <w:numFmt w:val="lowerLetter"/>
      <w:lvlText w:val="%2)"/>
      <w:lvlJc w:val="left"/>
      <w:pPr>
        <w:ind w:left="2149" w:hanging="360"/>
      </w:pPr>
      <w:rPr>
        <w:rFonts w:hint="default"/>
      </w:r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56A8348D"/>
    <w:multiLevelType w:val="hybridMultilevel"/>
    <w:tmpl w:val="8BCA58D6"/>
    <w:lvl w:ilvl="0" w:tplc="04160017">
      <w:start w:val="1"/>
      <w:numFmt w:val="lowerLetter"/>
      <w:lvlText w:val="%1)"/>
      <w:lvlJc w:val="left"/>
      <w:pPr>
        <w:ind w:left="1429"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1" w15:restartNumberingAfterBreak="0">
    <w:nsid w:val="5BE52FE7"/>
    <w:multiLevelType w:val="hybridMultilevel"/>
    <w:tmpl w:val="F544DA8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61D024EC"/>
    <w:multiLevelType w:val="hybridMultilevel"/>
    <w:tmpl w:val="EF4A8DAA"/>
    <w:lvl w:ilvl="0" w:tplc="5BDEA8AA">
      <w:start w:val="1"/>
      <w:numFmt w:val="decimal"/>
      <w:lvlText w:val="%1."/>
      <w:lvlJc w:val="left"/>
      <w:pPr>
        <w:ind w:left="360" w:hanging="360"/>
      </w:pPr>
      <w:rPr>
        <w:b w:val="0"/>
        <w:bCs w:val="0"/>
      </w:r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3" w15:restartNumberingAfterBreak="0">
    <w:nsid w:val="62A945F5"/>
    <w:multiLevelType w:val="hybridMultilevel"/>
    <w:tmpl w:val="F7481236"/>
    <w:lvl w:ilvl="0" w:tplc="B0A64E64">
      <w:start w:val="1"/>
      <w:numFmt w:val="lowerLetter"/>
      <w:lvlText w:val="%1."/>
      <w:lvlJc w:val="left"/>
      <w:pPr>
        <w:ind w:left="1429" w:hanging="360"/>
      </w:pPr>
      <w:rPr>
        <w:rFonts w:ascii="Times New Roman" w:hAnsi="Times New Roman" w:hint="default"/>
        <w:caps w:val="0"/>
        <w:strike w:val="0"/>
        <w:dstrike w:val="0"/>
        <w:vanish w:val="0"/>
        <w:sz w:val="24"/>
        <w:vertAlign w:val="baseline"/>
      </w:r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67963777"/>
    <w:multiLevelType w:val="hybridMultilevel"/>
    <w:tmpl w:val="453A1F94"/>
    <w:lvl w:ilvl="0" w:tplc="6FA6CD50">
      <w:start w:val="1"/>
      <w:numFmt w:val="decimal"/>
      <w:lvlText w:val="%1."/>
      <w:lvlJc w:val="left"/>
      <w:pPr>
        <w:ind w:left="1069"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A411B4D"/>
    <w:multiLevelType w:val="hybridMultilevel"/>
    <w:tmpl w:val="44CE011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6" w15:restartNumberingAfterBreak="0">
    <w:nsid w:val="6A714A31"/>
    <w:multiLevelType w:val="hybridMultilevel"/>
    <w:tmpl w:val="1F5A3A82"/>
    <w:lvl w:ilvl="0" w:tplc="04160017">
      <w:start w:val="1"/>
      <w:numFmt w:val="lowerLetter"/>
      <w:lvlText w:val="%1)"/>
      <w:lvlJc w:val="left"/>
      <w:pPr>
        <w:ind w:left="1429" w:hanging="360"/>
      </w:pPr>
      <w:rPr>
        <w:rFonts w:hint="default"/>
      </w:rPr>
    </w:lvl>
    <w:lvl w:ilvl="1" w:tplc="10642FDA">
      <w:start w:val="1"/>
      <w:numFmt w:val="lowerLetter"/>
      <w:lvlText w:val="%2)"/>
      <w:lvlJc w:val="left"/>
      <w:pPr>
        <w:ind w:left="2149" w:hanging="360"/>
      </w:pPr>
      <w:rPr>
        <w:rFonts w:hint="default"/>
      </w:r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7" w15:restartNumberingAfterBreak="0">
    <w:nsid w:val="6B26548B"/>
    <w:multiLevelType w:val="hybridMultilevel"/>
    <w:tmpl w:val="294EE10C"/>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8" w15:restartNumberingAfterBreak="0">
    <w:nsid w:val="737F12A1"/>
    <w:multiLevelType w:val="hybridMultilevel"/>
    <w:tmpl w:val="9CEED7E4"/>
    <w:lvl w:ilvl="0" w:tplc="04160001">
      <w:start w:val="1"/>
      <w:numFmt w:val="bullet"/>
      <w:lvlText w:val=""/>
      <w:lvlJc w:val="left"/>
      <w:pPr>
        <w:ind w:left="792" w:hanging="360"/>
      </w:pPr>
      <w:rPr>
        <w:rFonts w:ascii="Symbol" w:hAnsi="Symbol" w:hint="default"/>
      </w:rPr>
    </w:lvl>
    <w:lvl w:ilvl="1" w:tplc="04160003" w:tentative="1">
      <w:start w:val="1"/>
      <w:numFmt w:val="bullet"/>
      <w:lvlText w:val="o"/>
      <w:lvlJc w:val="left"/>
      <w:pPr>
        <w:ind w:left="1512" w:hanging="360"/>
      </w:pPr>
      <w:rPr>
        <w:rFonts w:ascii="Courier New" w:hAnsi="Courier New" w:cs="Courier New" w:hint="default"/>
      </w:rPr>
    </w:lvl>
    <w:lvl w:ilvl="2" w:tplc="04160005" w:tentative="1">
      <w:start w:val="1"/>
      <w:numFmt w:val="bullet"/>
      <w:lvlText w:val=""/>
      <w:lvlJc w:val="left"/>
      <w:pPr>
        <w:ind w:left="2232" w:hanging="360"/>
      </w:pPr>
      <w:rPr>
        <w:rFonts w:ascii="Wingdings" w:hAnsi="Wingdings" w:hint="default"/>
      </w:rPr>
    </w:lvl>
    <w:lvl w:ilvl="3" w:tplc="04160001" w:tentative="1">
      <w:start w:val="1"/>
      <w:numFmt w:val="bullet"/>
      <w:lvlText w:val=""/>
      <w:lvlJc w:val="left"/>
      <w:pPr>
        <w:ind w:left="2952" w:hanging="360"/>
      </w:pPr>
      <w:rPr>
        <w:rFonts w:ascii="Symbol" w:hAnsi="Symbol" w:hint="default"/>
      </w:rPr>
    </w:lvl>
    <w:lvl w:ilvl="4" w:tplc="04160003" w:tentative="1">
      <w:start w:val="1"/>
      <w:numFmt w:val="bullet"/>
      <w:lvlText w:val="o"/>
      <w:lvlJc w:val="left"/>
      <w:pPr>
        <w:ind w:left="3672" w:hanging="360"/>
      </w:pPr>
      <w:rPr>
        <w:rFonts w:ascii="Courier New" w:hAnsi="Courier New" w:cs="Courier New" w:hint="default"/>
      </w:rPr>
    </w:lvl>
    <w:lvl w:ilvl="5" w:tplc="04160005" w:tentative="1">
      <w:start w:val="1"/>
      <w:numFmt w:val="bullet"/>
      <w:lvlText w:val=""/>
      <w:lvlJc w:val="left"/>
      <w:pPr>
        <w:ind w:left="4392" w:hanging="360"/>
      </w:pPr>
      <w:rPr>
        <w:rFonts w:ascii="Wingdings" w:hAnsi="Wingdings" w:hint="default"/>
      </w:rPr>
    </w:lvl>
    <w:lvl w:ilvl="6" w:tplc="04160001" w:tentative="1">
      <w:start w:val="1"/>
      <w:numFmt w:val="bullet"/>
      <w:lvlText w:val=""/>
      <w:lvlJc w:val="left"/>
      <w:pPr>
        <w:ind w:left="5112" w:hanging="360"/>
      </w:pPr>
      <w:rPr>
        <w:rFonts w:ascii="Symbol" w:hAnsi="Symbol" w:hint="default"/>
      </w:rPr>
    </w:lvl>
    <w:lvl w:ilvl="7" w:tplc="04160003" w:tentative="1">
      <w:start w:val="1"/>
      <w:numFmt w:val="bullet"/>
      <w:lvlText w:val="o"/>
      <w:lvlJc w:val="left"/>
      <w:pPr>
        <w:ind w:left="5832" w:hanging="360"/>
      </w:pPr>
      <w:rPr>
        <w:rFonts w:ascii="Courier New" w:hAnsi="Courier New" w:cs="Courier New" w:hint="default"/>
      </w:rPr>
    </w:lvl>
    <w:lvl w:ilvl="8" w:tplc="04160005" w:tentative="1">
      <w:start w:val="1"/>
      <w:numFmt w:val="bullet"/>
      <w:lvlText w:val=""/>
      <w:lvlJc w:val="left"/>
      <w:pPr>
        <w:ind w:left="6552" w:hanging="360"/>
      </w:pPr>
      <w:rPr>
        <w:rFonts w:ascii="Wingdings" w:hAnsi="Wingdings" w:hint="default"/>
      </w:rPr>
    </w:lvl>
  </w:abstractNum>
  <w:abstractNum w:abstractNumId="19" w15:restartNumberingAfterBreak="0">
    <w:nsid w:val="74EB3DCC"/>
    <w:multiLevelType w:val="hybridMultilevel"/>
    <w:tmpl w:val="D9F8913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15:restartNumberingAfterBreak="0">
    <w:nsid w:val="7DB2682B"/>
    <w:multiLevelType w:val="multilevel"/>
    <w:tmpl w:val="0000000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8"/>
  </w:num>
  <w:num w:numId="2">
    <w:abstractNumId w:val="2"/>
  </w:num>
  <w:num w:numId="3">
    <w:abstractNumId w:val="6"/>
  </w:num>
  <w:num w:numId="4">
    <w:abstractNumId w:val="18"/>
  </w:num>
  <w:num w:numId="5">
    <w:abstractNumId w:val="11"/>
  </w:num>
  <w:num w:numId="6">
    <w:abstractNumId w:val="17"/>
  </w:num>
  <w:num w:numId="7">
    <w:abstractNumId w:val="19"/>
  </w:num>
  <w:num w:numId="8">
    <w:abstractNumId w:val="15"/>
  </w:num>
  <w:num w:numId="9">
    <w:abstractNumId w:val="5"/>
  </w:num>
  <w:num w:numId="10">
    <w:abstractNumId w:val="3"/>
  </w:num>
  <w:num w:numId="11">
    <w:abstractNumId w:val="7"/>
  </w:num>
  <w:num w:numId="12">
    <w:abstractNumId w:val="13"/>
  </w:num>
  <w:num w:numId="13">
    <w:abstractNumId w:val="14"/>
  </w:num>
  <w:num w:numId="14">
    <w:abstractNumId w:val="10"/>
  </w:num>
  <w:num w:numId="15">
    <w:abstractNumId w:val="4"/>
  </w:num>
  <w:num w:numId="16">
    <w:abstractNumId w:val="16"/>
  </w:num>
  <w:num w:numId="17">
    <w:abstractNumId w:val="9"/>
  </w:num>
  <w:num w:numId="18">
    <w:abstractNumId w:val="0"/>
  </w:num>
  <w:num w:numId="19">
    <w:abstractNumId w:val="1"/>
  </w:num>
  <w:num w:numId="20">
    <w:abstractNumId w:val="12"/>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508"/>
    <w:rsid w:val="00000175"/>
    <w:rsid w:val="0000043A"/>
    <w:rsid w:val="00004036"/>
    <w:rsid w:val="000102D4"/>
    <w:rsid w:val="00011CBE"/>
    <w:rsid w:val="00022621"/>
    <w:rsid w:val="00025FC3"/>
    <w:rsid w:val="000270AC"/>
    <w:rsid w:val="00027F2A"/>
    <w:rsid w:val="00030D9D"/>
    <w:rsid w:val="000313AE"/>
    <w:rsid w:val="00031902"/>
    <w:rsid w:val="0003210F"/>
    <w:rsid w:val="0003397E"/>
    <w:rsid w:val="00036F6A"/>
    <w:rsid w:val="00040F85"/>
    <w:rsid w:val="0004163F"/>
    <w:rsid w:val="00051984"/>
    <w:rsid w:val="000521F5"/>
    <w:rsid w:val="00052883"/>
    <w:rsid w:val="00053C32"/>
    <w:rsid w:val="000557E7"/>
    <w:rsid w:val="000572D7"/>
    <w:rsid w:val="00057850"/>
    <w:rsid w:val="000605FE"/>
    <w:rsid w:val="00064245"/>
    <w:rsid w:val="000676C1"/>
    <w:rsid w:val="00074395"/>
    <w:rsid w:val="00075C29"/>
    <w:rsid w:val="00077C60"/>
    <w:rsid w:val="00085CBA"/>
    <w:rsid w:val="00087176"/>
    <w:rsid w:val="00090CE6"/>
    <w:rsid w:val="00092C09"/>
    <w:rsid w:val="00092DA2"/>
    <w:rsid w:val="00094F76"/>
    <w:rsid w:val="00095216"/>
    <w:rsid w:val="000962DB"/>
    <w:rsid w:val="000A04D1"/>
    <w:rsid w:val="000A1CB7"/>
    <w:rsid w:val="000A2CC4"/>
    <w:rsid w:val="000A3D2C"/>
    <w:rsid w:val="000A61A9"/>
    <w:rsid w:val="000B64C5"/>
    <w:rsid w:val="000B72E9"/>
    <w:rsid w:val="000C15F8"/>
    <w:rsid w:val="000C1ED1"/>
    <w:rsid w:val="000C2153"/>
    <w:rsid w:val="000C423B"/>
    <w:rsid w:val="000C46F2"/>
    <w:rsid w:val="000C4795"/>
    <w:rsid w:val="000C5570"/>
    <w:rsid w:val="000C61DE"/>
    <w:rsid w:val="000C6E17"/>
    <w:rsid w:val="000D3A03"/>
    <w:rsid w:val="000D5303"/>
    <w:rsid w:val="000E059F"/>
    <w:rsid w:val="000E0FFE"/>
    <w:rsid w:val="000E1361"/>
    <w:rsid w:val="000E22F7"/>
    <w:rsid w:val="000E2726"/>
    <w:rsid w:val="000E27CC"/>
    <w:rsid w:val="000E28ED"/>
    <w:rsid w:val="000E61C9"/>
    <w:rsid w:val="000E7F03"/>
    <w:rsid w:val="000F41E2"/>
    <w:rsid w:val="000F6133"/>
    <w:rsid w:val="001005A5"/>
    <w:rsid w:val="001008FF"/>
    <w:rsid w:val="00100D88"/>
    <w:rsid w:val="00101C4A"/>
    <w:rsid w:val="00102F2D"/>
    <w:rsid w:val="001043C3"/>
    <w:rsid w:val="00106C3C"/>
    <w:rsid w:val="001134FC"/>
    <w:rsid w:val="001136FE"/>
    <w:rsid w:val="001213D3"/>
    <w:rsid w:val="00126B50"/>
    <w:rsid w:val="001345C0"/>
    <w:rsid w:val="00135598"/>
    <w:rsid w:val="00135B81"/>
    <w:rsid w:val="001403AE"/>
    <w:rsid w:val="00140D36"/>
    <w:rsid w:val="00141A27"/>
    <w:rsid w:val="00145850"/>
    <w:rsid w:val="00145EF9"/>
    <w:rsid w:val="00146F89"/>
    <w:rsid w:val="00147E4C"/>
    <w:rsid w:val="001529DE"/>
    <w:rsid w:val="00156616"/>
    <w:rsid w:val="0015782A"/>
    <w:rsid w:val="00161221"/>
    <w:rsid w:val="001618C6"/>
    <w:rsid w:val="0017067B"/>
    <w:rsid w:val="001717C0"/>
    <w:rsid w:val="001725BD"/>
    <w:rsid w:val="00175498"/>
    <w:rsid w:val="0017647E"/>
    <w:rsid w:val="001764D5"/>
    <w:rsid w:val="00176846"/>
    <w:rsid w:val="00180792"/>
    <w:rsid w:val="00182946"/>
    <w:rsid w:val="00184172"/>
    <w:rsid w:val="00184C33"/>
    <w:rsid w:val="001861C0"/>
    <w:rsid w:val="00187C46"/>
    <w:rsid w:val="00196787"/>
    <w:rsid w:val="00196BB1"/>
    <w:rsid w:val="00197148"/>
    <w:rsid w:val="001A05E4"/>
    <w:rsid w:val="001A176B"/>
    <w:rsid w:val="001A3100"/>
    <w:rsid w:val="001A41A1"/>
    <w:rsid w:val="001B1088"/>
    <w:rsid w:val="001C15D1"/>
    <w:rsid w:val="001C2579"/>
    <w:rsid w:val="001C353C"/>
    <w:rsid w:val="001C4205"/>
    <w:rsid w:val="001C4FBC"/>
    <w:rsid w:val="001C582B"/>
    <w:rsid w:val="001C7919"/>
    <w:rsid w:val="001C7D4F"/>
    <w:rsid w:val="001D091C"/>
    <w:rsid w:val="001D0B36"/>
    <w:rsid w:val="001D1FA6"/>
    <w:rsid w:val="001D2BA5"/>
    <w:rsid w:val="001D59E2"/>
    <w:rsid w:val="001D76A3"/>
    <w:rsid w:val="001E0D94"/>
    <w:rsid w:val="001E1136"/>
    <w:rsid w:val="001E1713"/>
    <w:rsid w:val="001E2BC1"/>
    <w:rsid w:val="001E31AD"/>
    <w:rsid w:val="001E4BC8"/>
    <w:rsid w:val="001E5872"/>
    <w:rsid w:val="001F2F51"/>
    <w:rsid w:val="00200585"/>
    <w:rsid w:val="00201DB8"/>
    <w:rsid w:val="002025A7"/>
    <w:rsid w:val="00203C49"/>
    <w:rsid w:val="0021024C"/>
    <w:rsid w:val="00212B61"/>
    <w:rsid w:val="00213074"/>
    <w:rsid w:val="002136D0"/>
    <w:rsid w:val="00214E6E"/>
    <w:rsid w:val="00222024"/>
    <w:rsid w:val="0022702B"/>
    <w:rsid w:val="00237581"/>
    <w:rsid w:val="00243D6F"/>
    <w:rsid w:val="002467CC"/>
    <w:rsid w:val="00247973"/>
    <w:rsid w:val="00247C7E"/>
    <w:rsid w:val="00251B9E"/>
    <w:rsid w:val="00253C08"/>
    <w:rsid w:val="00253CBF"/>
    <w:rsid w:val="002554E2"/>
    <w:rsid w:val="00257A2D"/>
    <w:rsid w:val="00257B87"/>
    <w:rsid w:val="00260C47"/>
    <w:rsid w:val="00261037"/>
    <w:rsid w:val="00261587"/>
    <w:rsid w:val="00261C65"/>
    <w:rsid w:val="00262AC7"/>
    <w:rsid w:val="002635B4"/>
    <w:rsid w:val="00271045"/>
    <w:rsid w:val="002737E6"/>
    <w:rsid w:val="00276A18"/>
    <w:rsid w:val="00276A4C"/>
    <w:rsid w:val="00276E82"/>
    <w:rsid w:val="00277D34"/>
    <w:rsid w:val="0028016E"/>
    <w:rsid w:val="0028024B"/>
    <w:rsid w:val="00280E39"/>
    <w:rsid w:val="002822C1"/>
    <w:rsid w:val="002830D8"/>
    <w:rsid w:val="002852C3"/>
    <w:rsid w:val="002856F3"/>
    <w:rsid w:val="00286265"/>
    <w:rsid w:val="0028722F"/>
    <w:rsid w:val="002873DD"/>
    <w:rsid w:val="002876DE"/>
    <w:rsid w:val="00287955"/>
    <w:rsid w:val="002945CE"/>
    <w:rsid w:val="002967FE"/>
    <w:rsid w:val="00297B2A"/>
    <w:rsid w:val="002A0572"/>
    <w:rsid w:val="002A2C02"/>
    <w:rsid w:val="002A6865"/>
    <w:rsid w:val="002B150C"/>
    <w:rsid w:val="002B6E4F"/>
    <w:rsid w:val="002C0CDF"/>
    <w:rsid w:val="002C177B"/>
    <w:rsid w:val="002C3724"/>
    <w:rsid w:val="002C6508"/>
    <w:rsid w:val="002C756C"/>
    <w:rsid w:val="002C761E"/>
    <w:rsid w:val="002D22F5"/>
    <w:rsid w:val="002D4D49"/>
    <w:rsid w:val="002D4FB5"/>
    <w:rsid w:val="002D7E57"/>
    <w:rsid w:val="002E1E59"/>
    <w:rsid w:val="002E43F4"/>
    <w:rsid w:val="002E7516"/>
    <w:rsid w:val="002E7DE9"/>
    <w:rsid w:val="002F10C5"/>
    <w:rsid w:val="002F1A24"/>
    <w:rsid w:val="002F3DC9"/>
    <w:rsid w:val="002F4082"/>
    <w:rsid w:val="002F4BFA"/>
    <w:rsid w:val="0030273A"/>
    <w:rsid w:val="00310549"/>
    <w:rsid w:val="003107A1"/>
    <w:rsid w:val="00311803"/>
    <w:rsid w:val="00311F84"/>
    <w:rsid w:val="00315F9D"/>
    <w:rsid w:val="00316A04"/>
    <w:rsid w:val="00317F09"/>
    <w:rsid w:val="00321681"/>
    <w:rsid w:val="003224BE"/>
    <w:rsid w:val="00322FE8"/>
    <w:rsid w:val="003258ED"/>
    <w:rsid w:val="00327AB3"/>
    <w:rsid w:val="00327F03"/>
    <w:rsid w:val="0033138F"/>
    <w:rsid w:val="00331868"/>
    <w:rsid w:val="003321F5"/>
    <w:rsid w:val="00333239"/>
    <w:rsid w:val="0033381F"/>
    <w:rsid w:val="00333B3F"/>
    <w:rsid w:val="0033660F"/>
    <w:rsid w:val="00340AFE"/>
    <w:rsid w:val="003424FD"/>
    <w:rsid w:val="00342A1C"/>
    <w:rsid w:val="0035019B"/>
    <w:rsid w:val="003504BD"/>
    <w:rsid w:val="00351C00"/>
    <w:rsid w:val="003575A5"/>
    <w:rsid w:val="0036044F"/>
    <w:rsid w:val="00364B33"/>
    <w:rsid w:val="00367944"/>
    <w:rsid w:val="00373868"/>
    <w:rsid w:val="00374F74"/>
    <w:rsid w:val="003759C0"/>
    <w:rsid w:val="003766C9"/>
    <w:rsid w:val="00377B2D"/>
    <w:rsid w:val="00380FA2"/>
    <w:rsid w:val="003858B4"/>
    <w:rsid w:val="00386E30"/>
    <w:rsid w:val="003A2CD5"/>
    <w:rsid w:val="003A3750"/>
    <w:rsid w:val="003A3E93"/>
    <w:rsid w:val="003A5849"/>
    <w:rsid w:val="003A5BEE"/>
    <w:rsid w:val="003B01BB"/>
    <w:rsid w:val="003B081A"/>
    <w:rsid w:val="003B0B71"/>
    <w:rsid w:val="003B123B"/>
    <w:rsid w:val="003B45F6"/>
    <w:rsid w:val="003B5F51"/>
    <w:rsid w:val="003B6294"/>
    <w:rsid w:val="003C1046"/>
    <w:rsid w:val="003C10AE"/>
    <w:rsid w:val="003C1558"/>
    <w:rsid w:val="003C1D02"/>
    <w:rsid w:val="003C68A1"/>
    <w:rsid w:val="003D0F83"/>
    <w:rsid w:val="003D16E3"/>
    <w:rsid w:val="003D6C21"/>
    <w:rsid w:val="003E029A"/>
    <w:rsid w:val="003E23EB"/>
    <w:rsid w:val="003E4F8B"/>
    <w:rsid w:val="003E564E"/>
    <w:rsid w:val="003F1896"/>
    <w:rsid w:val="003F207B"/>
    <w:rsid w:val="003F2C86"/>
    <w:rsid w:val="003F643C"/>
    <w:rsid w:val="003F7688"/>
    <w:rsid w:val="00401339"/>
    <w:rsid w:val="00406722"/>
    <w:rsid w:val="00407BB6"/>
    <w:rsid w:val="00410DD4"/>
    <w:rsid w:val="00411389"/>
    <w:rsid w:val="0041283D"/>
    <w:rsid w:val="00416347"/>
    <w:rsid w:val="00416EAE"/>
    <w:rsid w:val="00424A4C"/>
    <w:rsid w:val="00424E41"/>
    <w:rsid w:val="004250BB"/>
    <w:rsid w:val="00425C83"/>
    <w:rsid w:val="004274CF"/>
    <w:rsid w:val="004331C5"/>
    <w:rsid w:val="00434082"/>
    <w:rsid w:val="0043430B"/>
    <w:rsid w:val="00434564"/>
    <w:rsid w:val="00437362"/>
    <w:rsid w:val="004374F2"/>
    <w:rsid w:val="00440967"/>
    <w:rsid w:val="00440A12"/>
    <w:rsid w:val="00440BB4"/>
    <w:rsid w:val="00440FEF"/>
    <w:rsid w:val="00441F72"/>
    <w:rsid w:val="0044738D"/>
    <w:rsid w:val="0045088C"/>
    <w:rsid w:val="0045516B"/>
    <w:rsid w:val="00455ECE"/>
    <w:rsid w:val="004563E5"/>
    <w:rsid w:val="0046002E"/>
    <w:rsid w:val="004637F3"/>
    <w:rsid w:val="00463F7A"/>
    <w:rsid w:val="00464E30"/>
    <w:rsid w:val="0046672F"/>
    <w:rsid w:val="0047065A"/>
    <w:rsid w:val="00470F48"/>
    <w:rsid w:val="004716DB"/>
    <w:rsid w:val="00473FDF"/>
    <w:rsid w:val="0048058E"/>
    <w:rsid w:val="004809E6"/>
    <w:rsid w:val="00481DB6"/>
    <w:rsid w:val="004848AC"/>
    <w:rsid w:val="00485E84"/>
    <w:rsid w:val="00487326"/>
    <w:rsid w:val="00490D3E"/>
    <w:rsid w:val="00491875"/>
    <w:rsid w:val="004922E2"/>
    <w:rsid w:val="0049252F"/>
    <w:rsid w:val="00492DF1"/>
    <w:rsid w:val="00492DFB"/>
    <w:rsid w:val="00494501"/>
    <w:rsid w:val="00495B97"/>
    <w:rsid w:val="00495B9F"/>
    <w:rsid w:val="00496143"/>
    <w:rsid w:val="00496B75"/>
    <w:rsid w:val="004A0BDE"/>
    <w:rsid w:val="004A207D"/>
    <w:rsid w:val="004A3BC5"/>
    <w:rsid w:val="004A3ECC"/>
    <w:rsid w:val="004A5700"/>
    <w:rsid w:val="004A5E7C"/>
    <w:rsid w:val="004A63A5"/>
    <w:rsid w:val="004A6849"/>
    <w:rsid w:val="004B03EE"/>
    <w:rsid w:val="004B0404"/>
    <w:rsid w:val="004B07B6"/>
    <w:rsid w:val="004B0903"/>
    <w:rsid w:val="004B1A39"/>
    <w:rsid w:val="004B27C6"/>
    <w:rsid w:val="004B3881"/>
    <w:rsid w:val="004B4E44"/>
    <w:rsid w:val="004B7357"/>
    <w:rsid w:val="004C1162"/>
    <w:rsid w:val="004D0680"/>
    <w:rsid w:val="004D0BB6"/>
    <w:rsid w:val="004D227D"/>
    <w:rsid w:val="004D3C38"/>
    <w:rsid w:val="004D5523"/>
    <w:rsid w:val="004E5AE4"/>
    <w:rsid w:val="004E7364"/>
    <w:rsid w:val="004E7865"/>
    <w:rsid w:val="004F1112"/>
    <w:rsid w:val="004F17E8"/>
    <w:rsid w:val="004F2698"/>
    <w:rsid w:val="004F4056"/>
    <w:rsid w:val="004F4162"/>
    <w:rsid w:val="004F576E"/>
    <w:rsid w:val="00500760"/>
    <w:rsid w:val="005007A2"/>
    <w:rsid w:val="00501858"/>
    <w:rsid w:val="00504213"/>
    <w:rsid w:val="005074F9"/>
    <w:rsid w:val="00507F6F"/>
    <w:rsid w:val="0051128F"/>
    <w:rsid w:val="00520D94"/>
    <w:rsid w:val="00521D09"/>
    <w:rsid w:val="0052200B"/>
    <w:rsid w:val="005309EC"/>
    <w:rsid w:val="00531EC9"/>
    <w:rsid w:val="0053230B"/>
    <w:rsid w:val="0053458D"/>
    <w:rsid w:val="00536F6C"/>
    <w:rsid w:val="005444D0"/>
    <w:rsid w:val="005470FE"/>
    <w:rsid w:val="005475B4"/>
    <w:rsid w:val="0055138B"/>
    <w:rsid w:val="00551708"/>
    <w:rsid w:val="0055346E"/>
    <w:rsid w:val="00553760"/>
    <w:rsid w:val="005553DC"/>
    <w:rsid w:val="00556353"/>
    <w:rsid w:val="00560C7B"/>
    <w:rsid w:val="00561D74"/>
    <w:rsid w:val="005623E4"/>
    <w:rsid w:val="005640AF"/>
    <w:rsid w:val="00565231"/>
    <w:rsid w:val="00565B3D"/>
    <w:rsid w:val="00567167"/>
    <w:rsid w:val="005675AE"/>
    <w:rsid w:val="00572891"/>
    <w:rsid w:val="00572FE4"/>
    <w:rsid w:val="00573D7F"/>
    <w:rsid w:val="00575BA6"/>
    <w:rsid w:val="00576AF6"/>
    <w:rsid w:val="005817F3"/>
    <w:rsid w:val="00581FB7"/>
    <w:rsid w:val="00586BA5"/>
    <w:rsid w:val="0059005C"/>
    <w:rsid w:val="00590AF8"/>
    <w:rsid w:val="00591A4A"/>
    <w:rsid w:val="00591EB3"/>
    <w:rsid w:val="00591FCF"/>
    <w:rsid w:val="005928FA"/>
    <w:rsid w:val="00592DF2"/>
    <w:rsid w:val="005A420D"/>
    <w:rsid w:val="005A57FD"/>
    <w:rsid w:val="005A6117"/>
    <w:rsid w:val="005A6668"/>
    <w:rsid w:val="005B0219"/>
    <w:rsid w:val="005B0CF4"/>
    <w:rsid w:val="005B3436"/>
    <w:rsid w:val="005B6EB7"/>
    <w:rsid w:val="005C0752"/>
    <w:rsid w:val="005C26CA"/>
    <w:rsid w:val="005D0C08"/>
    <w:rsid w:val="005D192D"/>
    <w:rsid w:val="005D2832"/>
    <w:rsid w:val="005D3C5D"/>
    <w:rsid w:val="005D4728"/>
    <w:rsid w:val="005D753F"/>
    <w:rsid w:val="005E03A2"/>
    <w:rsid w:val="005E2278"/>
    <w:rsid w:val="005E3082"/>
    <w:rsid w:val="005E4E12"/>
    <w:rsid w:val="005F187B"/>
    <w:rsid w:val="005F37CC"/>
    <w:rsid w:val="005F4567"/>
    <w:rsid w:val="005F50E9"/>
    <w:rsid w:val="00600037"/>
    <w:rsid w:val="006007BB"/>
    <w:rsid w:val="006018D6"/>
    <w:rsid w:val="00601C2C"/>
    <w:rsid w:val="00605080"/>
    <w:rsid w:val="0060526D"/>
    <w:rsid w:val="00605F60"/>
    <w:rsid w:val="006075F6"/>
    <w:rsid w:val="00610164"/>
    <w:rsid w:val="0061089E"/>
    <w:rsid w:val="00611283"/>
    <w:rsid w:val="0061247D"/>
    <w:rsid w:val="00621F6A"/>
    <w:rsid w:val="00622AE2"/>
    <w:rsid w:val="00622C76"/>
    <w:rsid w:val="00624163"/>
    <w:rsid w:val="00630DA7"/>
    <w:rsid w:val="00633313"/>
    <w:rsid w:val="00634CE6"/>
    <w:rsid w:val="00636C46"/>
    <w:rsid w:val="00636CBC"/>
    <w:rsid w:val="006414A5"/>
    <w:rsid w:val="0064224C"/>
    <w:rsid w:val="00645097"/>
    <w:rsid w:val="0064654D"/>
    <w:rsid w:val="00646C9D"/>
    <w:rsid w:val="00650EC0"/>
    <w:rsid w:val="0065147D"/>
    <w:rsid w:val="00652A8A"/>
    <w:rsid w:val="0065317F"/>
    <w:rsid w:val="0065412F"/>
    <w:rsid w:val="00654539"/>
    <w:rsid w:val="0065474A"/>
    <w:rsid w:val="00654D22"/>
    <w:rsid w:val="00655B8C"/>
    <w:rsid w:val="00656811"/>
    <w:rsid w:val="0066050C"/>
    <w:rsid w:val="00662721"/>
    <w:rsid w:val="0066406C"/>
    <w:rsid w:val="00666CE3"/>
    <w:rsid w:val="006726A0"/>
    <w:rsid w:val="006726CF"/>
    <w:rsid w:val="00677A61"/>
    <w:rsid w:val="00681465"/>
    <w:rsid w:val="00682BB2"/>
    <w:rsid w:val="006848BB"/>
    <w:rsid w:val="006879E1"/>
    <w:rsid w:val="00690E4C"/>
    <w:rsid w:val="00692019"/>
    <w:rsid w:val="006940E1"/>
    <w:rsid w:val="0069476F"/>
    <w:rsid w:val="00694F7F"/>
    <w:rsid w:val="00695209"/>
    <w:rsid w:val="006976E8"/>
    <w:rsid w:val="006A0AAC"/>
    <w:rsid w:val="006A3020"/>
    <w:rsid w:val="006B13E8"/>
    <w:rsid w:val="006B39F2"/>
    <w:rsid w:val="006C02A8"/>
    <w:rsid w:val="006C11C9"/>
    <w:rsid w:val="006C16C1"/>
    <w:rsid w:val="006C2A05"/>
    <w:rsid w:val="006C364B"/>
    <w:rsid w:val="006C7C0A"/>
    <w:rsid w:val="006D468C"/>
    <w:rsid w:val="006D700E"/>
    <w:rsid w:val="006E031F"/>
    <w:rsid w:val="006E45BC"/>
    <w:rsid w:val="006E5266"/>
    <w:rsid w:val="006E547C"/>
    <w:rsid w:val="006F004F"/>
    <w:rsid w:val="006F0E2D"/>
    <w:rsid w:val="006F1A46"/>
    <w:rsid w:val="006F1C7F"/>
    <w:rsid w:val="006F25AB"/>
    <w:rsid w:val="006F48DD"/>
    <w:rsid w:val="006F6EFC"/>
    <w:rsid w:val="006F76E0"/>
    <w:rsid w:val="00700028"/>
    <w:rsid w:val="0070013B"/>
    <w:rsid w:val="00700A4F"/>
    <w:rsid w:val="0070388F"/>
    <w:rsid w:val="00703AA2"/>
    <w:rsid w:val="00705288"/>
    <w:rsid w:val="00710375"/>
    <w:rsid w:val="00712A5C"/>
    <w:rsid w:val="00713881"/>
    <w:rsid w:val="007149FD"/>
    <w:rsid w:val="0072447A"/>
    <w:rsid w:val="00724B60"/>
    <w:rsid w:val="00726B90"/>
    <w:rsid w:val="00727113"/>
    <w:rsid w:val="007276BA"/>
    <w:rsid w:val="00730A35"/>
    <w:rsid w:val="00730C70"/>
    <w:rsid w:val="00731899"/>
    <w:rsid w:val="0073315C"/>
    <w:rsid w:val="00735018"/>
    <w:rsid w:val="00736888"/>
    <w:rsid w:val="0074092A"/>
    <w:rsid w:val="007419F5"/>
    <w:rsid w:val="00741A99"/>
    <w:rsid w:val="00741CE0"/>
    <w:rsid w:val="00742035"/>
    <w:rsid w:val="007424D6"/>
    <w:rsid w:val="00744C5C"/>
    <w:rsid w:val="00745025"/>
    <w:rsid w:val="00746034"/>
    <w:rsid w:val="007474A4"/>
    <w:rsid w:val="00753103"/>
    <w:rsid w:val="00754F55"/>
    <w:rsid w:val="00754FDF"/>
    <w:rsid w:val="00757BF2"/>
    <w:rsid w:val="007619F2"/>
    <w:rsid w:val="007623C2"/>
    <w:rsid w:val="0076297D"/>
    <w:rsid w:val="007658D9"/>
    <w:rsid w:val="007709CF"/>
    <w:rsid w:val="007737FE"/>
    <w:rsid w:val="007756CF"/>
    <w:rsid w:val="00776C5B"/>
    <w:rsid w:val="00780B9F"/>
    <w:rsid w:val="007832CF"/>
    <w:rsid w:val="007926C3"/>
    <w:rsid w:val="00792E34"/>
    <w:rsid w:val="007A2BA4"/>
    <w:rsid w:val="007A366B"/>
    <w:rsid w:val="007A48A1"/>
    <w:rsid w:val="007A4FB6"/>
    <w:rsid w:val="007B0C7D"/>
    <w:rsid w:val="007B4EB6"/>
    <w:rsid w:val="007C0A55"/>
    <w:rsid w:val="007C7600"/>
    <w:rsid w:val="007D2F8E"/>
    <w:rsid w:val="007D4339"/>
    <w:rsid w:val="007D4347"/>
    <w:rsid w:val="007D48C8"/>
    <w:rsid w:val="007D559C"/>
    <w:rsid w:val="007D6986"/>
    <w:rsid w:val="007E10C7"/>
    <w:rsid w:val="007E14F3"/>
    <w:rsid w:val="007E1628"/>
    <w:rsid w:val="007E1866"/>
    <w:rsid w:val="007E1885"/>
    <w:rsid w:val="007E41DF"/>
    <w:rsid w:val="007E4A5C"/>
    <w:rsid w:val="007F6117"/>
    <w:rsid w:val="00800BDA"/>
    <w:rsid w:val="00800EA0"/>
    <w:rsid w:val="00802F5D"/>
    <w:rsid w:val="00806BC6"/>
    <w:rsid w:val="00807572"/>
    <w:rsid w:val="0081559F"/>
    <w:rsid w:val="00816EFC"/>
    <w:rsid w:val="008179E3"/>
    <w:rsid w:val="008205BB"/>
    <w:rsid w:val="008223F5"/>
    <w:rsid w:val="00823230"/>
    <w:rsid w:val="00824349"/>
    <w:rsid w:val="00825B3F"/>
    <w:rsid w:val="00825D90"/>
    <w:rsid w:val="00831CA3"/>
    <w:rsid w:val="008320CD"/>
    <w:rsid w:val="00833060"/>
    <w:rsid w:val="008333CA"/>
    <w:rsid w:val="00834666"/>
    <w:rsid w:val="00835E85"/>
    <w:rsid w:val="0083715C"/>
    <w:rsid w:val="0083750D"/>
    <w:rsid w:val="00837BAB"/>
    <w:rsid w:val="00837DC6"/>
    <w:rsid w:val="00841962"/>
    <w:rsid w:val="00841E1B"/>
    <w:rsid w:val="008423C8"/>
    <w:rsid w:val="00847C8A"/>
    <w:rsid w:val="00852EC7"/>
    <w:rsid w:val="0085675E"/>
    <w:rsid w:val="00857416"/>
    <w:rsid w:val="00860180"/>
    <w:rsid w:val="008645AE"/>
    <w:rsid w:val="008668EC"/>
    <w:rsid w:val="00866A4F"/>
    <w:rsid w:val="00866AA3"/>
    <w:rsid w:val="008678D9"/>
    <w:rsid w:val="00867D37"/>
    <w:rsid w:val="00871DDD"/>
    <w:rsid w:val="0087577C"/>
    <w:rsid w:val="00876605"/>
    <w:rsid w:val="00883323"/>
    <w:rsid w:val="00883B48"/>
    <w:rsid w:val="00884942"/>
    <w:rsid w:val="00885C4D"/>
    <w:rsid w:val="00886A0C"/>
    <w:rsid w:val="00887CF2"/>
    <w:rsid w:val="0089326C"/>
    <w:rsid w:val="008934C8"/>
    <w:rsid w:val="00893AD5"/>
    <w:rsid w:val="00893F28"/>
    <w:rsid w:val="00894809"/>
    <w:rsid w:val="008A1A5B"/>
    <w:rsid w:val="008A3E19"/>
    <w:rsid w:val="008A5ED0"/>
    <w:rsid w:val="008A6508"/>
    <w:rsid w:val="008A6DDA"/>
    <w:rsid w:val="008B3BC3"/>
    <w:rsid w:val="008B3C1B"/>
    <w:rsid w:val="008B5336"/>
    <w:rsid w:val="008B5521"/>
    <w:rsid w:val="008B5744"/>
    <w:rsid w:val="008B5BED"/>
    <w:rsid w:val="008B6218"/>
    <w:rsid w:val="008C09AC"/>
    <w:rsid w:val="008C2515"/>
    <w:rsid w:val="008C3FAC"/>
    <w:rsid w:val="008C76DD"/>
    <w:rsid w:val="008D1229"/>
    <w:rsid w:val="008D4D33"/>
    <w:rsid w:val="008D55DD"/>
    <w:rsid w:val="008D7A29"/>
    <w:rsid w:val="008E1610"/>
    <w:rsid w:val="008E1C85"/>
    <w:rsid w:val="008E22D9"/>
    <w:rsid w:val="008E38CB"/>
    <w:rsid w:val="008F09F4"/>
    <w:rsid w:val="008F13AC"/>
    <w:rsid w:val="008F6783"/>
    <w:rsid w:val="008F67BB"/>
    <w:rsid w:val="008F6BC6"/>
    <w:rsid w:val="0090031B"/>
    <w:rsid w:val="009023FD"/>
    <w:rsid w:val="00903604"/>
    <w:rsid w:val="00904C41"/>
    <w:rsid w:val="00906333"/>
    <w:rsid w:val="00906862"/>
    <w:rsid w:val="00911F12"/>
    <w:rsid w:val="00912318"/>
    <w:rsid w:val="009136D3"/>
    <w:rsid w:val="009226D9"/>
    <w:rsid w:val="009254EF"/>
    <w:rsid w:val="009267B0"/>
    <w:rsid w:val="00926F0C"/>
    <w:rsid w:val="00930AFE"/>
    <w:rsid w:val="009331A8"/>
    <w:rsid w:val="0093526E"/>
    <w:rsid w:val="00936F88"/>
    <w:rsid w:val="0094367E"/>
    <w:rsid w:val="00944E25"/>
    <w:rsid w:val="009473F0"/>
    <w:rsid w:val="00950630"/>
    <w:rsid w:val="00953164"/>
    <w:rsid w:val="00953D93"/>
    <w:rsid w:val="00954F8C"/>
    <w:rsid w:val="00955AD3"/>
    <w:rsid w:val="00956651"/>
    <w:rsid w:val="00956E8F"/>
    <w:rsid w:val="0095753D"/>
    <w:rsid w:val="00957D2A"/>
    <w:rsid w:val="00960D0B"/>
    <w:rsid w:val="00962354"/>
    <w:rsid w:val="00962D2E"/>
    <w:rsid w:val="00965ABA"/>
    <w:rsid w:val="00970315"/>
    <w:rsid w:val="00970F70"/>
    <w:rsid w:val="00974202"/>
    <w:rsid w:val="009742AF"/>
    <w:rsid w:val="00974A1E"/>
    <w:rsid w:val="00976403"/>
    <w:rsid w:val="009806C5"/>
    <w:rsid w:val="00987F06"/>
    <w:rsid w:val="009903FD"/>
    <w:rsid w:val="009950B2"/>
    <w:rsid w:val="009A421C"/>
    <w:rsid w:val="009A5923"/>
    <w:rsid w:val="009A7CFC"/>
    <w:rsid w:val="009A7E7B"/>
    <w:rsid w:val="009B5C21"/>
    <w:rsid w:val="009B5F25"/>
    <w:rsid w:val="009B7127"/>
    <w:rsid w:val="009C0315"/>
    <w:rsid w:val="009C0C7D"/>
    <w:rsid w:val="009C10C7"/>
    <w:rsid w:val="009C3846"/>
    <w:rsid w:val="009C4767"/>
    <w:rsid w:val="009C7E50"/>
    <w:rsid w:val="009D0883"/>
    <w:rsid w:val="009D2BE9"/>
    <w:rsid w:val="009D2F38"/>
    <w:rsid w:val="009D3E4A"/>
    <w:rsid w:val="009D5D27"/>
    <w:rsid w:val="009D6181"/>
    <w:rsid w:val="009E0600"/>
    <w:rsid w:val="009E22DC"/>
    <w:rsid w:val="009E29A4"/>
    <w:rsid w:val="009E6FE1"/>
    <w:rsid w:val="009F46D2"/>
    <w:rsid w:val="009F68CA"/>
    <w:rsid w:val="009F72B8"/>
    <w:rsid w:val="00A06C28"/>
    <w:rsid w:val="00A12ADC"/>
    <w:rsid w:val="00A139E3"/>
    <w:rsid w:val="00A16637"/>
    <w:rsid w:val="00A175C5"/>
    <w:rsid w:val="00A2263F"/>
    <w:rsid w:val="00A22717"/>
    <w:rsid w:val="00A23ACF"/>
    <w:rsid w:val="00A24E25"/>
    <w:rsid w:val="00A25202"/>
    <w:rsid w:val="00A264A7"/>
    <w:rsid w:val="00A323D3"/>
    <w:rsid w:val="00A32E96"/>
    <w:rsid w:val="00A338F3"/>
    <w:rsid w:val="00A34C0A"/>
    <w:rsid w:val="00A34F00"/>
    <w:rsid w:val="00A35D0B"/>
    <w:rsid w:val="00A368E5"/>
    <w:rsid w:val="00A40963"/>
    <w:rsid w:val="00A41E4F"/>
    <w:rsid w:val="00A44F34"/>
    <w:rsid w:val="00A47504"/>
    <w:rsid w:val="00A501F1"/>
    <w:rsid w:val="00A504A3"/>
    <w:rsid w:val="00A5073C"/>
    <w:rsid w:val="00A51E40"/>
    <w:rsid w:val="00A524E9"/>
    <w:rsid w:val="00A54642"/>
    <w:rsid w:val="00A54EB0"/>
    <w:rsid w:val="00A60521"/>
    <w:rsid w:val="00A6080D"/>
    <w:rsid w:val="00A61017"/>
    <w:rsid w:val="00A6196B"/>
    <w:rsid w:val="00A61B82"/>
    <w:rsid w:val="00A62A7C"/>
    <w:rsid w:val="00A63200"/>
    <w:rsid w:val="00A6471D"/>
    <w:rsid w:val="00A64DCE"/>
    <w:rsid w:val="00A72A66"/>
    <w:rsid w:val="00A76154"/>
    <w:rsid w:val="00A808CE"/>
    <w:rsid w:val="00A815CB"/>
    <w:rsid w:val="00A81A7B"/>
    <w:rsid w:val="00A81ED1"/>
    <w:rsid w:val="00A826B5"/>
    <w:rsid w:val="00A82D49"/>
    <w:rsid w:val="00A8402A"/>
    <w:rsid w:val="00A84E12"/>
    <w:rsid w:val="00A918F9"/>
    <w:rsid w:val="00A952ED"/>
    <w:rsid w:val="00A953DD"/>
    <w:rsid w:val="00A959AC"/>
    <w:rsid w:val="00AA1CBF"/>
    <w:rsid w:val="00AA1D26"/>
    <w:rsid w:val="00AA5CEF"/>
    <w:rsid w:val="00AA79AA"/>
    <w:rsid w:val="00AB04FF"/>
    <w:rsid w:val="00AB084A"/>
    <w:rsid w:val="00AB16C6"/>
    <w:rsid w:val="00AB5676"/>
    <w:rsid w:val="00AB5B66"/>
    <w:rsid w:val="00AB60D7"/>
    <w:rsid w:val="00AC034D"/>
    <w:rsid w:val="00AC2B47"/>
    <w:rsid w:val="00AC3372"/>
    <w:rsid w:val="00AC3723"/>
    <w:rsid w:val="00AC3D17"/>
    <w:rsid w:val="00AC3D21"/>
    <w:rsid w:val="00AC5D4D"/>
    <w:rsid w:val="00AD0469"/>
    <w:rsid w:val="00AD2B99"/>
    <w:rsid w:val="00AD3AA0"/>
    <w:rsid w:val="00AD5351"/>
    <w:rsid w:val="00AD6246"/>
    <w:rsid w:val="00AD7686"/>
    <w:rsid w:val="00AE1933"/>
    <w:rsid w:val="00AE4A0A"/>
    <w:rsid w:val="00AF073B"/>
    <w:rsid w:val="00AF2604"/>
    <w:rsid w:val="00AF537A"/>
    <w:rsid w:val="00AF729A"/>
    <w:rsid w:val="00B003DF"/>
    <w:rsid w:val="00B00CC5"/>
    <w:rsid w:val="00B01179"/>
    <w:rsid w:val="00B0373F"/>
    <w:rsid w:val="00B04EF8"/>
    <w:rsid w:val="00B06D65"/>
    <w:rsid w:val="00B105B9"/>
    <w:rsid w:val="00B10DFF"/>
    <w:rsid w:val="00B127F8"/>
    <w:rsid w:val="00B13365"/>
    <w:rsid w:val="00B135D5"/>
    <w:rsid w:val="00B16CA2"/>
    <w:rsid w:val="00B2049D"/>
    <w:rsid w:val="00B20E2B"/>
    <w:rsid w:val="00B21BA4"/>
    <w:rsid w:val="00B2237D"/>
    <w:rsid w:val="00B22FFA"/>
    <w:rsid w:val="00B23371"/>
    <w:rsid w:val="00B26A06"/>
    <w:rsid w:val="00B26F14"/>
    <w:rsid w:val="00B27862"/>
    <w:rsid w:val="00B3379B"/>
    <w:rsid w:val="00B344AE"/>
    <w:rsid w:val="00B40BEB"/>
    <w:rsid w:val="00B40C6C"/>
    <w:rsid w:val="00B40CBB"/>
    <w:rsid w:val="00B41074"/>
    <w:rsid w:val="00B42261"/>
    <w:rsid w:val="00B42D87"/>
    <w:rsid w:val="00B43284"/>
    <w:rsid w:val="00B448C7"/>
    <w:rsid w:val="00B44F33"/>
    <w:rsid w:val="00B46592"/>
    <w:rsid w:val="00B516F7"/>
    <w:rsid w:val="00B53044"/>
    <w:rsid w:val="00B54D80"/>
    <w:rsid w:val="00B5634B"/>
    <w:rsid w:val="00B56639"/>
    <w:rsid w:val="00B56CBD"/>
    <w:rsid w:val="00B573AA"/>
    <w:rsid w:val="00B57952"/>
    <w:rsid w:val="00B608EC"/>
    <w:rsid w:val="00B60E7F"/>
    <w:rsid w:val="00B61052"/>
    <w:rsid w:val="00B629BB"/>
    <w:rsid w:val="00B640A3"/>
    <w:rsid w:val="00B6775B"/>
    <w:rsid w:val="00B6799B"/>
    <w:rsid w:val="00B71065"/>
    <w:rsid w:val="00B73C5A"/>
    <w:rsid w:val="00B74CEE"/>
    <w:rsid w:val="00B7538E"/>
    <w:rsid w:val="00B75742"/>
    <w:rsid w:val="00B75DFB"/>
    <w:rsid w:val="00B762FA"/>
    <w:rsid w:val="00B8003D"/>
    <w:rsid w:val="00B80F8E"/>
    <w:rsid w:val="00B86836"/>
    <w:rsid w:val="00B869CD"/>
    <w:rsid w:val="00B869F2"/>
    <w:rsid w:val="00B876FB"/>
    <w:rsid w:val="00B940E8"/>
    <w:rsid w:val="00B94EB7"/>
    <w:rsid w:val="00B97B78"/>
    <w:rsid w:val="00BA0432"/>
    <w:rsid w:val="00BA32EA"/>
    <w:rsid w:val="00BA3319"/>
    <w:rsid w:val="00BA38FE"/>
    <w:rsid w:val="00BA4B73"/>
    <w:rsid w:val="00BA5A98"/>
    <w:rsid w:val="00BA6096"/>
    <w:rsid w:val="00BA69E0"/>
    <w:rsid w:val="00BB062B"/>
    <w:rsid w:val="00BB4037"/>
    <w:rsid w:val="00BB460C"/>
    <w:rsid w:val="00BC0942"/>
    <w:rsid w:val="00BC239A"/>
    <w:rsid w:val="00BC3ACE"/>
    <w:rsid w:val="00BC4C87"/>
    <w:rsid w:val="00BC5C52"/>
    <w:rsid w:val="00BC7A0B"/>
    <w:rsid w:val="00BD2AE5"/>
    <w:rsid w:val="00BD3AB3"/>
    <w:rsid w:val="00BD64E6"/>
    <w:rsid w:val="00BD6ADE"/>
    <w:rsid w:val="00BE015C"/>
    <w:rsid w:val="00BE156E"/>
    <w:rsid w:val="00BE25F1"/>
    <w:rsid w:val="00BE2BC7"/>
    <w:rsid w:val="00BE4086"/>
    <w:rsid w:val="00BE4ADD"/>
    <w:rsid w:val="00BE4E7A"/>
    <w:rsid w:val="00BE58F5"/>
    <w:rsid w:val="00BF036F"/>
    <w:rsid w:val="00BF05AF"/>
    <w:rsid w:val="00BF2AA1"/>
    <w:rsid w:val="00BF5869"/>
    <w:rsid w:val="00C00124"/>
    <w:rsid w:val="00C00D80"/>
    <w:rsid w:val="00C0113D"/>
    <w:rsid w:val="00C047D5"/>
    <w:rsid w:val="00C06716"/>
    <w:rsid w:val="00C15707"/>
    <w:rsid w:val="00C16375"/>
    <w:rsid w:val="00C202ED"/>
    <w:rsid w:val="00C222FC"/>
    <w:rsid w:val="00C247D8"/>
    <w:rsid w:val="00C25B5F"/>
    <w:rsid w:val="00C27BC3"/>
    <w:rsid w:val="00C3024B"/>
    <w:rsid w:val="00C321D9"/>
    <w:rsid w:val="00C34455"/>
    <w:rsid w:val="00C3530F"/>
    <w:rsid w:val="00C362A7"/>
    <w:rsid w:val="00C4022B"/>
    <w:rsid w:val="00C40953"/>
    <w:rsid w:val="00C40F6D"/>
    <w:rsid w:val="00C42306"/>
    <w:rsid w:val="00C42E09"/>
    <w:rsid w:val="00C430C0"/>
    <w:rsid w:val="00C4408A"/>
    <w:rsid w:val="00C44F2D"/>
    <w:rsid w:val="00C45456"/>
    <w:rsid w:val="00C46FDF"/>
    <w:rsid w:val="00C52AF0"/>
    <w:rsid w:val="00C567FA"/>
    <w:rsid w:val="00C56A1B"/>
    <w:rsid w:val="00C60B04"/>
    <w:rsid w:val="00C626C4"/>
    <w:rsid w:val="00C65134"/>
    <w:rsid w:val="00C674DD"/>
    <w:rsid w:val="00C71D2B"/>
    <w:rsid w:val="00C72717"/>
    <w:rsid w:val="00C7331E"/>
    <w:rsid w:val="00C73601"/>
    <w:rsid w:val="00C75419"/>
    <w:rsid w:val="00C76678"/>
    <w:rsid w:val="00C7789E"/>
    <w:rsid w:val="00C81417"/>
    <w:rsid w:val="00C82658"/>
    <w:rsid w:val="00C82AD4"/>
    <w:rsid w:val="00C83724"/>
    <w:rsid w:val="00C8388C"/>
    <w:rsid w:val="00C838BB"/>
    <w:rsid w:val="00C83D9D"/>
    <w:rsid w:val="00C85F04"/>
    <w:rsid w:val="00C904EA"/>
    <w:rsid w:val="00C93A3F"/>
    <w:rsid w:val="00C94471"/>
    <w:rsid w:val="00C9759D"/>
    <w:rsid w:val="00CA0FAA"/>
    <w:rsid w:val="00CA3317"/>
    <w:rsid w:val="00CA4C42"/>
    <w:rsid w:val="00CA528B"/>
    <w:rsid w:val="00CB00F3"/>
    <w:rsid w:val="00CB0D9A"/>
    <w:rsid w:val="00CB3A1D"/>
    <w:rsid w:val="00CB3B6B"/>
    <w:rsid w:val="00CB3C9F"/>
    <w:rsid w:val="00CB7128"/>
    <w:rsid w:val="00CC0AEA"/>
    <w:rsid w:val="00CC3BF6"/>
    <w:rsid w:val="00CC6B89"/>
    <w:rsid w:val="00CD1E0D"/>
    <w:rsid w:val="00CD25F7"/>
    <w:rsid w:val="00CD3010"/>
    <w:rsid w:val="00CD31F7"/>
    <w:rsid w:val="00CD37CD"/>
    <w:rsid w:val="00CD4D2E"/>
    <w:rsid w:val="00CD61B7"/>
    <w:rsid w:val="00CD6330"/>
    <w:rsid w:val="00CD7E87"/>
    <w:rsid w:val="00CE0AE0"/>
    <w:rsid w:val="00CE2227"/>
    <w:rsid w:val="00CE3395"/>
    <w:rsid w:val="00CE617B"/>
    <w:rsid w:val="00CE6F71"/>
    <w:rsid w:val="00CE78C2"/>
    <w:rsid w:val="00CF0336"/>
    <w:rsid w:val="00CF0CE8"/>
    <w:rsid w:val="00CF1E81"/>
    <w:rsid w:val="00CF4A68"/>
    <w:rsid w:val="00CF77FB"/>
    <w:rsid w:val="00D003B4"/>
    <w:rsid w:val="00D015BA"/>
    <w:rsid w:val="00D01D32"/>
    <w:rsid w:val="00D0201D"/>
    <w:rsid w:val="00D0395B"/>
    <w:rsid w:val="00D04701"/>
    <w:rsid w:val="00D07A6C"/>
    <w:rsid w:val="00D109F0"/>
    <w:rsid w:val="00D10D60"/>
    <w:rsid w:val="00D14BD1"/>
    <w:rsid w:val="00D14C3B"/>
    <w:rsid w:val="00D1500B"/>
    <w:rsid w:val="00D16145"/>
    <w:rsid w:val="00D17211"/>
    <w:rsid w:val="00D21F80"/>
    <w:rsid w:val="00D22D82"/>
    <w:rsid w:val="00D22FDF"/>
    <w:rsid w:val="00D2331D"/>
    <w:rsid w:val="00D23782"/>
    <w:rsid w:val="00D24F98"/>
    <w:rsid w:val="00D263CC"/>
    <w:rsid w:val="00D328C4"/>
    <w:rsid w:val="00D34F74"/>
    <w:rsid w:val="00D35193"/>
    <w:rsid w:val="00D4399F"/>
    <w:rsid w:val="00D44EC7"/>
    <w:rsid w:val="00D46F3A"/>
    <w:rsid w:val="00D47782"/>
    <w:rsid w:val="00D47F41"/>
    <w:rsid w:val="00D50B04"/>
    <w:rsid w:val="00D50D0C"/>
    <w:rsid w:val="00D51173"/>
    <w:rsid w:val="00D51F38"/>
    <w:rsid w:val="00D5378F"/>
    <w:rsid w:val="00D56A5F"/>
    <w:rsid w:val="00D6340F"/>
    <w:rsid w:val="00D64132"/>
    <w:rsid w:val="00D66508"/>
    <w:rsid w:val="00D6682F"/>
    <w:rsid w:val="00D66AA1"/>
    <w:rsid w:val="00D67055"/>
    <w:rsid w:val="00D72434"/>
    <w:rsid w:val="00D73914"/>
    <w:rsid w:val="00D74845"/>
    <w:rsid w:val="00D75DB5"/>
    <w:rsid w:val="00D82108"/>
    <w:rsid w:val="00D825B4"/>
    <w:rsid w:val="00D84500"/>
    <w:rsid w:val="00D8476F"/>
    <w:rsid w:val="00D86130"/>
    <w:rsid w:val="00D879B2"/>
    <w:rsid w:val="00D94395"/>
    <w:rsid w:val="00D94D68"/>
    <w:rsid w:val="00D9668F"/>
    <w:rsid w:val="00DA29E5"/>
    <w:rsid w:val="00DA3F49"/>
    <w:rsid w:val="00DA45E6"/>
    <w:rsid w:val="00DA50BB"/>
    <w:rsid w:val="00DA7127"/>
    <w:rsid w:val="00DB1AAA"/>
    <w:rsid w:val="00DB3525"/>
    <w:rsid w:val="00DB3C36"/>
    <w:rsid w:val="00DB650E"/>
    <w:rsid w:val="00DB6A42"/>
    <w:rsid w:val="00DC0621"/>
    <w:rsid w:val="00DC0BE6"/>
    <w:rsid w:val="00DC2A1A"/>
    <w:rsid w:val="00DC6DE9"/>
    <w:rsid w:val="00DC797C"/>
    <w:rsid w:val="00DD2739"/>
    <w:rsid w:val="00DD580B"/>
    <w:rsid w:val="00DD5FFD"/>
    <w:rsid w:val="00DD648D"/>
    <w:rsid w:val="00DD7529"/>
    <w:rsid w:val="00DE043A"/>
    <w:rsid w:val="00DE21B9"/>
    <w:rsid w:val="00DE47B0"/>
    <w:rsid w:val="00DF1294"/>
    <w:rsid w:val="00DF6567"/>
    <w:rsid w:val="00DF6580"/>
    <w:rsid w:val="00DF7423"/>
    <w:rsid w:val="00DF79DA"/>
    <w:rsid w:val="00DF79F2"/>
    <w:rsid w:val="00E0238C"/>
    <w:rsid w:val="00E023F0"/>
    <w:rsid w:val="00E03A0E"/>
    <w:rsid w:val="00E05376"/>
    <w:rsid w:val="00E10227"/>
    <w:rsid w:val="00E126C9"/>
    <w:rsid w:val="00E132E5"/>
    <w:rsid w:val="00E15E5E"/>
    <w:rsid w:val="00E1794C"/>
    <w:rsid w:val="00E21784"/>
    <w:rsid w:val="00E22119"/>
    <w:rsid w:val="00E26E93"/>
    <w:rsid w:val="00E30C0A"/>
    <w:rsid w:val="00E31A0A"/>
    <w:rsid w:val="00E32054"/>
    <w:rsid w:val="00E36E7C"/>
    <w:rsid w:val="00E5022C"/>
    <w:rsid w:val="00E62101"/>
    <w:rsid w:val="00E64363"/>
    <w:rsid w:val="00E67E52"/>
    <w:rsid w:val="00E7088F"/>
    <w:rsid w:val="00E7129A"/>
    <w:rsid w:val="00E735E9"/>
    <w:rsid w:val="00E740F7"/>
    <w:rsid w:val="00E743F0"/>
    <w:rsid w:val="00E808E0"/>
    <w:rsid w:val="00E83578"/>
    <w:rsid w:val="00E8577C"/>
    <w:rsid w:val="00E85CCD"/>
    <w:rsid w:val="00E87BC0"/>
    <w:rsid w:val="00E90CA3"/>
    <w:rsid w:val="00E92B53"/>
    <w:rsid w:val="00E948B2"/>
    <w:rsid w:val="00E95D86"/>
    <w:rsid w:val="00EA51EA"/>
    <w:rsid w:val="00EA6A1C"/>
    <w:rsid w:val="00EA6BAD"/>
    <w:rsid w:val="00EA7467"/>
    <w:rsid w:val="00EB2E03"/>
    <w:rsid w:val="00EB3FA6"/>
    <w:rsid w:val="00EB50F4"/>
    <w:rsid w:val="00EB5632"/>
    <w:rsid w:val="00EC08AA"/>
    <w:rsid w:val="00EC171D"/>
    <w:rsid w:val="00EC25D4"/>
    <w:rsid w:val="00EC4DE2"/>
    <w:rsid w:val="00EC6AD5"/>
    <w:rsid w:val="00ED24E3"/>
    <w:rsid w:val="00ED44F2"/>
    <w:rsid w:val="00ED5034"/>
    <w:rsid w:val="00ED7885"/>
    <w:rsid w:val="00EE0F09"/>
    <w:rsid w:val="00EE277B"/>
    <w:rsid w:val="00EE3A0F"/>
    <w:rsid w:val="00EE3C08"/>
    <w:rsid w:val="00EE3C56"/>
    <w:rsid w:val="00EE4D0A"/>
    <w:rsid w:val="00EE4D3D"/>
    <w:rsid w:val="00EE7A81"/>
    <w:rsid w:val="00EF00E5"/>
    <w:rsid w:val="00EF1096"/>
    <w:rsid w:val="00EF3C2F"/>
    <w:rsid w:val="00EF48DF"/>
    <w:rsid w:val="00EF49A0"/>
    <w:rsid w:val="00EF7CEA"/>
    <w:rsid w:val="00F0044A"/>
    <w:rsid w:val="00F012F5"/>
    <w:rsid w:val="00F039CE"/>
    <w:rsid w:val="00F05ACD"/>
    <w:rsid w:val="00F10235"/>
    <w:rsid w:val="00F12ADC"/>
    <w:rsid w:val="00F13D63"/>
    <w:rsid w:val="00F13DBA"/>
    <w:rsid w:val="00F17BA3"/>
    <w:rsid w:val="00F2237B"/>
    <w:rsid w:val="00F26EBB"/>
    <w:rsid w:val="00F27EBA"/>
    <w:rsid w:val="00F30F55"/>
    <w:rsid w:val="00F32C34"/>
    <w:rsid w:val="00F35D37"/>
    <w:rsid w:val="00F4477A"/>
    <w:rsid w:val="00F44F4C"/>
    <w:rsid w:val="00F45B91"/>
    <w:rsid w:val="00F54CC7"/>
    <w:rsid w:val="00F55F01"/>
    <w:rsid w:val="00F5708E"/>
    <w:rsid w:val="00F572C2"/>
    <w:rsid w:val="00F61C25"/>
    <w:rsid w:val="00F61EA9"/>
    <w:rsid w:val="00F64E7E"/>
    <w:rsid w:val="00F65A35"/>
    <w:rsid w:val="00F70373"/>
    <w:rsid w:val="00F72060"/>
    <w:rsid w:val="00F74D45"/>
    <w:rsid w:val="00F7552B"/>
    <w:rsid w:val="00F76306"/>
    <w:rsid w:val="00F76F53"/>
    <w:rsid w:val="00F77167"/>
    <w:rsid w:val="00F81F4A"/>
    <w:rsid w:val="00F8547A"/>
    <w:rsid w:val="00F904A2"/>
    <w:rsid w:val="00F907E7"/>
    <w:rsid w:val="00F912F8"/>
    <w:rsid w:val="00F9172B"/>
    <w:rsid w:val="00F936EA"/>
    <w:rsid w:val="00F938AA"/>
    <w:rsid w:val="00F939C4"/>
    <w:rsid w:val="00F93D83"/>
    <w:rsid w:val="00F9495A"/>
    <w:rsid w:val="00F957BA"/>
    <w:rsid w:val="00F95859"/>
    <w:rsid w:val="00F96F29"/>
    <w:rsid w:val="00F97B73"/>
    <w:rsid w:val="00FA0DC2"/>
    <w:rsid w:val="00FA4AA3"/>
    <w:rsid w:val="00FA5A50"/>
    <w:rsid w:val="00FA61EC"/>
    <w:rsid w:val="00FA66F3"/>
    <w:rsid w:val="00FA7DF6"/>
    <w:rsid w:val="00FB08FA"/>
    <w:rsid w:val="00FB2695"/>
    <w:rsid w:val="00FB31B3"/>
    <w:rsid w:val="00FB4329"/>
    <w:rsid w:val="00FB7D13"/>
    <w:rsid w:val="00FC123B"/>
    <w:rsid w:val="00FC378D"/>
    <w:rsid w:val="00FC38AF"/>
    <w:rsid w:val="00FC52C1"/>
    <w:rsid w:val="00FC54C5"/>
    <w:rsid w:val="00FC5C59"/>
    <w:rsid w:val="00FC6298"/>
    <w:rsid w:val="00FD11A7"/>
    <w:rsid w:val="00FD167B"/>
    <w:rsid w:val="00FD2346"/>
    <w:rsid w:val="00FD25FD"/>
    <w:rsid w:val="00FD475D"/>
    <w:rsid w:val="00FD6290"/>
    <w:rsid w:val="00FE19B9"/>
    <w:rsid w:val="00FE1C43"/>
    <w:rsid w:val="00FE2F39"/>
    <w:rsid w:val="00FE331B"/>
    <w:rsid w:val="00FE4BB4"/>
    <w:rsid w:val="00FE5973"/>
    <w:rsid w:val="00FF318A"/>
    <w:rsid w:val="00FF40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DFBE4"/>
  <w15:docId w15:val="{149AC013-8E7E-47F2-A844-EFF08FABC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2D4"/>
    <w:pPr>
      <w:spacing w:after="0" w:line="360" w:lineRule="auto"/>
      <w:ind w:firstLine="709"/>
      <w:jc w:val="both"/>
    </w:pPr>
    <w:rPr>
      <w:rFonts w:ascii="Times New Roman" w:eastAsia="Times New Roman" w:hAnsi="Times New Roman" w:cs="Times New Roman"/>
      <w:sz w:val="24"/>
      <w:szCs w:val="24"/>
      <w:lang w:eastAsia="pt-BR"/>
    </w:rPr>
  </w:style>
  <w:style w:type="paragraph" w:styleId="Ttulo1">
    <w:name w:val="heading 1"/>
    <w:basedOn w:val="Normal"/>
    <w:next w:val="CorpodoTexto"/>
    <w:link w:val="Ttulo1Char"/>
    <w:uiPriority w:val="9"/>
    <w:qFormat/>
    <w:rsid w:val="00213074"/>
    <w:pPr>
      <w:keepNext/>
      <w:keepLines/>
      <w:pageBreakBefore/>
      <w:numPr>
        <w:numId w:val="2"/>
      </w:numPr>
      <w:spacing w:after="851"/>
      <w:outlineLvl w:val="0"/>
    </w:pPr>
    <w:rPr>
      <w:rFonts w:eastAsiaTheme="majorEastAsia" w:cstheme="majorBidi"/>
      <w:b/>
      <w:caps/>
      <w:szCs w:val="32"/>
    </w:rPr>
  </w:style>
  <w:style w:type="paragraph" w:styleId="Ttulo2">
    <w:name w:val="heading 2"/>
    <w:basedOn w:val="Normal"/>
    <w:next w:val="Normal"/>
    <w:link w:val="Ttulo2Char"/>
    <w:uiPriority w:val="9"/>
    <w:unhideWhenUsed/>
    <w:qFormat/>
    <w:rsid w:val="00213074"/>
    <w:pPr>
      <w:keepNext/>
      <w:keepLines/>
      <w:numPr>
        <w:ilvl w:val="1"/>
        <w:numId w:val="2"/>
      </w:numPr>
      <w:spacing w:before="851" w:after="851"/>
      <w:outlineLvl w:val="1"/>
    </w:pPr>
    <w:rPr>
      <w:rFonts w:eastAsiaTheme="majorEastAsia" w:cstheme="majorBidi"/>
      <w:caps/>
      <w:szCs w:val="26"/>
    </w:rPr>
  </w:style>
  <w:style w:type="paragraph" w:styleId="Ttulo3">
    <w:name w:val="heading 3"/>
    <w:basedOn w:val="Normal"/>
    <w:next w:val="Normal"/>
    <w:link w:val="Ttulo3Char"/>
    <w:uiPriority w:val="9"/>
    <w:unhideWhenUsed/>
    <w:qFormat/>
    <w:rsid w:val="00213074"/>
    <w:pPr>
      <w:keepNext/>
      <w:keepLines/>
      <w:numPr>
        <w:ilvl w:val="2"/>
        <w:numId w:val="2"/>
      </w:numPr>
      <w:spacing w:before="851" w:after="851"/>
      <w:outlineLvl w:val="2"/>
    </w:pPr>
    <w:rPr>
      <w:rFonts w:eastAsiaTheme="majorEastAsia" w:cstheme="majorBidi"/>
      <w:b/>
    </w:rPr>
  </w:style>
  <w:style w:type="paragraph" w:styleId="Ttulo4">
    <w:name w:val="heading 4"/>
    <w:basedOn w:val="Normal"/>
    <w:next w:val="Normal"/>
    <w:link w:val="Ttulo4Char"/>
    <w:uiPriority w:val="9"/>
    <w:unhideWhenUsed/>
    <w:qFormat/>
    <w:rsid w:val="00F939C4"/>
    <w:pPr>
      <w:keepNext/>
      <w:keepLines/>
      <w:numPr>
        <w:ilvl w:val="3"/>
        <w:numId w:val="2"/>
      </w:numPr>
      <w:spacing w:before="40"/>
      <w:outlineLvl w:val="3"/>
    </w:pPr>
    <w:rPr>
      <w:rFonts w:eastAsiaTheme="majorEastAsia" w:cstheme="majorBidi"/>
      <w:i/>
      <w:iCs/>
    </w:rPr>
  </w:style>
  <w:style w:type="paragraph" w:styleId="Ttulo5">
    <w:name w:val="heading 5"/>
    <w:basedOn w:val="Normal"/>
    <w:next w:val="Normal"/>
    <w:link w:val="Ttulo5Char"/>
    <w:uiPriority w:val="9"/>
    <w:unhideWhenUsed/>
    <w:qFormat/>
    <w:rsid w:val="00F939C4"/>
    <w:pPr>
      <w:keepNext/>
      <w:keepLines/>
      <w:numPr>
        <w:ilvl w:val="4"/>
        <w:numId w:val="2"/>
      </w:numPr>
      <w:spacing w:before="851" w:after="851"/>
      <w:outlineLvl w:val="4"/>
    </w:pPr>
    <w:rPr>
      <w:rFonts w:eastAsiaTheme="majorEastAsia" w:cstheme="majorBidi"/>
    </w:rPr>
  </w:style>
  <w:style w:type="paragraph" w:styleId="Ttulo6">
    <w:name w:val="heading 6"/>
    <w:basedOn w:val="Normal"/>
    <w:next w:val="Normal"/>
    <w:link w:val="Ttulo6Char"/>
    <w:uiPriority w:val="9"/>
    <w:semiHidden/>
    <w:unhideWhenUsed/>
    <w:qFormat/>
    <w:rsid w:val="00213074"/>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213074"/>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213074"/>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213074"/>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orpodoTexto">
    <w:name w:val="Corpo do Texto"/>
    <w:basedOn w:val="Normal"/>
    <w:link w:val="CorpodoTextoChar"/>
    <w:qFormat/>
    <w:rsid w:val="00D66508"/>
    <w:pPr>
      <w:tabs>
        <w:tab w:val="left" w:pos="709"/>
      </w:tabs>
    </w:pPr>
  </w:style>
  <w:style w:type="paragraph" w:customStyle="1" w:styleId="T1-ABNT">
    <w:name w:val="T1- ABNT"/>
    <w:basedOn w:val="Ttulo1"/>
    <w:next w:val="CorpodoTexto"/>
    <w:link w:val="T1-ABNTChar"/>
    <w:rsid w:val="00D66508"/>
    <w:rPr>
      <w:b w:val="0"/>
      <w:caps w:val="0"/>
    </w:rPr>
  </w:style>
  <w:style w:type="character" w:customStyle="1" w:styleId="CorpodoTextoChar">
    <w:name w:val="Corpo do Texto Char"/>
    <w:basedOn w:val="Fontepargpadro"/>
    <w:link w:val="CorpodoTexto"/>
    <w:rsid w:val="00D66508"/>
    <w:rPr>
      <w:rFonts w:ascii="Times New Roman" w:hAnsi="Times New Roman"/>
      <w:sz w:val="24"/>
    </w:rPr>
  </w:style>
  <w:style w:type="paragraph" w:customStyle="1" w:styleId="T2-ABNT">
    <w:name w:val="T2- ABNT"/>
    <w:basedOn w:val="T1-ABNT"/>
    <w:next w:val="CorpodoTexto"/>
    <w:link w:val="T2-ABNTChar"/>
    <w:rsid w:val="00D66508"/>
    <w:pPr>
      <w:pageBreakBefore w:val="0"/>
      <w:spacing w:before="851"/>
    </w:pPr>
    <w:rPr>
      <w:b/>
    </w:rPr>
  </w:style>
  <w:style w:type="character" w:customStyle="1" w:styleId="Ttulo1Char">
    <w:name w:val="Título 1 Char"/>
    <w:basedOn w:val="Fontepargpadro"/>
    <w:link w:val="Ttulo1"/>
    <w:uiPriority w:val="9"/>
    <w:rsid w:val="00213074"/>
    <w:rPr>
      <w:rFonts w:ascii="Times New Roman" w:eastAsiaTheme="majorEastAsia" w:hAnsi="Times New Roman" w:cstheme="majorBidi"/>
      <w:b/>
      <w:caps/>
      <w:sz w:val="24"/>
      <w:szCs w:val="32"/>
      <w:lang w:eastAsia="pt-BR"/>
    </w:rPr>
  </w:style>
  <w:style w:type="character" w:customStyle="1" w:styleId="T1-ABNTChar">
    <w:name w:val="T1- ABNT Char"/>
    <w:basedOn w:val="Ttulo1Char"/>
    <w:link w:val="T1-ABNT"/>
    <w:rsid w:val="00D66508"/>
    <w:rPr>
      <w:rFonts w:ascii="Times New Roman" w:eastAsiaTheme="majorEastAsia" w:hAnsi="Times New Roman" w:cstheme="majorBidi"/>
      <w:b w:val="0"/>
      <w:caps w:val="0"/>
      <w:color w:val="2F5496" w:themeColor="accent1" w:themeShade="BF"/>
      <w:sz w:val="24"/>
      <w:szCs w:val="32"/>
      <w:lang w:eastAsia="pt-BR"/>
    </w:rPr>
  </w:style>
  <w:style w:type="paragraph" w:customStyle="1" w:styleId="T3-ABNT">
    <w:name w:val="T3- ABNT"/>
    <w:basedOn w:val="T2-ABNT"/>
    <w:link w:val="T3-ABNTChar"/>
    <w:rsid w:val="00D66508"/>
    <w:rPr>
      <w:b w:val="0"/>
      <w:caps/>
    </w:rPr>
  </w:style>
  <w:style w:type="character" w:customStyle="1" w:styleId="T2-ABNTChar">
    <w:name w:val="T2- ABNT Char"/>
    <w:basedOn w:val="T1-ABNTChar"/>
    <w:link w:val="T2-ABNT"/>
    <w:rsid w:val="00D66508"/>
    <w:rPr>
      <w:rFonts w:ascii="Times New Roman" w:eastAsiaTheme="majorEastAsia" w:hAnsi="Times New Roman" w:cstheme="majorBidi"/>
      <w:b/>
      <w:caps w:val="0"/>
      <w:color w:val="2F5496" w:themeColor="accent1" w:themeShade="BF"/>
      <w:sz w:val="24"/>
      <w:szCs w:val="32"/>
      <w:lang w:eastAsia="pt-BR"/>
    </w:rPr>
  </w:style>
  <w:style w:type="paragraph" w:customStyle="1" w:styleId="T4-ABNT">
    <w:name w:val="T4- ABNT"/>
    <w:basedOn w:val="T2-ABNT"/>
    <w:link w:val="T4-ABNTChar"/>
    <w:rsid w:val="00957D2A"/>
    <w:rPr>
      <w:caps/>
    </w:rPr>
  </w:style>
  <w:style w:type="character" w:customStyle="1" w:styleId="T3-ABNTChar">
    <w:name w:val="T3- ABNT Char"/>
    <w:basedOn w:val="T2-ABNTChar"/>
    <w:link w:val="T3-ABNT"/>
    <w:rsid w:val="00D66508"/>
    <w:rPr>
      <w:rFonts w:ascii="Times New Roman" w:eastAsiaTheme="majorEastAsia" w:hAnsi="Times New Roman" w:cstheme="majorBidi"/>
      <w:b w:val="0"/>
      <w:caps/>
      <w:color w:val="2F5496" w:themeColor="accent1" w:themeShade="BF"/>
      <w:sz w:val="24"/>
      <w:szCs w:val="32"/>
      <w:lang w:eastAsia="pt-BR"/>
    </w:rPr>
  </w:style>
  <w:style w:type="character" w:customStyle="1" w:styleId="T4-ABNTChar">
    <w:name w:val="T4- ABNT Char"/>
    <w:basedOn w:val="T2-ABNTChar"/>
    <w:link w:val="T4-ABNT"/>
    <w:rsid w:val="00957D2A"/>
    <w:rPr>
      <w:rFonts w:ascii="Times New Roman" w:eastAsiaTheme="majorEastAsia" w:hAnsi="Times New Roman" w:cstheme="majorBidi"/>
      <w:b/>
      <w:caps/>
      <w:color w:val="2F5496" w:themeColor="accent1" w:themeShade="BF"/>
      <w:sz w:val="24"/>
      <w:szCs w:val="32"/>
      <w:lang w:eastAsia="pt-BR"/>
    </w:rPr>
  </w:style>
  <w:style w:type="paragraph" w:customStyle="1" w:styleId="Citao-ABNT">
    <w:name w:val="Citação - ABNT"/>
    <w:basedOn w:val="CorpodoTexto"/>
    <w:next w:val="CorpodoTexto"/>
    <w:link w:val="Citao-ABNTChar"/>
    <w:qFormat/>
    <w:rsid w:val="00FE331B"/>
    <w:pPr>
      <w:spacing w:before="851" w:after="851" w:line="240" w:lineRule="auto"/>
      <w:ind w:left="2268"/>
    </w:pPr>
    <w:rPr>
      <w:sz w:val="20"/>
    </w:rPr>
  </w:style>
  <w:style w:type="character" w:styleId="Forte">
    <w:name w:val="Strong"/>
    <w:qFormat/>
    <w:rsid w:val="00FE331B"/>
    <w:rPr>
      <w:rFonts w:ascii="Times New Roman" w:hAnsi="Times New Roman"/>
      <w:b/>
      <w:sz w:val="24"/>
    </w:rPr>
  </w:style>
  <w:style w:type="character" w:customStyle="1" w:styleId="Citao-ABNTChar">
    <w:name w:val="Citação - ABNT Char"/>
    <w:basedOn w:val="CorpodoTextoChar"/>
    <w:link w:val="Citao-ABNT"/>
    <w:rsid w:val="00FE331B"/>
    <w:rPr>
      <w:rFonts w:ascii="Times New Roman" w:hAnsi="Times New Roman"/>
      <w:sz w:val="20"/>
    </w:rPr>
  </w:style>
  <w:style w:type="paragraph" w:styleId="Legenda">
    <w:name w:val="caption"/>
    <w:basedOn w:val="Normal"/>
    <w:next w:val="Normal"/>
    <w:qFormat/>
    <w:rsid w:val="00E62101"/>
    <w:pPr>
      <w:ind w:firstLine="0"/>
      <w:jc w:val="left"/>
    </w:pPr>
    <w:rPr>
      <w:bCs/>
      <w:sz w:val="20"/>
      <w:szCs w:val="20"/>
    </w:rPr>
  </w:style>
  <w:style w:type="character" w:styleId="Refdecomentrio">
    <w:name w:val="annotation reference"/>
    <w:semiHidden/>
    <w:rsid w:val="00FE331B"/>
    <w:rPr>
      <w:sz w:val="16"/>
    </w:rPr>
  </w:style>
  <w:style w:type="paragraph" w:styleId="Textodecomentrio">
    <w:name w:val="annotation text"/>
    <w:basedOn w:val="Normal"/>
    <w:link w:val="TextodecomentrioChar"/>
    <w:semiHidden/>
    <w:rsid w:val="00FE331B"/>
    <w:rPr>
      <w:sz w:val="20"/>
      <w:szCs w:val="20"/>
    </w:rPr>
  </w:style>
  <w:style w:type="character" w:customStyle="1" w:styleId="TextodecomentrioChar">
    <w:name w:val="Texto de comentário Char"/>
    <w:basedOn w:val="Fontepargpadro"/>
    <w:link w:val="Textodecomentrio"/>
    <w:semiHidden/>
    <w:rsid w:val="00FE331B"/>
    <w:rPr>
      <w:rFonts w:ascii="Times New Roman" w:eastAsia="Times New Roman" w:hAnsi="Times New Roman" w:cs="Times New Roman"/>
      <w:sz w:val="20"/>
      <w:szCs w:val="20"/>
    </w:rPr>
  </w:style>
  <w:style w:type="paragraph" w:styleId="PargrafodaLista">
    <w:name w:val="List Paragraph"/>
    <w:basedOn w:val="Normal"/>
    <w:link w:val="PargrafodaListaChar"/>
    <w:uiPriority w:val="1"/>
    <w:qFormat/>
    <w:rsid w:val="00FE331B"/>
    <w:pPr>
      <w:widowControl w:val="0"/>
      <w:autoSpaceDE w:val="0"/>
      <w:autoSpaceDN w:val="0"/>
      <w:spacing w:line="240" w:lineRule="auto"/>
      <w:ind w:left="638" w:hanging="539"/>
      <w:jc w:val="left"/>
    </w:pPr>
    <w:rPr>
      <w:sz w:val="22"/>
      <w:szCs w:val="22"/>
      <w:lang w:val="pt-PT" w:eastAsia="en-US"/>
    </w:rPr>
  </w:style>
  <w:style w:type="character" w:customStyle="1" w:styleId="PargrafodaListaChar">
    <w:name w:val="Parágrafo da Lista Char"/>
    <w:link w:val="PargrafodaLista"/>
    <w:uiPriority w:val="1"/>
    <w:rsid w:val="00FE331B"/>
    <w:rPr>
      <w:rFonts w:ascii="Times New Roman" w:eastAsia="Times New Roman" w:hAnsi="Times New Roman" w:cs="Times New Roman"/>
      <w:lang w:val="pt-PT"/>
    </w:rPr>
  </w:style>
  <w:style w:type="character" w:customStyle="1" w:styleId="Ttulo2Char">
    <w:name w:val="Título 2 Char"/>
    <w:basedOn w:val="Fontepargpadro"/>
    <w:link w:val="Ttulo2"/>
    <w:uiPriority w:val="9"/>
    <w:rsid w:val="00213074"/>
    <w:rPr>
      <w:rFonts w:ascii="Times New Roman" w:eastAsiaTheme="majorEastAsia" w:hAnsi="Times New Roman" w:cstheme="majorBidi"/>
      <w:caps/>
      <w:sz w:val="24"/>
      <w:szCs w:val="26"/>
      <w:lang w:eastAsia="pt-BR"/>
    </w:rPr>
  </w:style>
  <w:style w:type="character" w:customStyle="1" w:styleId="Ttulo3Char">
    <w:name w:val="Título 3 Char"/>
    <w:basedOn w:val="Fontepargpadro"/>
    <w:link w:val="Ttulo3"/>
    <w:uiPriority w:val="9"/>
    <w:rsid w:val="00213074"/>
    <w:rPr>
      <w:rFonts w:ascii="Times New Roman" w:eastAsiaTheme="majorEastAsia" w:hAnsi="Times New Roman" w:cstheme="majorBidi"/>
      <w:b/>
      <w:sz w:val="24"/>
      <w:szCs w:val="24"/>
      <w:lang w:eastAsia="pt-BR"/>
    </w:rPr>
  </w:style>
  <w:style w:type="character" w:customStyle="1" w:styleId="Ttulo4Char">
    <w:name w:val="Título 4 Char"/>
    <w:basedOn w:val="Fontepargpadro"/>
    <w:link w:val="Ttulo4"/>
    <w:uiPriority w:val="9"/>
    <w:rsid w:val="00F939C4"/>
    <w:rPr>
      <w:rFonts w:ascii="Times New Roman" w:eastAsiaTheme="majorEastAsia" w:hAnsi="Times New Roman" w:cstheme="majorBidi"/>
      <w:i/>
      <w:iCs/>
      <w:sz w:val="24"/>
      <w:szCs w:val="24"/>
      <w:lang w:eastAsia="pt-BR"/>
    </w:rPr>
  </w:style>
  <w:style w:type="character" w:customStyle="1" w:styleId="Ttulo5Char">
    <w:name w:val="Título 5 Char"/>
    <w:basedOn w:val="Fontepargpadro"/>
    <w:link w:val="Ttulo5"/>
    <w:uiPriority w:val="9"/>
    <w:rsid w:val="00F939C4"/>
    <w:rPr>
      <w:rFonts w:ascii="Times New Roman" w:eastAsiaTheme="majorEastAsia" w:hAnsi="Times New Roman" w:cstheme="majorBidi"/>
      <w:sz w:val="24"/>
      <w:szCs w:val="24"/>
      <w:lang w:eastAsia="pt-BR"/>
    </w:rPr>
  </w:style>
  <w:style w:type="character" w:customStyle="1" w:styleId="Ttulo6Char">
    <w:name w:val="Título 6 Char"/>
    <w:basedOn w:val="Fontepargpadro"/>
    <w:link w:val="Ttulo6"/>
    <w:uiPriority w:val="9"/>
    <w:semiHidden/>
    <w:rsid w:val="00213074"/>
    <w:rPr>
      <w:rFonts w:asciiTheme="majorHAnsi" w:eastAsiaTheme="majorEastAsia" w:hAnsiTheme="majorHAnsi" w:cstheme="majorBidi"/>
      <w:color w:val="1F3763" w:themeColor="accent1" w:themeShade="7F"/>
      <w:sz w:val="24"/>
      <w:szCs w:val="24"/>
      <w:lang w:eastAsia="pt-BR"/>
    </w:rPr>
  </w:style>
  <w:style w:type="character" w:customStyle="1" w:styleId="Ttulo7Char">
    <w:name w:val="Título 7 Char"/>
    <w:basedOn w:val="Fontepargpadro"/>
    <w:link w:val="Ttulo7"/>
    <w:uiPriority w:val="9"/>
    <w:semiHidden/>
    <w:rsid w:val="00213074"/>
    <w:rPr>
      <w:rFonts w:asciiTheme="majorHAnsi" w:eastAsiaTheme="majorEastAsia" w:hAnsiTheme="majorHAnsi" w:cstheme="majorBidi"/>
      <w:i/>
      <w:iCs/>
      <w:color w:val="1F3763" w:themeColor="accent1" w:themeShade="7F"/>
      <w:sz w:val="24"/>
      <w:szCs w:val="24"/>
      <w:lang w:eastAsia="pt-BR"/>
    </w:rPr>
  </w:style>
  <w:style w:type="character" w:customStyle="1" w:styleId="Ttulo8Char">
    <w:name w:val="Título 8 Char"/>
    <w:basedOn w:val="Fontepargpadro"/>
    <w:link w:val="Ttulo8"/>
    <w:uiPriority w:val="9"/>
    <w:semiHidden/>
    <w:rsid w:val="00213074"/>
    <w:rPr>
      <w:rFonts w:asciiTheme="majorHAnsi" w:eastAsiaTheme="majorEastAsia" w:hAnsiTheme="majorHAnsi" w:cstheme="majorBidi"/>
      <w:color w:val="272727" w:themeColor="text1" w:themeTint="D8"/>
      <w:sz w:val="21"/>
      <w:szCs w:val="21"/>
      <w:lang w:eastAsia="pt-BR"/>
    </w:rPr>
  </w:style>
  <w:style w:type="character" w:customStyle="1" w:styleId="Ttulo9Char">
    <w:name w:val="Título 9 Char"/>
    <w:basedOn w:val="Fontepargpadro"/>
    <w:link w:val="Ttulo9"/>
    <w:uiPriority w:val="9"/>
    <w:semiHidden/>
    <w:rsid w:val="00213074"/>
    <w:rPr>
      <w:rFonts w:asciiTheme="majorHAnsi" w:eastAsiaTheme="majorEastAsia" w:hAnsiTheme="majorHAnsi" w:cstheme="majorBidi"/>
      <w:i/>
      <w:iCs/>
      <w:color w:val="272727" w:themeColor="text1" w:themeTint="D8"/>
      <w:sz w:val="21"/>
      <w:szCs w:val="21"/>
      <w:lang w:eastAsia="pt-BR"/>
    </w:rPr>
  </w:style>
  <w:style w:type="paragraph" w:customStyle="1" w:styleId="Titulo4">
    <w:name w:val="Titulo 4"/>
    <w:basedOn w:val="Ttulo3"/>
    <w:link w:val="Titulo4Char"/>
    <w:qFormat/>
    <w:rsid w:val="00F939C4"/>
    <w:rPr>
      <w:b w:val="0"/>
      <w:i/>
    </w:rPr>
  </w:style>
  <w:style w:type="table" w:styleId="Tabelacomgrade">
    <w:name w:val="Table Grid"/>
    <w:basedOn w:val="Tabelanormal"/>
    <w:uiPriority w:val="39"/>
    <w:rsid w:val="004D22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ulo4Char">
    <w:name w:val="Titulo 4 Char"/>
    <w:basedOn w:val="Ttulo3Char"/>
    <w:link w:val="Titulo4"/>
    <w:rsid w:val="00F939C4"/>
    <w:rPr>
      <w:rFonts w:ascii="Times New Roman" w:eastAsiaTheme="majorEastAsia" w:hAnsi="Times New Roman" w:cstheme="majorBidi"/>
      <w:b w:val="0"/>
      <w:i/>
      <w:sz w:val="24"/>
      <w:szCs w:val="24"/>
      <w:lang w:eastAsia="pt-BR"/>
    </w:rPr>
  </w:style>
  <w:style w:type="table" w:customStyle="1" w:styleId="SimplesTabela21">
    <w:name w:val="Simples Tabela 21"/>
    <w:basedOn w:val="Tabelanormal"/>
    <w:uiPriority w:val="42"/>
    <w:rsid w:val="001D1F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bealho">
    <w:name w:val="header"/>
    <w:basedOn w:val="Normal"/>
    <w:link w:val="CabealhoChar"/>
    <w:uiPriority w:val="99"/>
    <w:unhideWhenUsed/>
    <w:rsid w:val="0017067B"/>
    <w:pPr>
      <w:tabs>
        <w:tab w:val="center" w:pos="4252"/>
        <w:tab w:val="right" w:pos="8504"/>
      </w:tabs>
      <w:spacing w:line="240" w:lineRule="auto"/>
    </w:pPr>
  </w:style>
  <w:style w:type="character" w:customStyle="1" w:styleId="CabealhoChar">
    <w:name w:val="Cabeçalho Char"/>
    <w:basedOn w:val="Fontepargpadro"/>
    <w:link w:val="Cabealho"/>
    <w:uiPriority w:val="99"/>
    <w:rsid w:val="0017067B"/>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17067B"/>
    <w:pPr>
      <w:tabs>
        <w:tab w:val="center" w:pos="4252"/>
        <w:tab w:val="right" w:pos="8504"/>
      </w:tabs>
      <w:spacing w:line="240" w:lineRule="auto"/>
    </w:pPr>
  </w:style>
  <w:style w:type="character" w:customStyle="1" w:styleId="RodapChar">
    <w:name w:val="Rodapé Char"/>
    <w:basedOn w:val="Fontepargpadro"/>
    <w:link w:val="Rodap"/>
    <w:uiPriority w:val="99"/>
    <w:rsid w:val="0017067B"/>
    <w:rPr>
      <w:rFonts w:ascii="Times New Roman" w:eastAsia="Times New Roman" w:hAnsi="Times New Roman" w:cs="Times New Roman"/>
      <w:sz w:val="24"/>
      <w:szCs w:val="24"/>
      <w:lang w:eastAsia="pt-BR"/>
    </w:rPr>
  </w:style>
  <w:style w:type="paragraph" w:customStyle="1" w:styleId="recuo8">
    <w:name w:val="recuo 8"/>
    <w:basedOn w:val="Normal"/>
    <w:link w:val="recuo8Char"/>
    <w:qFormat/>
    <w:rsid w:val="003504BD"/>
    <w:pPr>
      <w:spacing w:line="240" w:lineRule="auto"/>
      <w:ind w:left="4536" w:firstLine="0"/>
    </w:pPr>
  </w:style>
  <w:style w:type="character" w:customStyle="1" w:styleId="recuo8Char">
    <w:name w:val="recuo 8 Char"/>
    <w:basedOn w:val="Fontepargpadro"/>
    <w:link w:val="recuo8"/>
    <w:rsid w:val="003504BD"/>
    <w:rPr>
      <w:rFonts w:ascii="Times New Roman" w:eastAsia="Times New Roman" w:hAnsi="Times New Roman" w:cs="Times New Roman"/>
      <w:sz w:val="24"/>
      <w:szCs w:val="24"/>
      <w:lang w:eastAsia="pt-BR"/>
    </w:rPr>
  </w:style>
  <w:style w:type="character" w:styleId="Hyperlink">
    <w:name w:val="Hyperlink"/>
    <w:basedOn w:val="Fontepargpadro"/>
    <w:uiPriority w:val="99"/>
    <w:unhideWhenUsed/>
    <w:rsid w:val="0003210F"/>
    <w:rPr>
      <w:color w:val="0563C1" w:themeColor="hyperlink"/>
      <w:u w:val="single"/>
    </w:rPr>
  </w:style>
  <w:style w:type="character" w:customStyle="1" w:styleId="MenoPendente1">
    <w:name w:val="Menção Pendente1"/>
    <w:basedOn w:val="Fontepargpadro"/>
    <w:uiPriority w:val="99"/>
    <w:semiHidden/>
    <w:unhideWhenUsed/>
    <w:rsid w:val="0003210F"/>
    <w:rPr>
      <w:color w:val="605E5C"/>
      <w:shd w:val="clear" w:color="auto" w:fill="E1DFDD"/>
    </w:rPr>
  </w:style>
  <w:style w:type="paragraph" w:customStyle="1" w:styleId="ref">
    <w:name w:val="ref"/>
    <w:basedOn w:val="PargrafodaLista"/>
    <w:link w:val="refChar"/>
    <w:qFormat/>
    <w:rsid w:val="00380FA2"/>
    <w:pPr>
      <w:tabs>
        <w:tab w:val="left" w:pos="620"/>
        <w:tab w:val="left" w:pos="621"/>
      </w:tabs>
      <w:spacing w:after="40"/>
      <w:ind w:left="96" w:right="408" w:firstLine="0"/>
      <w:jc w:val="both"/>
    </w:pPr>
    <w:rPr>
      <w:sz w:val="20"/>
      <w:szCs w:val="20"/>
    </w:rPr>
  </w:style>
  <w:style w:type="character" w:customStyle="1" w:styleId="refChar">
    <w:name w:val="ref Char"/>
    <w:basedOn w:val="PargrafodaListaChar"/>
    <w:link w:val="ref"/>
    <w:rsid w:val="00380FA2"/>
    <w:rPr>
      <w:rFonts w:ascii="Times New Roman" w:eastAsia="Times New Roman" w:hAnsi="Times New Roman" w:cs="Times New Roman"/>
      <w:sz w:val="20"/>
      <w:szCs w:val="20"/>
      <w:lang w:val="pt-PT"/>
    </w:rPr>
  </w:style>
  <w:style w:type="paragraph" w:styleId="ndicedeilustraes">
    <w:name w:val="table of figures"/>
    <w:basedOn w:val="Normal"/>
    <w:next w:val="Normal"/>
    <w:uiPriority w:val="99"/>
    <w:unhideWhenUsed/>
    <w:rsid w:val="009B5F25"/>
    <w:pPr>
      <w:ind w:firstLine="0"/>
    </w:pPr>
  </w:style>
  <w:style w:type="paragraph" w:styleId="Sumrio1">
    <w:name w:val="toc 1"/>
    <w:basedOn w:val="Normal"/>
    <w:next w:val="Normal"/>
    <w:autoRedefine/>
    <w:uiPriority w:val="39"/>
    <w:unhideWhenUsed/>
    <w:rsid w:val="00AC3723"/>
    <w:pPr>
      <w:tabs>
        <w:tab w:val="left" w:pos="851"/>
        <w:tab w:val="right" w:leader="dot" w:pos="9061"/>
      </w:tabs>
      <w:ind w:firstLine="0"/>
      <w:jc w:val="left"/>
    </w:pPr>
    <w:rPr>
      <w:rFonts w:eastAsiaTheme="majorEastAsia"/>
      <w:b/>
      <w:bCs/>
      <w:caps/>
      <w:noProof/>
    </w:rPr>
  </w:style>
  <w:style w:type="paragraph" w:styleId="Sumrio2">
    <w:name w:val="toc 2"/>
    <w:basedOn w:val="Normal"/>
    <w:next w:val="Normal"/>
    <w:autoRedefine/>
    <w:uiPriority w:val="39"/>
    <w:unhideWhenUsed/>
    <w:rsid w:val="007E1866"/>
    <w:pPr>
      <w:tabs>
        <w:tab w:val="left" w:pos="851"/>
        <w:tab w:val="right" w:leader="dot" w:pos="9061"/>
      </w:tabs>
      <w:ind w:firstLine="0"/>
      <w:jc w:val="left"/>
    </w:pPr>
    <w:rPr>
      <w:rFonts w:eastAsiaTheme="majorEastAsia"/>
      <w:caps/>
      <w:noProof/>
    </w:rPr>
  </w:style>
  <w:style w:type="paragraph" w:styleId="Sumrio3">
    <w:name w:val="toc 3"/>
    <w:basedOn w:val="Normal"/>
    <w:next w:val="Normal"/>
    <w:autoRedefine/>
    <w:uiPriority w:val="39"/>
    <w:unhideWhenUsed/>
    <w:rsid w:val="00AC3723"/>
    <w:pPr>
      <w:tabs>
        <w:tab w:val="left" w:pos="851"/>
        <w:tab w:val="right" w:leader="dot" w:pos="9061"/>
      </w:tabs>
      <w:ind w:firstLine="0"/>
      <w:jc w:val="left"/>
    </w:pPr>
    <w:rPr>
      <w:rFonts w:eastAsiaTheme="majorEastAsia"/>
      <w:b/>
      <w:bCs/>
      <w:noProof/>
    </w:rPr>
  </w:style>
  <w:style w:type="paragraph" w:styleId="Sumrio4">
    <w:name w:val="toc 4"/>
    <w:basedOn w:val="Normal"/>
    <w:next w:val="Normal"/>
    <w:autoRedefine/>
    <w:uiPriority w:val="39"/>
    <w:unhideWhenUsed/>
    <w:rsid w:val="008D1229"/>
    <w:pPr>
      <w:tabs>
        <w:tab w:val="left" w:pos="2150"/>
        <w:tab w:val="right" w:leader="dot" w:pos="9061"/>
      </w:tabs>
      <w:ind w:left="709" w:hanging="72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B5F25"/>
    <w:pPr>
      <w:ind w:left="96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B5F25"/>
    <w:pPr>
      <w:ind w:left="12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B5F25"/>
    <w:pPr>
      <w:ind w:left="144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B5F25"/>
    <w:pPr>
      <w:ind w:left="168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B5F25"/>
    <w:pPr>
      <w:ind w:left="1920"/>
      <w:jc w:val="left"/>
    </w:pPr>
    <w:rPr>
      <w:rFonts w:asciiTheme="minorHAnsi" w:hAnsiTheme="minorHAnsi" w:cstheme="minorHAnsi"/>
      <w:sz w:val="18"/>
      <w:szCs w:val="18"/>
    </w:rPr>
  </w:style>
  <w:style w:type="paragraph" w:styleId="Textodebalo">
    <w:name w:val="Balloon Text"/>
    <w:basedOn w:val="Normal"/>
    <w:link w:val="TextodebaloChar"/>
    <w:uiPriority w:val="99"/>
    <w:semiHidden/>
    <w:unhideWhenUsed/>
    <w:rsid w:val="000102D4"/>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102D4"/>
    <w:rPr>
      <w:rFonts w:ascii="Tahoma" w:eastAsia="Times New Roman" w:hAnsi="Tahoma" w:cs="Tahoma"/>
      <w:sz w:val="16"/>
      <w:szCs w:val="16"/>
      <w:lang w:eastAsia="pt-BR"/>
    </w:rPr>
  </w:style>
  <w:style w:type="paragraph" w:styleId="Assuntodocomentrio">
    <w:name w:val="annotation subject"/>
    <w:basedOn w:val="Textodecomentrio"/>
    <w:next w:val="Textodecomentrio"/>
    <w:link w:val="AssuntodocomentrioChar"/>
    <w:uiPriority w:val="99"/>
    <w:semiHidden/>
    <w:unhideWhenUsed/>
    <w:rsid w:val="007926C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7926C3"/>
    <w:rPr>
      <w:rFonts w:ascii="Times New Roman" w:eastAsia="Times New Roman" w:hAnsi="Times New Roman" w:cs="Times New Roman"/>
      <w:b/>
      <w:bCs/>
      <w:sz w:val="20"/>
      <w:szCs w:val="20"/>
      <w:lang w:eastAsia="pt-BR"/>
    </w:rPr>
  </w:style>
  <w:style w:type="paragraph" w:styleId="Reviso">
    <w:name w:val="Revision"/>
    <w:hidden/>
    <w:uiPriority w:val="99"/>
    <w:semiHidden/>
    <w:rsid w:val="00A84E12"/>
    <w:pPr>
      <w:spacing w:after="0" w:line="240" w:lineRule="auto"/>
    </w:pPr>
    <w:rPr>
      <w:rFonts w:ascii="Times New Roman" w:eastAsia="Times New Roman" w:hAnsi="Times New Roman" w:cs="Times New Roman"/>
      <w:sz w:val="24"/>
      <w:szCs w:val="24"/>
      <w:lang w:eastAsia="pt-BR"/>
    </w:rPr>
  </w:style>
  <w:style w:type="character" w:styleId="TextodoEspaoReservado">
    <w:name w:val="Placeholder Text"/>
    <w:basedOn w:val="Fontepargpadro"/>
    <w:uiPriority w:val="99"/>
    <w:semiHidden/>
    <w:rsid w:val="0072447A"/>
    <w:rPr>
      <w:color w:val="808080"/>
    </w:rPr>
  </w:style>
  <w:style w:type="character" w:customStyle="1" w:styleId="MenoPendente2">
    <w:name w:val="Menção Pendente2"/>
    <w:basedOn w:val="Fontepargpadro"/>
    <w:uiPriority w:val="99"/>
    <w:semiHidden/>
    <w:unhideWhenUsed/>
    <w:rsid w:val="005F187B"/>
    <w:rPr>
      <w:color w:val="605E5C"/>
      <w:shd w:val="clear" w:color="auto" w:fill="E1DFDD"/>
    </w:rPr>
  </w:style>
  <w:style w:type="paragraph" w:customStyle="1" w:styleId="apendice">
    <w:name w:val="apendice"/>
    <w:basedOn w:val="CorpodoTexto"/>
    <w:link w:val="apendiceChar"/>
    <w:qFormat/>
    <w:rsid w:val="00AF073B"/>
    <w:pPr>
      <w:ind w:firstLine="0"/>
      <w:jc w:val="left"/>
    </w:pPr>
  </w:style>
  <w:style w:type="character" w:customStyle="1" w:styleId="apendiceChar">
    <w:name w:val="apendice Char"/>
    <w:basedOn w:val="CorpodoTextoChar"/>
    <w:link w:val="apendice"/>
    <w:rsid w:val="00AF073B"/>
    <w:rPr>
      <w:rFonts w:ascii="Times New Roman" w:eastAsia="Times New Roman" w:hAnsi="Times New Roman" w:cs="Times New Roman"/>
      <w:sz w:val="24"/>
      <w:szCs w:val="24"/>
      <w:lang w:eastAsia="pt-BR"/>
    </w:rPr>
  </w:style>
  <w:style w:type="paragraph" w:customStyle="1" w:styleId="card-text">
    <w:name w:val="card-text"/>
    <w:basedOn w:val="Normal"/>
    <w:rsid w:val="005309EC"/>
    <w:pPr>
      <w:spacing w:before="100" w:beforeAutospacing="1" w:after="100" w:afterAutospacing="1" w:line="240" w:lineRule="auto"/>
      <w:ind w:firstLine="0"/>
      <w:jc w:val="left"/>
    </w:pPr>
  </w:style>
  <w:style w:type="paragraph" w:styleId="Corpodetexto">
    <w:name w:val="Body Text"/>
    <w:basedOn w:val="Normal"/>
    <w:link w:val="CorpodetextoChar"/>
    <w:rsid w:val="00280E39"/>
    <w:pPr>
      <w:suppressAutoHyphens/>
      <w:spacing w:after="120" w:line="240" w:lineRule="auto"/>
      <w:ind w:firstLine="0"/>
      <w:jc w:val="left"/>
    </w:pPr>
    <w:rPr>
      <w:szCs w:val="20"/>
      <w:lang w:eastAsia="zh-CN"/>
    </w:rPr>
  </w:style>
  <w:style w:type="character" w:customStyle="1" w:styleId="CorpodetextoChar">
    <w:name w:val="Corpo de texto Char"/>
    <w:basedOn w:val="Fontepargpadro"/>
    <w:link w:val="Corpodetexto"/>
    <w:rsid w:val="00280E39"/>
    <w:rPr>
      <w:rFonts w:ascii="Times New Roman" w:eastAsia="Times New Roman" w:hAnsi="Times New Roman" w:cs="Times New Roman"/>
      <w:sz w:val="24"/>
      <w:szCs w:val="20"/>
      <w:lang w:eastAsia="zh-CN"/>
    </w:rPr>
  </w:style>
  <w:style w:type="character" w:styleId="MenoPendente">
    <w:name w:val="Unresolved Mention"/>
    <w:basedOn w:val="Fontepargpadro"/>
    <w:uiPriority w:val="99"/>
    <w:semiHidden/>
    <w:unhideWhenUsed/>
    <w:rsid w:val="00440A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212572">
      <w:bodyDiv w:val="1"/>
      <w:marLeft w:val="0"/>
      <w:marRight w:val="0"/>
      <w:marTop w:val="0"/>
      <w:marBottom w:val="0"/>
      <w:divBdr>
        <w:top w:val="none" w:sz="0" w:space="0" w:color="auto"/>
        <w:left w:val="none" w:sz="0" w:space="0" w:color="auto"/>
        <w:bottom w:val="none" w:sz="0" w:space="0" w:color="auto"/>
        <w:right w:val="none" w:sz="0" w:space="0" w:color="auto"/>
      </w:divBdr>
    </w:div>
    <w:div w:id="200288072">
      <w:bodyDiv w:val="1"/>
      <w:marLeft w:val="0"/>
      <w:marRight w:val="0"/>
      <w:marTop w:val="0"/>
      <w:marBottom w:val="0"/>
      <w:divBdr>
        <w:top w:val="none" w:sz="0" w:space="0" w:color="auto"/>
        <w:left w:val="none" w:sz="0" w:space="0" w:color="auto"/>
        <w:bottom w:val="none" w:sz="0" w:space="0" w:color="auto"/>
        <w:right w:val="none" w:sz="0" w:space="0" w:color="auto"/>
      </w:divBdr>
    </w:div>
    <w:div w:id="514268775">
      <w:bodyDiv w:val="1"/>
      <w:marLeft w:val="0"/>
      <w:marRight w:val="0"/>
      <w:marTop w:val="0"/>
      <w:marBottom w:val="0"/>
      <w:divBdr>
        <w:top w:val="none" w:sz="0" w:space="0" w:color="auto"/>
        <w:left w:val="none" w:sz="0" w:space="0" w:color="auto"/>
        <w:bottom w:val="none" w:sz="0" w:space="0" w:color="auto"/>
        <w:right w:val="none" w:sz="0" w:space="0" w:color="auto"/>
      </w:divBdr>
    </w:div>
    <w:div w:id="588583765">
      <w:bodyDiv w:val="1"/>
      <w:marLeft w:val="0"/>
      <w:marRight w:val="0"/>
      <w:marTop w:val="0"/>
      <w:marBottom w:val="0"/>
      <w:divBdr>
        <w:top w:val="none" w:sz="0" w:space="0" w:color="auto"/>
        <w:left w:val="none" w:sz="0" w:space="0" w:color="auto"/>
        <w:bottom w:val="none" w:sz="0" w:space="0" w:color="auto"/>
        <w:right w:val="none" w:sz="0" w:space="0" w:color="auto"/>
      </w:divBdr>
    </w:div>
    <w:div w:id="874074661">
      <w:bodyDiv w:val="1"/>
      <w:marLeft w:val="0"/>
      <w:marRight w:val="0"/>
      <w:marTop w:val="0"/>
      <w:marBottom w:val="0"/>
      <w:divBdr>
        <w:top w:val="none" w:sz="0" w:space="0" w:color="auto"/>
        <w:left w:val="none" w:sz="0" w:space="0" w:color="auto"/>
        <w:bottom w:val="none" w:sz="0" w:space="0" w:color="auto"/>
        <w:right w:val="none" w:sz="0" w:space="0" w:color="auto"/>
      </w:divBdr>
    </w:div>
    <w:div w:id="1685784939">
      <w:bodyDiv w:val="1"/>
      <w:marLeft w:val="0"/>
      <w:marRight w:val="0"/>
      <w:marTop w:val="0"/>
      <w:marBottom w:val="0"/>
      <w:divBdr>
        <w:top w:val="none" w:sz="0" w:space="0" w:color="auto"/>
        <w:left w:val="none" w:sz="0" w:space="0" w:color="auto"/>
        <w:bottom w:val="none" w:sz="0" w:space="0" w:color="auto"/>
        <w:right w:val="none" w:sz="0" w:space="0" w:color="auto"/>
      </w:divBdr>
    </w:div>
    <w:div w:id="1858957043">
      <w:bodyDiv w:val="1"/>
      <w:marLeft w:val="0"/>
      <w:marRight w:val="0"/>
      <w:marTop w:val="0"/>
      <w:marBottom w:val="0"/>
      <w:divBdr>
        <w:top w:val="none" w:sz="0" w:space="0" w:color="auto"/>
        <w:left w:val="none" w:sz="0" w:space="0" w:color="auto"/>
        <w:bottom w:val="none" w:sz="0" w:space="0" w:color="auto"/>
        <w:right w:val="none" w:sz="0" w:space="0" w:color="auto"/>
      </w:divBdr>
      <w:divsChild>
        <w:div w:id="1763069603">
          <w:marLeft w:val="0"/>
          <w:marRight w:val="0"/>
          <w:marTop w:val="0"/>
          <w:marBottom w:val="0"/>
          <w:divBdr>
            <w:top w:val="none" w:sz="0" w:space="0" w:color="auto"/>
            <w:left w:val="none" w:sz="0" w:space="0" w:color="auto"/>
            <w:bottom w:val="none" w:sz="0" w:space="0" w:color="auto"/>
            <w:right w:val="none" w:sz="0" w:space="0" w:color="auto"/>
          </w:divBdr>
          <w:divsChild>
            <w:div w:id="212330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image" Target="media/image31.svg"/><Relationship Id="rId21" Type="http://schemas.openxmlformats.org/officeDocument/2006/relationships/image" Target="media/image13.emf"/><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svg"/><Relationship Id="rId50" Type="http://schemas.openxmlformats.org/officeDocument/2006/relationships/image" Target="media/image42.sv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svg"/><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svg"/><Relationship Id="rId40" Type="http://schemas.openxmlformats.org/officeDocument/2006/relationships/image" Target="media/image32.jpeg"/><Relationship Id="rId45" Type="http://schemas.openxmlformats.org/officeDocument/2006/relationships/image" Target="media/image37.sv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svg"/><Relationship Id="rId30" Type="http://schemas.openxmlformats.org/officeDocument/2006/relationships/image" Target="media/image22.png"/><Relationship Id="rId35" Type="http://schemas.openxmlformats.org/officeDocument/2006/relationships/image" Target="media/image27.svg"/><Relationship Id="rId43" Type="http://schemas.openxmlformats.org/officeDocument/2006/relationships/image" Target="media/image35.png"/><Relationship Id="rId48" Type="http://schemas.openxmlformats.org/officeDocument/2006/relationships/image" Target="media/image40.emf"/><Relationship Id="rId56" Type="http://schemas.openxmlformats.org/officeDocument/2006/relationships/image" Target="media/image48.svg"/><Relationship Id="rId8" Type="http://schemas.openxmlformats.org/officeDocument/2006/relationships/header" Target="head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svg"/><Relationship Id="rId33" Type="http://schemas.openxmlformats.org/officeDocument/2006/relationships/image" Target="media/image25.sv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github.com/haz05/TCC--Batuta_Eletronica" TargetMode="External"/><Relationship Id="rId20" Type="http://schemas.openxmlformats.org/officeDocument/2006/relationships/image" Target="media/image12.emf"/><Relationship Id="rId41" Type="http://schemas.openxmlformats.org/officeDocument/2006/relationships/image" Target="media/image33.jpeg"/><Relationship Id="rId54" Type="http://schemas.openxmlformats.org/officeDocument/2006/relationships/image" Target="media/image46.sv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jpeg"/><Relationship Id="rId10" Type="http://schemas.openxmlformats.org/officeDocument/2006/relationships/image" Target="media/image2.png"/><Relationship Id="rId31" Type="http://schemas.openxmlformats.org/officeDocument/2006/relationships/image" Target="media/image23.svg"/><Relationship Id="rId44" Type="http://schemas.openxmlformats.org/officeDocument/2006/relationships/image" Target="media/image36.png"/><Relationship Id="rId52" Type="http://schemas.openxmlformats.org/officeDocument/2006/relationships/image" Target="media/image44.svg"/><Relationship Id="rId6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8891C-6517-4484-9517-5B25BC7C4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65</Pages>
  <Words>15350</Words>
  <Characters>82892</Characters>
  <Application>Microsoft Office Word</Application>
  <DocSecurity>0</DocSecurity>
  <Lines>690</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fernandes</dc:creator>
  <cp:keywords/>
  <dc:description/>
  <cp:lastModifiedBy>vitor fernandes</cp:lastModifiedBy>
  <cp:revision>3</cp:revision>
  <cp:lastPrinted>2022-01-17T19:25:00Z</cp:lastPrinted>
  <dcterms:created xsi:type="dcterms:W3CDTF">2022-07-31T13:11:00Z</dcterms:created>
  <dcterms:modified xsi:type="dcterms:W3CDTF">2022-07-31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ssociacao-brasileira-de-normas-tecnicas</vt:lpwstr>
  </property>
  <property fmtid="{D5CDD505-2E9C-101B-9397-08002B2CF9AE}" pid="24" name="Mendeley Unique User Id_1">
    <vt:lpwstr>a80f2740-ab96-39ca-bcb7-ee62c83be714</vt:lpwstr>
  </property>
</Properties>
</file>